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ADCDFF" w14:textId="77777777" w:rsidR="00C4293B" w:rsidRPr="005D3F9D" w:rsidRDefault="00C4293B" w:rsidP="00571FB6">
      <w:pPr>
        <w:pStyle w:val="Heading1"/>
      </w:pPr>
      <w:bookmarkStart w:id="0" w:name="_Toc476553603"/>
      <w:bookmarkStart w:id="1" w:name="_Toc476562643"/>
      <w:bookmarkStart w:id="2" w:name="_Toc476562682"/>
      <w:bookmarkStart w:id="3" w:name="_Toc476566949"/>
      <w:bookmarkStart w:id="4" w:name="_Toc477173567"/>
      <w:bookmarkStart w:id="5" w:name="_Toc477173823"/>
      <w:bookmarkStart w:id="6" w:name="_Toc477173911"/>
      <w:bookmarkStart w:id="7" w:name="_Toc477173945"/>
      <w:r w:rsidRPr="005D3F9D">
        <w:softHyphen/>
      </w:r>
      <w:bookmarkEnd w:id="0"/>
      <w:bookmarkEnd w:id="1"/>
      <w:bookmarkEnd w:id="2"/>
      <w:bookmarkEnd w:id="3"/>
      <w:bookmarkEnd w:id="4"/>
      <w:bookmarkEnd w:id="5"/>
      <w:bookmarkEnd w:id="6"/>
      <w:bookmarkEnd w:id="7"/>
    </w:p>
    <w:p w14:paraId="33C49970" w14:textId="5E00C258" w:rsidR="00077540" w:rsidRPr="005D3F9D" w:rsidRDefault="00635E31" w:rsidP="00571FB6">
      <w:pPr>
        <w:pStyle w:val="Heading1"/>
      </w:pPr>
      <w:r>
        <w:rPr>
          <w:noProof/>
        </w:rPr>
        <mc:AlternateContent>
          <mc:Choice Requires="wps">
            <w:drawing>
              <wp:anchor distT="0" distB="0" distL="114300" distR="114300" simplePos="0" relativeHeight="251661312" behindDoc="0" locked="0" layoutInCell="1" allowOverlap="1" wp14:anchorId="38180BDE" wp14:editId="05AAC770">
                <wp:simplePos x="0" y="0"/>
                <wp:positionH relativeFrom="column">
                  <wp:posOffset>-1143000</wp:posOffset>
                </wp:positionH>
                <wp:positionV relativeFrom="paragraph">
                  <wp:posOffset>495300</wp:posOffset>
                </wp:positionV>
                <wp:extent cx="7835265" cy="1475740"/>
                <wp:effectExtent l="0" t="0" r="0" b="0"/>
                <wp:wrapTight wrapText="bothSides">
                  <wp:wrapPolygon edited="0">
                    <wp:start x="0" y="0"/>
                    <wp:lineTo x="0" y="21191"/>
                    <wp:lineTo x="21497" y="21191"/>
                    <wp:lineTo x="21497" y="0"/>
                    <wp:lineTo x="0" y="0"/>
                  </wp:wrapPolygon>
                </wp:wrapTight>
                <wp:docPr id="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35265" cy="1475740"/>
                        </a:xfrm>
                        <a:prstGeom prst="rect">
                          <a:avLst/>
                        </a:prstGeom>
                        <a:solidFill>
                          <a:srgbClr val="00598E">
                            <a:alpha val="71001"/>
                          </a:srgbClr>
                        </a:solidFill>
                        <a:ln>
                          <a:noFill/>
                        </a:ln>
                        <a:extLst>
                          <a:ext uri="{91240B29-F687-4f45-9708-019B960494DF}"/>
                        </a:extLst>
                      </wps:spPr>
                      <wps:txbx>
                        <w:txbxContent>
                          <w:p w14:paraId="3D69DD06" w14:textId="77777777" w:rsidR="00861706" w:rsidRPr="00BA511A" w:rsidRDefault="00861706" w:rsidP="00F11B02">
                            <w:pPr>
                              <w:pStyle w:val="Center"/>
                              <w:widowControl/>
                              <w:suppressAutoHyphens/>
                              <w:jc w:val="left"/>
                              <w:rPr>
                                <w:rFonts w:ascii="Arial" w:hAnsi="Arial"/>
                                <w:color w:val="FFFFFF" w:themeColor="background1"/>
                              </w:rPr>
                            </w:pPr>
                          </w:p>
                          <w:p w14:paraId="3ECDBFBA" w14:textId="03B1CC0A" w:rsidR="00861706" w:rsidRPr="007E6B4D" w:rsidRDefault="00861706" w:rsidP="00E67FDF">
                            <w:pPr>
                              <w:pStyle w:val="Center"/>
                              <w:widowControl/>
                              <w:ind w:left="3510"/>
                              <w:jc w:val="left"/>
                              <w:rPr>
                                <w:rFonts w:ascii="Arial" w:hAnsi="Arial"/>
                                <w:b/>
                                <w:color w:val="FFFFFF" w:themeColor="background1"/>
                                <w:sz w:val="56"/>
                                <w:szCs w:val="56"/>
                              </w:rPr>
                            </w:pPr>
                            <w:r>
                              <w:rPr>
                                <w:rFonts w:ascii="Arial" w:hAnsi="Arial"/>
                                <w:b/>
                                <w:color w:val="FFFFFF" w:themeColor="background1"/>
                                <w:sz w:val="56"/>
                                <w:szCs w:val="56"/>
                              </w:rPr>
                              <w:t xml:space="preserve">Complete Parks </w:t>
                            </w:r>
                            <w:r>
                              <w:rPr>
                                <w:rFonts w:ascii="Arial" w:hAnsi="Arial"/>
                                <w:b/>
                                <w:color w:val="FFFFFF" w:themeColor="background1"/>
                                <w:sz w:val="56"/>
                                <w:szCs w:val="56"/>
                              </w:rPr>
                              <w:br/>
                              <w:t xml:space="preserve">Model Resolution </w:t>
                            </w:r>
                          </w:p>
                          <w:p w14:paraId="76411F8E" w14:textId="77777777" w:rsidR="00861706" w:rsidRPr="004F5C23" w:rsidRDefault="00861706" w:rsidP="002460DD">
                            <w:pPr>
                              <w:tabs>
                                <w:tab w:val="left" w:pos="2340"/>
                              </w:tabs>
                              <w:suppressAutoHyphens/>
                              <w:spacing w:line="500" w:lineRule="exact"/>
                              <w:ind w:left="3510" w:right="999"/>
                              <w:rPr>
                                <w:rFonts w:ascii="Arial" w:hAnsi="Arial"/>
                                <w:caps/>
                                <w:color w:val="FFFFFF"/>
                                <w:sz w:val="32"/>
                              </w:rPr>
                            </w:pPr>
                          </w:p>
                          <w:p w14:paraId="3B647463" w14:textId="77777777" w:rsidR="00861706" w:rsidRPr="00FC726B" w:rsidRDefault="00861706" w:rsidP="00403CB6">
                            <w:pPr>
                              <w:pStyle w:val="Center"/>
                              <w:widowControl/>
                              <w:ind w:left="3150"/>
                              <w:jc w:val="left"/>
                              <w:rPr>
                                <w:sz w:val="60"/>
                              </w:rPr>
                            </w:pPr>
                            <w:r w:rsidRPr="00403CB6">
                              <w:rPr>
                                <w:rFonts w:ascii="Arial" w:hAnsi="Arial"/>
                                <w:b/>
                                <w:color w:val="FFFFFF" w:themeColor="background1"/>
                                <w:sz w:val="60"/>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8180BDE" id="_x0000_t202" coordsize="21600,21600" o:spt="202" path="m0,0l0,21600,21600,21600,21600,0xe">
                <v:stroke joinstyle="miter"/>
                <v:path gradientshapeok="t" o:connecttype="rect"/>
              </v:shapetype>
              <v:shape id="Text Box 11" o:spid="_x0000_s1026" type="#_x0000_t202" style="position:absolute;margin-left:-90pt;margin-top:39pt;width:616.95pt;height:116.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" fillcolor="#00598e" stroked="f">
                <v:fill opacity="46517f"/>
                <v:textbox inset=",7.2pt,,7.2pt">
                  <w:txbxContent>
                    <w:p w14:paraId="3D69DD06" w14:textId="77777777" w:rsidR="00861706" w:rsidRPr="00BA511A" w:rsidRDefault="00861706" w:rsidP="00F11B02">
                      <w:pPr>
                        <w:pStyle w:val="Center"/>
                        <w:widowControl/>
                        <w:suppressAutoHyphens/>
                        <w:jc w:val="left"/>
                        <w:rPr>
                          <w:rFonts w:ascii="Arial" w:hAnsi="Arial"/>
                          <w:color w:val="FFFFFF" w:themeColor="background1"/>
                        </w:rPr>
                      </w:pPr>
                    </w:p>
                    <w:p w14:paraId="3ECDBFBA" w14:textId="03B1CC0A" w:rsidR="00861706" w:rsidRPr="007E6B4D" w:rsidRDefault="00861706" w:rsidP="00E67FDF">
                      <w:pPr>
                        <w:pStyle w:val="Center"/>
                        <w:widowControl/>
                        <w:ind w:left="3510"/>
                        <w:jc w:val="left"/>
                        <w:rPr>
                          <w:rFonts w:ascii="Arial" w:hAnsi="Arial"/>
                          <w:b/>
                          <w:color w:val="FFFFFF" w:themeColor="background1"/>
                          <w:sz w:val="56"/>
                          <w:szCs w:val="56"/>
                        </w:rPr>
                      </w:pPr>
                      <w:r>
                        <w:rPr>
                          <w:rFonts w:ascii="Arial" w:hAnsi="Arial"/>
                          <w:b/>
                          <w:color w:val="FFFFFF" w:themeColor="background1"/>
                          <w:sz w:val="56"/>
                          <w:szCs w:val="56"/>
                        </w:rPr>
                        <w:t xml:space="preserve">Complete Parks </w:t>
                      </w:r>
                      <w:r>
                        <w:rPr>
                          <w:rFonts w:ascii="Arial" w:hAnsi="Arial"/>
                          <w:b/>
                          <w:color w:val="FFFFFF" w:themeColor="background1"/>
                          <w:sz w:val="56"/>
                          <w:szCs w:val="56"/>
                        </w:rPr>
                        <w:br/>
                        <w:t xml:space="preserve">Model Resolution </w:t>
                      </w:r>
                    </w:p>
                    <w:p w14:paraId="76411F8E" w14:textId="77777777" w:rsidR="00861706" w:rsidRPr="004F5C23" w:rsidRDefault="00861706" w:rsidP="002460DD">
                      <w:pPr>
                        <w:tabs>
                          <w:tab w:val="left" w:pos="2340"/>
                        </w:tabs>
                        <w:suppressAutoHyphens/>
                        <w:spacing w:line="500" w:lineRule="exact"/>
                        <w:ind w:left="3510" w:right="999"/>
                        <w:rPr>
                          <w:rFonts w:ascii="Arial" w:hAnsi="Arial"/>
                          <w:caps/>
                          <w:color w:val="FFFFFF"/>
                          <w:sz w:val="32"/>
                        </w:rPr>
                      </w:pPr>
                    </w:p>
                    <w:p w14:paraId="3B647463" w14:textId="77777777" w:rsidR="00861706" w:rsidRPr="00FC726B" w:rsidRDefault="00861706" w:rsidP="00403CB6">
                      <w:pPr>
                        <w:pStyle w:val="Center"/>
                        <w:widowControl/>
                        <w:ind w:left="3150"/>
                        <w:jc w:val="left"/>
                        <w:rPr>
                          <w:sz w:val="60"/>
                        </w:rPr>
                      </w:pPr>
                      <w:r w:rsidRPr="00403CB6">
                        <w:rPr>
                          <w:rFonts w:ascii="Arial" w:hAnsi="Arial"/>
                          <w:b/>
                          <w:color w:val="FFFFFF" w:themeColor="background1"/>
                          <w:sz w:val="60"/>
                        </w:rPr>
                        <w:t xml:space="preserve"> </w:t>
                      </w:r>
                    </w:p>
                  </w:txbxContent>
                </v:textbox>
                <w10:wrap type="tight"/>
              </v:shape>
            </w:pict>
          </mc:Fallback>
        </mc:AlternateContent>
      </w:r>
    </w:p>
    <w:p w14:paraId="183F2373" w14:textId="5A5DDD54" w:rsidR="002460DD" w:rsidRPr="005D3F9D" w:rsidRDefault="002460DD" w:rsidP="00C75528">
      <w:pPr>
        <w:pStyle w:val="Center"/>
        <w:widowControl/>
        <w:suppressAutoHyphens/>
        <w:ind w:left="1890"/>
        <w:jc w:val="left"/>
        <w:rPr>
          <w:rFonts w:ascii="Arial" w:hAnsi="Arial"/>
          <w:color w:val="464847"/>
          <w:sz w:val="22"/>
        </w:rPr>
      </w:pPr>
    </w:p>
    <w:p w14:paraId="493FAA60" w14:textId="77777777" w:rsidR="002460DD" w:rsidRPr="005D3F9D" w:rsidRDefault="002460DD" w:rsidP="00C75528">
      <w:pPr>
        <w:pStyle w:val="Center"/>
        <w:widowControl/>
        <w:suppressAutoHyphens/>
        <w:ind w:left="1890"/>
        <w:jc w:val="left"/>
        <w:rPr>
          <w:rFonts w:ascii="Arial" w:hAnsi="Arial"/>
          <w:color w:val="464847"/>
          <w:sz w:val="22"/>
        </w:rPr>
      </w:pPr>
    </w:p>
    <w:p w14:paraId="2A77F62D" w14:textId="77777777" w:rsidR="002460DD" w:rsidRPr="005D3F9D" w:rsidRDefault="002460DD" w:rsidP="00C75528">
      <w:pPr>
        <w:pStyle w:val="Center"/>
        <w:widowControl/>
        <w:suppressAutoHyphens/>
        <w:ind w:left="1890"/>
        <w:jc w:val="left"/>
        <w:rPr>
          <w:rFonts w:ascii="Arial" w:hAnsi="Arial"/>
          <w:color w:val="464847"/>
          <w:sz w:val="22"/>
        </w:rPr>
      </w:pPr>
    </w:p>
    <w:p w14:paraId="572BD2E5" w14:textId="44B07CF9" w:rsidR="00CF3D9D" w:rsidRPr="00450681" w:rsidRDefault="00635E31" w:rsidP="00CF3D9D">
      <w:pPr>
        <w:pStyle w:val="Center"/>
        <w:widowControl/>
        <w:suppressAutoHyphens/>
        <w:ind w:left="1890"/>
        <w:jc w:val="left"/>
        <w:rPr>
          <w:rFonts w:ascii="Arial" w:hAnsi="Arial"/>
          <w:color w:val="464847"/>
          <w:sz w:val="20"/>
        </w:rPr>
      </w:pPr>
      <w:r>
        <w:rPr>
          <w:rFonts w:ascii="Arial" w:hAnsi="Arial"/>
          <w:color w:val="464847"/>
          <w:sz w:val="20"/>
        </w:rPr>
        <w:t>May</w:t>
      </w:r>
      <w:r w:rsidR="00CB1DFA" w:rsidRPr="000644B1">
        <w:rPr>
          <w:rFonts w:ascii="Arial" w:hAnsi="Arial"/>
          <w:color w:val="464847"/>
          <w:sz w:val="20"/>
        </w:rPr>
        <w:t xml:space="preserve"> </w:t>
      </w:r>
      <w:r w:rsidR="00931F7D" w:rsidRPr="000644B1">
        <w:rPr>
          <w:rFonts w:ascii="Arial" w:hAnsi="Arial"/>
          <w:color w:val="464847"/>
          <w:sz w:val="20"/>
        </w:rPr>
        <w:t>201</w:t>
      </w:r>
      <w:r>
        <w:rPr>
          <w:rFonts w:ascii="Arial" w:hAnsi="Arial"/>
          <w:color w:val="464847"/>
          <w:sz w:val="20"/>
        </w:rPr>
        <w:t>8</w:t>
      </w:r>
    </w:p>
    <w:p w14:paraId="765D760E" w14:textId="77777777" w:rsidR="00CF3D9D" w:rsidRPr="005D3F9D" w:rsidRDefault="00CF3D9D" w:rsidP="00CF3D9D">
      <w:pPr>
        <w:pStyle w:val="Center"/>
        <w:widowControl/>
        <w:tabs>
          <w:tab w:val="clear" w:pos="1080"/>
          <w:tab w:val="left" w:pos="1530"/>
          <w:tab w:val="left" w:pos="1980"/>
        </w:tabs>
        <w:suppressAutoHyphens/>
        <w:ind w:left="1890" w:right="10"/>
        <w:jc w:val="left"/>
        <w:rPr>
          <w:sz w:val="20"/>
        </w:rPr>
      </w:pPr>
    </w:p>
    <w:p w14:paraId="7A86FB08" w14:textId="77777777" w:rsidR="00CF3D9D" w:rsidRPr="005D3F9D" w:rsidRDefault="00CF3D9D" w:rsidP="00CF3D9D">
      <w:pPr>
        <w:pStyle w:val="Center"/>
        <w:widowControl/>
        <w:tabs>
          <w:tab w:val="clear" w:pos="1080"/>
          <w:tab w:val="left" w:pos="1530"/>
          <w:tab w:val="left" w:pos="1980"/>
        </w:tabs>
        <w:suppressAutoHyphens/>
        <w:ind w:left="1890" w:right="10"/>
        <w:jc w:val="left"/>
        <w:rPr>
          <w:sz w:val="20"/>
        </w:rPr>
      </w:pPr>
    </w:p>
    <w:p w14:paraId="27595D2A" w14:textId="77777777" w:rsidR="00CF3D9D" w:rsidRPr="005D3F9D" w:rsidRDefault="00CF3D9D" w:rsidP="00CF3D9D">
      <w:pPr>
        <w:pStyle w:val="Center"/>
        <w:widowControl/>
        <w:tabs>
          <w:tab w:val="clear" w:pos="1080"/>
          <w:tab w:val="left" w:pos="1530"/>
          <w:tab w:val="left" w:pos="1980"/>
        </w:tabs>
        <w:suppressAutoHyphens/>
        <w:ind w:right="10"/>
        <w:jc w:val="left"/>
        <w:rPr>
          <w:sz w:val="20"/>
        </w:rPr>
      </w:pPr>
    </w:p>
    <w:p w14:paraId="2A57E675" w14:textId="77777777" w:rsidR="00CF3D9D" w:rsidRPr="005D3F9D" w:rsidRDefault="00CF3D9D" w:rsidP="00CF3D9D">
      <w:pPr>
        <w:pStyle w:val="Center"/>
        <w:widowControl/>
        <w:tabs>
          <w:tab w:val="clear" w:pos="1080"/>
          <w:tab w:val="left" w:pos="1530"/>
          <w:tab w:val="left" w:pos="1980"/>
        </w:tabs>
        <w:suppressAutoHyphens/>
        <w:ind w:left="1890" w:right="10"/>
        <w:jc w:val="left"/>
        <w:rPr>
          <w:sz w:val="20"/>
        </w:rPr>
      </w:pPr>
    </w:p>
    <w:p w14:paraId="0930D3F3" w14:textId="77777777" w:rsidR="00CF3D9D" w:rsidRPr="005D3F9D" w:rsidRDefault="00CF3D9D" w:rsidP="00CF3D9D">
      <w:pPr>
        <w:pStyle w:val="Center"/>
        <w:widowControl/>
        <w:tabs>
          <w:tab w:val="clear" w:pos="1080"/>
          <w:tab w:val="left" w:pos="1530"/>
          <w:tab w:val="left" w:pos="1980"/>
        </w:tabs>
        <w:suppressAutoHyphens/>
        <w:ind w:left="1890" w:right="10"/>
        <w:jc w:val="left"/>
        <w:rPr>
          <w:sz w:val="20"/>
        </w:rPr>
      </w:pPr>
    </w:p>
    <w:p w14:paraId="761B7567" w14:textId="304EDE8F" w:rsidR="00CF3D9D" w:rsidRPr="005D3F9D" w:rsidRDefault="00CF3D9D" w:rsidP="00CF3D9D">
      <w:pPr>
        <w:pStyle w:val="Center"/>
        <w:widowControl/>
        <w:tabs>
          <w:tab w:val="clear" w:pos="1080"/>
          <w:tab w:val="left" w:pos="1530"/>
          <w:tab w:val="left" w:pos="1980"/>
        </w:tabs>
        <w:suppressAutoHyphens/>
        <w:ind w:left="1890" w:right="10"/>
        <w:jc w:val="left"/>
        <w:rPr>
          <w:rFonts w:ascii="Arial" w:hAnsi="Arial"/>
          <w:sz w:val="20"/>
        </w:rPr>
      </w:pPr>
    </w:p>
    <w:p w14:paraId="1673F079" w14:textId="77777777" w:rsidR="00CF3D9D" w:rsidRPr="005D3F9D" w:rsidRDefault="00CF3D9D" w:rsidP="00CF3D9D">
      <w:pPr>
        <w:widowControl w:val="0"/>
        <w:autoSpaceDE w:val="0"/>
        <w:autoSpaceDN w:val="0"/>
        <w:adjustRightInd w:val="0"/>
        <w:spacing w:line="240" w:lineRule="auto"/>
        <w:rPr>
          <w:rFonts w:ascii="Arial" w:hAnsi="Arial" w:cs="Calibri"/>
          <w:sz w:val="20"/>
          <w:szCs w:val="30"/>
        </w:rPr>
      </w:pPr>
      <w:r w:rsidRPr="005D3F9D">
        <w:rPr>
          <w:rFonts w:ascii="Arial" w:hAnsi="Arial" w:cs="Calibri"/>
          <w:sz w:val="20"/>
          <w:szCs w:val="30"/>
        </w:rPr>
        <w:t> </w:t>
      </w:r>
    </w:p>
    <w:p w14:paraId="5C365AF8" w14:textId="77777777" w:rsidR="00C75528" w:rsidRDefault="00C75528" w:rsidP="00B66828">
      <w:pPr>
        <w:pStyle w:val="Center"/>
        <w:widowControl/>
        <w:tabs>
          <w:tab w:val="clear" w:pos="1080"/>
          <w:tab w:val="left" w:pos="1530"/>
          <w:tab w:val="left" w:pos="1980"/>
        </w:tabs>
        <w:suppressAutoHyphens/>
        <w:ind w:left="1890" w:right="10"/>
        <w:jc w:val="left"/>
        <w:rPr>
          <w:rFonts w:ascii="Arial" w:hAnsi="Arial"/>
          <w:sz w:val="20"/>
        </w:rPr>
      </w:pPr>
    </w:p>
    <w:p w14:paraId="41B72BCE" w14:textId="77777777" w:rsidR="00635E31" w:rsidRDefault="00635E31" w:rsidP="00B66828">
      <w:pPr>
        <w:pStyle w:val="Center"/>
        <w:widowControl/>
        <w:tabs>
          <w:tab w:val="clear" w:pos="1080"/>
          <w:tab w:val="left" w:pos="1530"/>
          <w:tab w:val="left" w:pos="1980"/>
        </w:tabs>
        <w:suppressAutoHyphens/>
        <w:ind w:left="1890" w:right="10"/>
        <w:jc w:val="left"/>
        <w:rPr>
          <w:rFonts w:ascii="Arial" w:hAnsi="Arial"/>
          <w:sz w:val="20"/>
        </w:rPr>
      </w:pPr>
    </w:p>
    <w:p w14:paraId="2B186563" w14:textId="77777777" w:rsidR="00635E31" w:rsidRDefault="00635E31" w:rsidP="00B66828">
      <w:pPr>
        <w:pStyle w:val="Center"/>
        <w:widowControl/>
        <w:tabs>
          <w:tab w:val="clear" w:pos="1080"/>
          <w:tab w:val="left" w:pos="1530"/>
          <w:tab w:val="left" w:pos="1980"/>
        </w:tabs>
        <w:suppressAutoHyphens/>
        <w:ind w:left="1890" w:right="10"/>
        <w:jc w:val="left"/>
        <w:rPr>
          <w:rFonts w:ascii="Arial" w:hAnsi="Arial"/>
          <w:sz w:val="20"/>
        </w:rPr>
      </w:pPr>
    </w:p>
    <w:p w14:paraId="61F661DA" w14:textId="77777777" w:rsidR="00635E31" w:rsidRDefault="00635E31" w:rsidP="00B66828">
      <w:pPr>
        <w:pStyle w:val="Center"/>
        <w:widowControl/>
        <w:tabs>
          <w:tab w:val="clear" w:pos="1080"/>
          <w:tab w:val="left" w:pos="1530"/>
          <w:tab w:val="left" w:pos="1980"/>
        </w:tabs>
        <w:suppressAutoHyphens/>
        <w:ind w:left="1890" w:right="10"/>
        <w:jc w:val="left"/>
        <w:rPr>
          <w:rFonts w:ascii="Arial" w:hAnsi="Arial"/>
          <w:sz w:val="20"/>
        </w:rPr>
      </w:pPr>
    </w:p>
    <w:p w14:paraId="4414CEB3" w14:textId="77777777" w:rsidR="00635E31" w:rsidRDefault="00635E31" w:rsidP="00B66828">
      <w:pPr>
        <w:pStyle w:val="Center"/>
        <w:widowControl/>
        <w:tabs>
          <w:tab w:val="clear" w:pos="1080"/>
          <w:tab w:val="left" w:pos="1530"/>
          <w:tab w:val="left" w:pos="1980"/>
        </w:tabs>
        <w:suppressAutoHyphens/>
        <w:ind w:left="1890" w:right="10"/>
        <w:jc w:val="left"/>
        <w:rPr>
          <w:rFonts w:ascii="Arial" w:hAnsi="Arial"/>
          <w:sz w:val="20"/>
        </w:rPr>
      </w:pPr>
    </w:p>
    <w:p w14:paraId="6D4A6F15" w14:textId="77777777" w:rsidR="00635E31" w:rsidRDefault="00635E31" w:rsidP="00B66828">
      <w:pPr>
        <w:pStyle w:val="Center"/>
        <w:widowControl/>
        <w:tabs>
          <w:tab w:val="clear" w:pos="1080"/>
          <w:tab w:val="left" w:pos="1530"/>
          <w:tab w:val="left" w:pos="1980"/>
        </w:tabs>
        <w:suppressAutoHyphens/>
        <w:ind w:left="1890" w:right="10"/>
        <w:jc w:val="left"/>
        <w:rPr>
          <w:rFonts w:ascii="Arial" w:hAnsi="Arial"/>
          <w:sz w:val="20"/>
        </w:rPr>
      </w:pPr>
    </w:p>
    <w:p w14:paraId="5B947276" w14:textId="77777777" w:rsidR="00635E31" w:rsidRDefault="00635E31" w:rsidP="00B66828">
      <w:pPr>
        <w:pStyle w:val="Center"/>
        <w:widowControl/>
        <w:tabs>
          <w:tab w:val="clear" w:pos="1080"/>
          <w:tab w:val="left" w:pos="1530"/>
          <w:tab w:val="left" w:pos="1980"/>
        </w:tabs>
        <w:suppressAutoHyphens/>
        <w:ind w:left="1890" w:right="10"/>
        <w:jc w:val="left"/>
        <w:rPr>
          <w:rFonts w:ascii="Arial" w:hAnsi="Arial"/>
          <w:sz w:val="20"/>
        </w:rPr>
      </w:pPr>
    </w:p>
    <w:p w14:paraId="68F80031" w14:textId="77777777" w:rsidR="00635E31" w:rsidRDefault="00635E31" w:rsidP="00B66828">
      <w:pPr>
        <w:pStyle w:val="Center"/>
        <w:widowControl/>
        <w:tabs>
          <w:tab w:val="clear" w:pos="1080"/>
          <w:tab w:val="left" w:pos="1530"/>
          <w:tab w:val="left" w:pos="1980"/>
        </w:tabs>
        <w:suppressAutoHyphens/>
        <w:ind w:left="1890" w:right="10"/>
        <w:jc w:val="left"/>
        <w:rPr>
          <w:rFonts w:ascii="Arial" w:hAnsi="Arial"/>
          <w:sz w:val="20"/>
        </w:rPr>
      </w:pPr>
    </w:p>
    <w:p w14:paraId="0D2C4427" w14:textId="77777777" w:rsidR="00635E31" w:rsidRDefault="00635E31" w:rsidP="00B66828">
      <w:pPr>
        <w:pStyle w:val="Center"/>
        <w:widowControl/>
        <w:tabs>
          <w:tab w:val="clear" w:pos="1080"/>
          <w:tab w:val="left" w:pos="1530"/>
          <w:tab w:val="left" w:pos="1980"/>
        </w:tabs>
        <w:suppressAutoHyphens/>
        <w:ind w:left="1890" w:right="10"/>
        <w:jc w:val="left"/>
        <w:rPr>
          <w:rFonts w:ascii="Arial" w:hAnsi="Arial"/>
          <w:sz w:val="20"/>
        </w:rPr>
      </w:pPr>
    </w:p>
    <w:p w14:paraId="763F324E" w14:textId="77777777" w:rsidR="00635E31" w:rsidRDefault="00635E31" w:rsidP="00B66828">
      <w:pPr>
        <w:pStyle w:val="Center"/>
        <w:widowControl/>
        <w:tabs>
          <w:tab w:val="clear" w:pos="1080"/>
          <w:tab w:val="left" w:pos="1530"/>
          <w:tab w:val="left" w:pos="1980"/>
        </w:tabs>
        <w:suppressAutoHyphens/>
        <w:ind w:left="1890" w:right="10"/>
        <w:jc w:val="left"/>
        <w:rPr>
          <w:rFonts w:ascii="Arial" w:hAnsi="Arial"/>
          <w:sz w:val="20"/>
        </w:rPr>
      </w:pPr>
    </w:p>
    <w:p w14:paraId="7179C5A1" w14:textId="77777777" w:rsidR="00635E31" w:rsidRDefault="00635E31" w:rsidP="00B66828">
      <w:pPr>
        <w:pStyle w:val="Center"/>
        <w:widowControl/>
        <w:tabs>
          <w:tab w:val="clear" w:pos="1080"/>
          <w:tab w:val="left" w:pos="1530"/>
          <w:tab w:val="left" w:pos="1980"/>
        </w:tabs>
        <w:suppressAutoHyphens/>
        <w:ind w:left="1890" w:right="10"/>
        <w:jc w:val="left"/>
        <w:rPr>
          <w:rFonts w:ascii="Arial" w:hAnsi="Arial"/>
          <w:sz w:val="20"/>
        </w:rPr>
      </w:pPr>
    </w:p>
    <w:p w14:paraId="679FB5E2" w14:textId="77777777" w:rsidR="00635E31" w:rsidRDefault="00635E31" w:rsidP="00B66828">
      <w:pPr>
        <w:pStyle w:val="Center"/>
        <w:widowControl/>
        <w:tabs>
          <w:tab w:val="clear" w:pos="1080"/>
          <w:tab w:val="left" w:pos="1530"/>
          <w:tab w:val="left" w:pos="1980"/>
        </w:tabs>
        <w:suppressAutoHyphens/>
        <w:ind w:left="1890" w:right="10"/>
        <w:jc w:val="left"/>
        <w:rPr>
          <w:rFonts w:ascii="Arial" w:hAnsi="Arial"/>
          <w:sz w:val="20"/>
        </w:rPr>
      </w:pPr>
    </w:p>
    <w:p w14:paraId="75119DCD" w14:textId="77777777" w:rsidR="00635E31" w:rsidRDefault="00635E31" w:rsidP="00B66828">
      <w:pPr>
        <w:pStyle w:val="Center"/>
        <w:widowControl/>
        <w:tabs>
          <w:tab w:val="clear" w:pos="1080"/>
          <w:tab w:val="left" w:pos="1530"/>
          <w:tab w:val="left" w:pos="1980"/>
        </w:tabs>
        <w:suppressAutoHyphens/>
        <w:ind w:left="1890" w:right="10"/>
        <w:jc w:val="left"/>
        <w:rPr>
          <w:rFonts w:ascii="Arial" w:hAnsi="Arial"/>
          <w:sz w:val="20"/>
        </w:rPr>
      </w:pPr>
    </w:p>
    <w:p w14:paraId="3FDFC798" w14:textId="77777777" w:rsidR="00635E31" w:rsidRDefault="00635E31" w:rsidP="00B66828">
      <w:pPr>
        <w:pStyle w:val="Center"/>
        <w:widowControl/>
        <w:tabs>
          <w:tab w:val="clear" w:pos="1080"/>
          <w:tab w:val="left" w:pos="1530"/>
          <w:tab w:val="left" w:pos="1980"/>
        </w:tabs>
        <w:suppressAutoHyphens/>
        <w:ind w:left="1890" w:right="10"/>
        <w:jc w:val="left"/>
        <w:rPr>
          <w:rFonts w:ascii="Arial" w:hAnsi="Arial"/>
          <w:sz w:val="20"/>
        </w:rPr>
      </w:pPr>
    </w:p>
    <w:p w14:paraId="06F8F175" w14:textId="77777777" w:rsidR="00635E31" w:rsidRDefault="00635E31" w:rsidP="00B66828">
      <w:pPr>
        <w:pStyle w:val="Center"/>
        <w:widowControl/>
        <w:tabs>
          <w:tab w:val="clear" w:pos="1080"/>
          <w:tab w:val="left" w:pos="1530"/>
          <w:tab w:val="left" w:pos="1980"/>
        </w:tabs>
        <w:suppressAutoHyphens/>
        <w:ind w:left="1890" w:right="10"/>
        <w:jc w:val="left"/>
        <w:rPr>
          <w:rFonts w:ascii="Arial" w:hAnsi="Arial"/>
          <w:sz w:val="20"/>
        </w:rPr>
      </w:pPr>
    </w:p>
    <w:p w14:paraId="1753C3D0" w14:textId="77777777" w:rsidR="00635E31" w:rsidRDefault="00635E31" w:rsidP="00B66828">
      <w:pPr>
        <w:pStyle w:val="Center"/>
        <w:widowControl/>
        <w:tabs>
          <w:tab w:val="clear" w:pos="1080"/>
          <w:tab w:val="left" w:pos="1530"/>
          <w:tab w:val="left" w:pos="1980"/>
        </w:tabs>
        <w:suppressAutoHyphens/>
        <w:ind w:left="1890" w:right="10"/>
        <w:jc w:val="left"/>
        <w:rPr>
          <w:rFonts w:ascii="Arial" w:hAnsi="Arial"/>
          <w:sz w:val="20"/>
        </w:rPr>
      </w:pPr>
    </w:p>
    <w:p w14:paraId="038BBFC8" w14:textId="77777777" w:rsidR="00635E31" w:rsidRPr="005D3F9D" w:rsidRDefault="00635E31" w:rsidP="00B66828">
      <w:pPr>
        <w:pStyle w:val="Center"/>
        <w:widowControl/>
        <w:tabs>
          <w:tab w:val="clear" w:pos="1080"/>
          <w:tab w:val="left" w:pos="1530"/>
          <w:tab w:val="left" w:pos="1980"/>
        </w:tabs>
        <w:suppressAutoHyphens/>
        <w:ind w:left="1890" w:right="10"/>
        <w:jc w:val="left"/>
        <w:rPr>
          <w:rFonts w:ascii="Arial" w:hAnsi="Arial"/>
          <w:sz w:val="20"/>
        </w:rPr>
      </w:pPr>
    </w:p>
    <w:p w14:paraId="2C4CCDC3" w14:textId="77777777" w:rsidR="00C7365C" w:rsidRPr="005D3F9D" w:rsidRDefault="00EA7E3B" w:rsidP="00CF3D9D">
      <w:pPr>
        <w:widowControl w:val="0"/>
        <w:autoSpaceDE w:val="0"/>
        <w:autoSpaceDN w:val="0"/>
        <w:adjustRightInd w:val="0"/>
        <w:spacing w:line="240" w:lineRule="auto"/>
      </w:pPr>
      <w:r w:rsidRPr="005D3F9D">
        <w:t> </w:t>
      </w:r>
    </w:p>
    <w:p w14:paraId="197E7A60" w14:textId="77777777" w:rsidR="00C7365C" w:rsidRPr="005D3F9D" w:rsidRDefault="00C7365C" w:rsidP="00EA7E3B">
      <w:pPr>
        <w:pStyle w:val="nPlancovertext"/>
        <w:tabs>
          <w:tab w:val="left" w:pos="1980"/>
        </w:tabs>
        <w:spacing w:line="240" w:lineRule="auto"/>
        <w:ind w:left="1890" w:right="10"/>
        <w:rPr>
          <w:rFonts w:ascii="Arial" w:hAnsi="Arial" w:cs="Calibri"/>
          <w:sz w:val="20"/>
          <w:szCs w:val="30"/>
        </w:rPr>
      </w:pPr>
    </w:p>
    <w:p w14:paraId="242961C2" w14:textId="77777777" w:rsidR="003B0C7C" w:rsidRPr="005D3F9D" w:rsidRDefault="003B0C7C" w:rsidP="00EA7E3B">
      <w:pPr>
        <w:pStyle w:val="nPlancovertext"/>
        <w:tabs>
          <w:tab w:val="left" w:pos="1980"/>
        </w:tabs>
        <w:spacing w:line="240" w:lineRule="auto"/>
        <w:ind w:left="1890" w:right="10"/>
        <w:rPr>
          <w:rFonts w:ascii="Arial" w:hAnsi="Arial" w:cs="Calibri"/>
          <w:sz w:val="20"/>
          <w:szCs w:val="30"/>
        </w:rPr>
      </w:pPr>
    </w:p>
    <w:p w14:paraId="629821BF" w14:textId="77777777" w:rsidR="003B0C7C" w:rsidRPr="005D3F9D" w:rsidRDefault="003B0C7C" w:rsidP="00EA7E3B">
      <w:pPr>
        <w:pStyle w:val="nPlancovertext"/>
        <w:tabs>
          <w:tab w:val="left" w:pos="1980"/>
        </w:tabs>
        <w:spacing w:line="240" w:lineRule="auto"/>
        <w:ind w:left="1890" w:right="10"/>
        <w:rPr>
          <w:rFonts w:ascii="Arial" w:hAnsi="Arial" w:cs="Calibri"/>
          <w:sz w:val="20"/>
          <w:szCs w:val="30"/>
        </w:rPr>
      </w:pPr>
    </w:p>
    <w:p w14:paraId="3014ADB5" w14:textId="30677042" w:rsidR="003557DF" w:rsidRPr="009021CD" w:rsidRDefault="00CF3D9D" w:rsidP="009021CD">
      <w:pPr>
        <w:spacing w:line="240" w:lineRule="auto"/>
        <w:rPr>
          <w:rFonts w:ascii="Times New Roman Bold" w:hAnsi="Times New Roman Bold"/>
          <w:kern w:val="32"/>
          <w:sz w:val="28"/>
          <w:szCs w:val="28"/>
        </w:rPr>
        <w:sectPr w:rsidR="003557DF" w:rsidRPr="009021CD" w:rsidSect="005B05D4">
          <w:headerReference w:type="default" r:id="rId8"/>
          <w:footerReference w:type="even" r:id="rId9"/>
          <w:footerReference w:type="default" r:id="rId10"/>
          <w:headerReference w:type="first" r:id="rId11"/>
          <w:footerReference w:type="first" r:id="rId12"/>
          <w:type w:val="continuous"/>
          <w:pgSz w:w="12240" w:h="15840" w:code="1"/>
          <w:pgMar w:top="1440" w:right="1440" w:bottom="1080" w:left="1800" w:header="0" w:footer="446" w:gutter="0"/>
          <w:pgNumType w:start="1"/>
          <w:cols w:space="720"/>
          <w:noEndnote/>
          <w:titlePg/>
        </w:sectPr>
      </w:pPr>
      <w:r>
        <w:br w:type="page"/>
      </w:r>
      <w:bookmarkStart w:id="8" w:name="_Toc476566950"/>
    </w:p>
    <w:p w14:paraId="619A2134" w14:textId="141B834E" w:rsidR="00536E4D" w:rsidRPr="00BC5A41" w:rsidRDefault="00ED3642" w:rsidP="00571FB6">
      <w:pPr>
        <w:pStyle w:val="Heading2"/>
      </w:pPr>
      <w:bookmarkStart w:id="9" w:name="_Introduction_and_Report"/>
      <w:bookmarkStart w:id="10" w:name="_Toc477173947"/>
      <w:bookmarkEnd w:id="9"/>
      <w:r w:rsidRPr="00BC5A41">
        <w:lastRenderedPageBreak/>
        <w:t xml:space="preserve">Introduction </w:t>
      </w:r>
      <w:bookmarkEnd w:id="8"/>
      <w:bookmarkEnd w:id="10"/>
    </w:p>
    <w:p w14:paraId="27EC17BB" w14:textId="77777777" w:rsidR="00635E31" w:rsidRPr="00635E31" w:rsidRDefault="00635E31" w:rsidP="00473C92">
      <w:pPr>
        <w:pStyle w:val="MainBodyCopy"/>
        <w:ind w:left="0"/>
      </w:pPr>
      <w:bookmarkStart w:id="11" w:name="_Toc476566951"/>
      <w:bookmarkStart w:id="12" w:name="_Toc477173948"/>
      <w:r w:rsidRPr="00635E31">
        <w:t xml:space="preserve">A Complete Parks system is a system of parks that (1) provides all residents with easy access to a great park that fulfills each community’s needs for nature, open space, and recreational activities, recognizing that there is no one-size-fits-all solution; (2) closes the gaps in parks access and quality by improving parks in neglected places and increasing park area for groups with the least access and the greatest need; and (3) supports health and health equity by creating the conditions for all people to attain their full health potential. The following </w:t>
      </w:r>
      <w:r w:rsidRPr="00635E31">
        <w:rPr>
          <w:i/>
        </w:rPr>
        <w:t>Complete Parks Model Resolution</w:t>
      </w:r>
      <w:r w:rsidRPr="00635E31">
        <w:rPr>
          <w:b/>
        </w:rPr>
        <w:t xml:space="preserve"> </w:t>
      </w:r>
      <w:r w:rsidRPr="00635E31">
        <w:t xml:space="preserve">provides sample language that a city or county government can use to commit to creating a Complete Parks system. </w:t>
      </w:r>
    </w:p>
    <w:p w14:paraId="55999094" w14:textId="249784EC" w:rsidR="00635E31" w:rsidRPr="00635E31" w:rsidRDefault="00635E31" w:rsidP="00473C92">
      <w:pPr>
        <w:pStyle w:val="MainBodyCopy"/>
        <w:ind w:left="0"/>
      </w:pPr>
      <w:r w:rsidRPr="00635E31">
        <w:t xml:space="preserve">The </w:t>
      </w:r>
      <w:r w:rsidRPr="00635E31">
        <w:rPr>
          <w:i/>
        </w:rPr>
        <w:t>Complete Parks Model Resolution</w:t>
      </w:r>
      <w:r w:rsidRPr="00635E31">
        <w:t xml:space="preserve"> establishes a local jurisdiction’s commitment to developing the 7 elements of a safe, connected, and healthy </w:t>
      </w:r>
      <w:r w:rsidRPr="002F30F6">
        <w:t xml:space="preserve">parks system described in the </w:t>
      </w:r>
      <w:hyperlink r:id="rId13" w:history="1">
        <w:r w:rsidRPr="002F30F6">
          <w:rPr>
            <w:rStyle w:val="Hyperlink"/>
            <w:i/>
            <w:u w:val="none"/>
          </w:rPr>
          <w:t>Complete Parks Playbook</w:t>
        </w:r>
      </w:hyperlink>
      <w:r w:rsidRPr="002F30F6">
        <w:t xml:space="preserve"> and can be used in conjunction with ChangeLab Solutions’ </w:t>
      </w:r>
      <w:hyperlink r:id="rId14" w:history="1">
        <w:r w:rsidRPr="002F30F6">
          <w:rPr>
            <w:rStyle w:val="Hyperlink"/>
            <w:i/>
            <w:u w:val="none"/>
          </w:rPr>
          <w:t>Complete Parks Indicators</w:t>
        </w:r>
      </w:hyperlink>
      <w:r w:rsidRPr="002F30F6">
        <w:t xml:space="preserve"> or on its own. The </w:t>
      </w:r>
      <w:r w:rsidRPr="002F30F6">
        <w:rPr>
          <w:i/>
        </w:rPr>
        <w:t xml:space="preserve">Complete Parks Model Resolution </w:t>
      </w:r>
      <w:r w:rsidRPr="002F30F6">
        <w:t>is intended for local government staff and community advocates who want to improve parks in their neighborhood and raise the profile of parks as a priority</w:t>
      </w:r>
      <w:r w:rsidRPr="00635E31">
        <w:t xml:space="preserve"> local issue, as well as for government staff across sectors.</w:t>
      </w:r>
    </w:p>
    <w:bookmarkEnd w:id="11"/>
    <w:bookmarkEnd w:id="12"/>
    <w:p w14:paraId="1380AF1B" w14:textId="68C0E504" w:rsidR="00AF26ED" w:rsidRPr="009021CD" w:rsidRDefault="002F30F6" w:rsidP="00571FB6">
      <w:pPr>
        <w:pStyle w:val="Heading2"/>
      </w:pPr>
      <w:r w:rsidRPr="009021CD">
        <w:t xml:space="preserve">What is a resolution? </w:t>
      </w:r>
    </w:p>
    <w:p w14:paraId="177E0A23" w14:textId="77777777" w:rsidR="002F30F6" w:rsidRPr="002F30F6" w:rsidRDefault="002F30F6" w:rsidP="00473C92">
      <w:pPr>
        <w:pStyle w:val="MainBodyCopy"/>
        <w:spacing w:after="60"/>
        <w:ind w:left="0"/>
        <w:rPr>
          <w:b/>
          <w:color w:val="365F91" w:themeColor="accent1" w:themeShade="BF"/>
        </w:rPr>
      </w:pPr>
      <w:r w:rsidRPr="002F30F6">
        <w:t>A resolution is a policy that is adopted by a legislative body, such as a city council or county board of commissioners. Resolutions are generally used to</w:t>
      </w:r>
    </w:p>
    <w:p w14:paraId="59579DA1" w14:textId="77777777" w:rsidR="002F30F6" w:rsidRPr="002F30F6" w:rsidRDefault="002F30F6" w:rsidP="008A516B">
      <w:pPr>
        <w:pStyle w:val="BasicParagraph"/>
        <w:numPr>
          <w:ilvl w:val="2"/>
          <w:numId w:val="14"/>
        </w:numPr>
        <w:spacing w:after="240"/>
        <w:ind w:left="-360"/>
        <w:rPr>
          <w:rFonts w:cs="Times New Roman"/>
        </w:rPr>
        <w:sectPr w:rsidR="002F30F6" w:rsidRPr="002F30F6" w:rsidSect="005D5D1E">
          <w:headerReference w:type="first" r:id="rId15"/>
          <w:footerReference w:type="first" r:id="rId16"/>
          <w:type w:val="continuous"/>
          <w:pgSz w:w="12240" w:h="15840"/>
          <w:pgMar w:top="1440" w:right="1440" w:bottom="1440" w:left="1440" w:header="162" w:footer="720" w:gutter="0"/>
          <w:cols w:space="720"/>
          <w:docGrid w:linePitch="360"/>
        </w:sectPr>
      </w:pPr>
    </w:p>
    <w:p w14:paraId="11471D2E" w14:textId="77777777" w:rsidR="002F30F6" w:rsidRPr="002F30F6" w:rsidRDefault="002F30F6" w:rsidP="00473C92">
      <w:pPr>
        <w:pStyle w:val="BasicParagraph"/>
        <w:numPr>
          <w:ilvl w:val="0"/>
          <w:numId w:val="14"/>
        </w:numPr>
        <w:spacing w:before="60" w:after="60" w:line="240" w:lineRule="auto"/>
        <w:ind w:left="720"/>
        <w:rPr>
          <w:rFonts w:cs="Times New Roman"/>
          <w:color w:val="auto"/>
        </w:rPr>
      </w:pPr>
      <w:r w:rsidRPr="002F30F6">
        <w:rPr>
          <w:rFonts w:cs="Times New Roman"/>
        </w:rPr>
        <w:lastRenderedPageBreak/>
        <w:t>Set official government policy;</w:t>
      </w:r>
    </w:p>
    <w:p w14:paraId="70373291" w14:textId="77777777" w:rsidR="002F30F6" w:rsidRPr="002F30F6" w:rsidRDefault="002F30F6" w:rsidP="00473C92">
      <w:pPr>
        <w:pStyle w:val="BasicParagraph"/>
        <w:numPr>
          <w:ilvl w:val="0"/>
          <w:numId w:val="15"/>
        </w:numPr>
        <w:spacing w:before="60" w:after="60" w:line="240" w:lineRule="auto"/>
        <w:ind w:left="720"/>
        <w:rPr>
          <w:rFonts w:cs="Times New Roman"/>
          <w:color w:val="auto"/>
        </w:rPr>
      </w:pPr>
      <w:r w:rsidRPr="002F30F6">
        <w:rPr>
          <w:rFonts w:cs="Times New Roman"/>
        </w:rPr>
        <w:t>Direct internal government operations;</w:t>
      </w:r>
    </w:p>
    <w:p w14:paraId="109BE21C" w14:textId="77777777" w:rsidR="002F30F6" w:rsidRPr="002F30F6" w:rsidRDefault="002F30F6" w:rsidP="00473C92">
      <w:pPr>
        <w:pStyle w:val="BasicParagraph"/>
        <w:numPr>
          <w:ilvl w:val="0"/>
          <w:numId w:val="15"/>
        </w:numPr>
        <w:spacing w:before="60" w:after="60" w:line="240" w:lineRule="auto"/>
        <w:ind w:left="720"/>
        <w:rPr>
          <w:rFonts w:cs="Times New Roman"/>
          <w:color w:val="auto"/>
        </w:rPr>
      </w:pPr>
      <w:r w:rsidRPr="002F30F6">
        <w:rPr>
          <w:rFonts w:cs="Times New Roman"/>
        </w:rPr>
        <w:t>Establish a task force or committee to study an issue and propose next steps;</w:t>
      </w:r>
    </w:p>
    <w:p w14:paraId="473E0258" w14:textId="77777777" w:rsidR="002F30F6" w:rsidRPr="002F30F6" w:rsidRDefault="002F30F6" w:rsidP="00473C92">
      <w:pPr>
        <w:pStyle w:val="BasicParagraph"/>
        <w:numPr>
          <w:ilvl w:val="0"/>
          <w:numId w:val="15"/>
        </w:numPr>
        <w:spacing w:before="60" w:after="60" w:line="240" w:lineRule="auto"/>
        <w:ind w:left="720"/>
        <w:rPr>
          <w:rFonts w:cs="Times New Roman"/>
          <w:color w:val="auto"/>
        </w:rPr>
      </w:pPr>
      <w:r w:rsidRPr="002F30F6">
        <w:rPr>
          <w:rFonts w:cs="Times New Roman"/>
        </w:rPr>
        <w:t>Accomplish short-term tasks;</w:t>
      </w:r>
    </w:p>
    <w:p w14:paraId="30ECD052" w14:textId="77777777" w:rsidR="002F30F6" w:rsidRPr="002F30F6" w:rsidRDefault="002F30F6" w:rsidP="00473C92">
      <w:pPr>
        <w:pStyle w:val="BasicParagraph"/>
        <w:numPr>
          <w:ilvl w:val="0"/>
          <w:numId w:val="15"/>
        </w:numPr>
        <w:spacing w:before="60" w:after="60" w:line="240" w:lineRule="auto"/>
        <w:ind w:left="720"/>
        <w:rPr>
          <w:rFonts w:cs="Times New Roman"/>
          <w:color w:val="auto"/>
        </w:rPr>
      </w:pPr>
      <w:r w:rsidRPr="002F30F6">
        <w:rPr>
          <w:rFonts w:cs="Times New Roman"/>
        </w:rPr>
        <w:t>Issue commendations; or</w:t>
      </w:r>
    </w:p>
    <w:p w14:paraId="0800B847" w14:textId="77777777" w:rsidR="002F30F6" w:rsidRPr="002F30F6" w:rsidRDefault="002F30F6" w:rsidP="00473C92">
      <w:pPr>
        <w:pStyle w:val="BasicParagraph"/>
        <w:numPr>
          <w:ilvl w:val="0"/>
          <w:numId w:val="15"/>
        </w:numPr>
        <w:spacing w:before="60" w:after="240" w:line="240" w:lineRule="auto"/>
        <w:ind w:left="720"/>
        <w:rPr>
          <w:rFonts w:cs="Times New Roman"/>
          <w:color w:val="auto"/>
        </w:rPr>
      </w:pPr>
      <w:r w:rsidRPr="002F30F6">
        <w:rPr>
          <w:rFonts w:cs="Times New Roman"/>
        </w:rPr>
        <w:t>Identify and suggest desirable actions that businesses and other nongovernmental organizations</w:t>
      </w:r>
      <w:r w:rsidRPr="002F30F6">
        <w:rPr>
          <w:rFonts w:cs="Times New Roman"/>
          <w:color w:val="auto"/>
        </w:rPr>
        <w:t xml:space="preserve"> </w:t>
      </w:r>
      <w:r w:rsidRPr="002F30F6">
        <w:rPr>
          <w:rFonts w:cs="Times New Roman"/>
        </w:rPr>
        <w:t>can pursue to improve the community.</w:t>
      </w:r>
    </w:p>
    <w:p w14:paraId="1EAA3125" w14:textId="77777777" w:rsidR="002F30F6" w:rsidRPr="002F30F6" w:rsidRDefault="002F30F6" w:rsidP="000076F6">
      <w:pPr>
        <w:pStyle w:val="BasicParagraph"/>
        <w:spacing w:before="60" w:after="60" w:line="240" w:lineRule="auto"/>
        <w:ind w:left="360"/>
        <w:rPr>
          <w:rFonts w:cs="Times New Roman"/>
        </w:rPr>
        <w:sectPr w:rsidR="002F30F6" w:rsidRPr="002F30F6" w:rsidSect="005D5D1E">
          <w:type w:val="continuous"/>
          <w:pgSz w:w="12240" w:h="15840"/>
          <w:pgMar w:top="1440" w:right="1440" w:bottom="1440" w:left="1440" w:header="162" w:footer="720" w:gutter="0"/>
          <w:cols w:space="720"/>
          <w:docGrid w:linePitch="360"/>
        </w:sectPr>
      </w:pPr>
    </w:p>
    <w:p w14:paraId="555E2353" w14:textId="4BDCB724" w:rsidR="002F30F6" w:rsidRPr="002B58B1" w:rsidRDefault="002F30F6" w:rsidP="00473C92">
      <w:pPr>
        <w:pStyle w:val="MainBodyCopy"/>
        <w:ind w:left="360"/>
        <w:rPr>
          <w:rFonts w:asciiTheme="minorHAnsi" w:hAnsiTheme="minorHAnsi" w:cstheme="minorHAnsi"/>
        </w:rPr>
      </w:pPr>
      <w:r w:rsidRPr="002F30F6">
        <w:lastRenderedPageBreak/>
        <w:t>While resolutions do not become part of a municipal code, they do set official government policy. By articulating policy goals for staff across city or county departments, resolutions can lead to substantive changes in a range of government processes that are affected by the policy. A resolution with clear, specific steps can direct government agencies, departments, or officials to address all 7 Complete Parks elements and create a more equitable parks system within a given time period. A resolution can also establish a lead entity responsible for implementing the Complete Parks system and make that entity accountable to the legislative body (eg, the city council) that adopted the resolution.</w:t>
      </w:r>
    </w:p>
    <w:p w14:paraId="3BA7B365" w14:textId="205CBECF" w:rsidR="008A4038" w:rsidRPr="009021CD" w:rsidRDefault="005D5D1E" w:rsidP="00571FB6">
      <w:pPr>
        <w:pStyle w:val="Heading2"/>
      </w:pPr>
      <w:r w:rsidRPr="009021CD">
        <w:lastRenderedPageBreak/>
        <w:t xml:space="preserve">Why adopt a Complete Parks resolution? </w:t>
      </w:r>
    </w:p>
    <w:p w14:paraId="43F8F8C5" w14:textId="77777777" w:rsidR="005D5D1E" w:rsidRDefault="005D5D1E" w:rsidP="002B58B1">
      <w:pPr>
        <w:pStyle w:val="MainBodyCopy"/>
        <w:ind w:left="0"/>
      </w:pPr>
      <w:bookmarkStart w:id="13" w:name="_Toc476566953"/>
      <w:bookmarkStart w:id="14" w:name="_Toc477173950"/>
      <w:r w:rsidRPr="005D5D1E">
        <w:t xml:space="preserve">A Complete Parks resolution is a valuable resource for local policymakers and agency staff who wish to increase multisector collaboration across local government, improve community engagement, and ensure that all communities benefit from parks and recreation. </w:t>
      </w:r>
    </w:p>
    <w:p w14:paraId="1542E0E4" w14:textId="352435C7" w:rsidR="005D5D1E" w:rsidRDefault="005D5D1E" w:rsidP="002B58B1">
      <w:pPr>
        <w:pStyle w:val="MainBodyCopy"/>
        <w:ind w:left="0"/>
      </w:pPr>
      <w:r w:rsidRPr="005D5D1E">
        <w:t xml:space="preserve">This model resolution provides a clear framework and process for cities and counties to develop a comprehensive and actionable plan that incorporates the 7 elements of a Complete Parks system. The ultimate goal of this Complete Parks plan is to create an equitable parks system. A Complete Parks system prioritizes parks infrastructure and programming in underserved areas of the jurisdiction that lack adequate parks and green spaces. </w:t>
      </w:r>
    </w:p>
    <w:p w14:paraId="41BA3B02" w14:textId="20768DB3" w:rsidR="005D5D1E" w:rsidRPr="005D5D1E" w:rsidRDefault="005D5D1E" w:rsidP="002B58B1">
      <w:pPr>
        <w:pStyle w:val="MainBodyCopy"/>
        <w:ind w:left="0"/>
      </w:pPr>
      <w:r w:rsidRPr="005D5D1E">
        <w:t>Because the process outlined in this Complete Parks resolution is defined by meaningful, ongoing community engagement, this model resolution is also valuable for community advocates and organizers seeking commitment and action by local government to create safe, connected, healthy, and equitable parks systems and neighborhoods in partnership with communities. Their involvement helps ensure that low-income and underserved communities and populations have influence on decisions about how their parks are designed and maintained and the types of programs and activities that best suit the communities’ needs.</w:t>
      </w:r>
    </w:p>
    <w:p w14:paraId="5F41A261" w14:textId="77777777" w:rsidR="005D5D1E" w:rsidRPr="005D5D1E" w:rsidRDefault="005D5D1E" w:rsidP="002B58B1">
      <w:pPr>
        <w:pStyle w:val="BasicParagraph"/>
        <w:spacing w:after="60" w:line="240" w:lineRule="auto"/>
        <w:rPr>
          <w:rFonts w:cs="Times New Roman"/>
        </w:rPr>
      </w:pPr>
      <w:r w:rsidRPr="005D5D1E">
        <w:rPr>
          <w:rFonts w:cs="Times New Roman"/>
        </w:rPr>
        <w:t>Specifically, this model resolution</w:t>
      </w:r>
    </w:p>
    <w:p w14:paraId="73FF5640" w14:textId="77777777" w:rsidR="005D5D1E" w:rsidRPr="005D5D1E" w:rsidRDefault="005D5D1E" w:rsidP="002B58B1">
      <w:pPr>
        <w:pStyle w:val="BasicParagraph"/>
        <w:numPr>
          <w:ilvl w:val="0"/>
          <w:numId w:val="16"/>
        </w:numPr>
        <w:spacing w:before="60" w:after="60" w:line="276" w:lineRule="auto"/>
        <w:rPr>
          <w:rFonts w:cs="Times New Roman"/>
        </w:rPr>
      </w:pPr>
      <w:r w:rsidRPr="005D5D1E">
        <w:rPr>
          <w:rFonts w:cs="Times New Roman"/>
        </w:rPr>
        <w:t>Enumerates the clear health, environmental, social, and economic benefits of having a robust and equitable parks system;</w:t>
      </w:r>
    </w:p>
    <w:p w14:paraId="259CCE7C" w14:textId="77777777" w:rsidR="005D5D1E" w:rsidRPr="005D5D1E" w:rsidRDefault="005D5D1E" w:rsidP="002B58B1">
      <w:pPr>
        <w:pStyle w:val="BasicParagraph"/>
        <w:numPr>
          <w:ilvl w:val="0"/>
          <w:numId w:val="16"/>
        </w:numPr>
        <w:spacing w:before="60" w:after="60" w:line="276" w:lineRule="auto"/>
        <w:rPr>
          <w:rFonts w:cs="Times New Roman"/>
        </w:rPr>
      </w:pPr>
      <w:r w:rsidRPr="005D5D1E">
        <w:rPr>
          <w:rFonts w:cs="Times New Roman"/>
        </w:rPr>
        <w:t xml:space="preserve">Formally commits a city or county to improving its parks system in a manner that improves community health and reduces health inequities; </w:t>
      </w:r>
    </w:p>
    <w:p w14:paraId="0BAA40FE" w14:textId="77777777" w:rsidR="005D5D1E" w:rsidRPr="005D5D1E" w:rsidRDefault="005D5D1E" w:rsidP="002B58B1">
      <w:pPr>
        <w:pStyle w:val="BasicParagraph"/>
        <w:numPr>
          <w:ilvl w:val="0"/>
          <w:numId w:val="16"/>
        </w:numPr>
        <w:spacing w:before="60" w:after="60" w:line="276" w:lineRule="auto"/>
        <w:rPr>
          <w:rFonts w:cs="Times New Roman"/>
        </w:rPr>
      </w:pPr>
      <w:r w:rsidRPr="005D5D1E">
        <w:rPr>
          <w:rFonts w:cs="Times New Roman"/>
        </w:rPr>
        <w:t>Establishes a Complete Parks commission and identifies a lead agency or office to oversee a parks system assessment and to develop and implement a Complete Parks plan within a set timeframe;</w:t>
      </w:r>
    </w:p>
    <w:p w14:paraId="1D8C10DD" w14:textId="77777777" w:rsidR="005D5D1E" w:rsidRPr="005D5D1E" w:rsidRDefault="005D5D1E" w:rsidP="002B58B1">
      <w:pPr>
        <w:pStyle w:val="BasicParagraph"/>
        <w:numPr>
          <w:ilvl w:val="0"/>
          <w:numId w:val="16"/>
        </w:numPr>
        <w:spacing w:before="60" w:after="60" w:line="276" w:lineRule="auto"/>
        <w:rPr>
          <w:rFonts w:cs="Times New Roman"/>
          <w:color w:val="auto"/>
        </w:rPr>
      </w:pPr>
      <w:r w:rsidRPr="005D5D1E">
        <w:rPr>
          <w:rFonts w:cs="Times New Roman"/>
        </w:rPr>
        <w:t xml:space="preserve">Endorses a comprehensive community engagement process as well as representation of relevant neighborhoods, groups, and public agencies on the Complete Parks </w:t>
      </w:r>
      <w:r w:rsidRPr="005D5D1E">
        <w:rPr>
          <w:rFonts w:cs="Times New Roman"/>
          <w:color w:val="auto"/>
        </w:rPr>
        <w:t>commission; and</w:t>
      </w:r>
    </w:p>
    <w:p w14:paraId="216FB7CB" w14:textId="77777777" w:rsidR="005D5D1E" w:rsidRPr="005D5D1E" w:rsidRDefault="005D5D1E" w:rsidP="002B58B1">
      <w:pPr>
        <w:pStyle w:val="BasicParagraph"/>
        <w:numPr>
          <w:ilvl w:val="0"/>
          <w:numId w:val="16"/>
        </w:numPr>
        <w:spacing w:before="60" w:after="240" w:line="276" w:lineRule="auto"/>
        <w:rPr>
          <w:rFonts w:cs="Times New Roman"/>
          <w:color w:val="auto"/>
        </w:rPr>
      </w:pPr>
      <w:r w:rsidRPr="005D5D1E">
        <w:rPr>
          <w:rFonts w:cs="Times New Roman"/>
          <w:color w:val="auto"/>
        </w:rPr>
        <w:t xml:space="preserve">Requires the Complete Parks commission to identify benchmarks for implementation of the Complete Parks plan, submit regular reports on short-term and long-term implementation to the legislative body, regularly evaluate the status of the jurisdiction’s parks system, and report on progress toward full implementation and on evaluation results. </w:t>
      </w:r>
    </w:p>
    <w:p w14:paraId="28668BBF" w14:textId="77777777" w:rsidR="00941EDD" w:rsidRDefault="00941EDD" w:rsidP="005D5D1E">
      <w:pPr>
        <w:pStyle w:val="BasicParagraph"/>
        <w:rPr>
          <w:rFonts w:cs="Times New Roman"/>
        </w:rPr>
        <w:sectPr w:rsidR="00941EDD" w:rsidSect="005D5D1E">
          <w:headerReference w:type="first" r:id="rId17"/>
          <w:footerReference w:type="first" r:id="rId18"/>
          <w:type w:val="continuous"/>
          <w:pgSz w:w="12240" w:h="15840" w:code="1"/>
          <w:pgMar w:top="1440" w:right="1080" w:bottom="846" w:left="1080" w:header="162" w:footer="446" w:gutter="0"/>
          <w:cols w:space="720"/>
          <w:noEndnote/>
          <w:docGrid w:linePitch="326"/>
        </w:sectPr>
      </w:pPr>
    </w:p>
    <w:p w14:paraId="21010D6D" w14:textId="6231B7D7" w:rsidR="009021CD" w:rsidRDefault="005D5D1E" w:rsidP="002B58B1">
      <w:pPr>
        <w:pStyle w:val="MainBodyCopy"/>
        <w:ind w:left="0"/>
      </w:pPr>
      <w:r w:rsidRPr="005D5D1E">
        <w:lastRenderedPageBreak/>
        <w:t>In addition, this model resolution is designed to align with existing grant programs of the California Department of Parks and Recreation, which have previously prioritized funding for the creation and expansion of safe neighborhood parks in park-poor neighborhoods.</w:t>
      </w:r>
      <w:r w:rsidRPr="0010756C">
        <w:rPr>
          <w:rStyle w:val="EndnoteReference"/>
        </w:rPr>
        <w:endnoteReference w:id="2"/>
      </w:r>
      <w:r w:rsidRPr="005D5D1E">
        <w:t xml:space="preserve"> </w:t>
      </w:r>
    </w:p>
    <w:p w14:paraId="428F42A2" w14:textId="77777777" w:rsidR="00941EDD" w:rsidRDefault="00941EDD">
      <w:pPr>
        <w:spacing w:line="240" w:lineRule="auto"/>
        <w:sectPr w:rsidR="00941EDD" w:rsidSect="005D5D1E">
          <w:endnotePr>
            <w:numFmt w:val="decimal"/>
          </w:endnotePr>
          <w:type w:val="continuous"/>
          <w:pgSz w:w="12240" w:h="15840" w:code="1"/>
          <w:pgMar w:top="1440" w:right="1080" w:bottom="846" w:left="1080" w:header="162" w:footer="446" w:gutter="0"/>
          <w:cols w:space="720"/>
          <w:noEndnote/>
          <w:docGrid w:linePitch="326"/>
        </w:sectPr>
      </w:pPr>
    </w:p>
    <w:p w14:paraId="55EAA17D" w14:textId="37053593" w:rsidR="005D5D1E" w:rsidRPr="005D5D1E" w:rsidRDefault="005D5D1E" w:rsidP="00B3477F">
      <w:pPr>
        <w:pStyle w:val="MainBodyCopy"/>
        <w:ind w:left="0"/>
        <w:rPr>
          <w:lang w:bidi="en-US"/>
        </w:rPr>
      </w:pPr>
      <w:r w:rsidRPr="005D5D1E">
        <w:lastRenderedPageBreak/>
        <w:t>Creating a Complete Parks plan through the process set forth in this resolution can set clear guidelines for how to apply for and manage grant funding by assessing a jurisdiction’s park needs and developing and implementing park improvement plans in a co</w:t>
      </w:r>
      <w:r w:rsidR="00016495">
        <w:t>mmunity-driven, equitable way.</w:t>
      </w:r>
    </w:p>
    <w:bookmarkEnd w:id="13"/>
    <w:bookmarkEnd w:id="14"/>
    <w:p w14:paraId="07A28877" w14:textId="7D20AF55" w:rsidR="009021CD" w:rsidRPr="009021CD" w:rsidRDefault="009021CD" w:rsidP="00571FB6">
      <w:pPr>
        <w:pStyle w:val="Heading2"/>
      </w:pPr>
      <w:r w:rsidRPr="009021CD">
        <w:lastRenderedPageBreak/>
        <w:t xml:space="preserve">Who are the stakeholders in a Complete Parks resolution? </w:t>
      </w:r>
    </w:p>
    <w:p w14:paraId="664A1DF1" w14:textId="77777777" w:rsidR="009021CD" w:rsidRPr="009021CD" w:rsidRDefault="009021CD" w:rsidP="00B3477F">
      <w:pPr>
        <w:pStyle w:val="MainBodyCopy"/>
        <w:spacing w:after="60"/>
        <w:ind w:left="0"/>
      </w:pPr>
      <w:bookmarkStart w:id="15" w:name="_Toc476566955"/>
      <w:bookmarkStart w:id="16" w:name="_Toc477173952"/>
      <w:r w:rsidRPr="009021CD">
        <w:t>Here is a list of stakeholders that might be interested in pursuing adoption of a Complete Parks resolution to improve their community’s health and environmental, social, and economic well-being:</w:t>
      </w:r>
    </w:p>
    <w:p w14:paraId="446B8868" w14:textId="77777777" w:rsidR="009021CD" w:rsidRPr="009021CD" w:rsidRDefault="009021CD" w:rsidP="00B3477F">
      <w:pPr>
        <w:pStyle w:val="BasicParagraph"/>
        <w:numPr>
          <w:ilvl w:val="0"/>
          <w:numId w:val="17"/>
        </w:numPr>
        <w:spacing w:before="60" w:after="60" w:line="276" w:lineRule="auto"/>
        <w:rPr>
          <w:rFonts w:cs="Times New Roman"/>
          <w:color w:val="auto"/>
        </w:rPr>
      </w:pPr>
      <w:r w:rsidRPr="009021CD">
        <w:rPr>
          <w:rFonts w:cs="Times New Roman"/>
          <w:color w:val="auto"/>
        </w:rPr>
        <w:t>Elected leaders and officials</w:t>
      </w:r>
    </w:p>
    <w:p w14:paraId="6C5CE029" w14:textId="77777777" w:rsidR="009021CD" w:rsidRPr="009021CD" w:rsidRDefault="009021CD" w:rsidP="00B3477F">
      <w:pPr>
        <w:pStyle w:val="BasicParagraph"/>
        <w:numPr>
          <w:ilvl w:val="0"/>
          <w:numId w:val="17"/>
        </w:numPr>
        <w:spacing w:before="60" w:after="60" w:line="276" w:lineRule="auto"/>
        <w:rPr>
          <w:rFonts w:cs="Times New Roman"/>
          <w:color w:val="auto"/>
        </w:rPr>
      </w:pPr>
      <w:r w:rsidRPr="009021CD">
        <w:rPr>
          <w:rFonts w:cs="Times New Roman"/>
          <w:color w:val="auto"/>
        </w:rPr>
        <w:t xml:space="preserve">Parks and recreation departments, planning departments, public health departments, public safety departments, and transportation and public works departments </w:t>
      </w:r>
    </w:p>
    <w:p w14:paraId="421071B1" w14:textId="77777777" w:rsidR="009021CD" w:rsidRPr="009021CD" w:rsidRDefault="009021CD" w:rsidP="00B3477F">
      <w:pPr>
        <w:pStyle w:val="BasicParagraph"/>
        <w:numPr>
          <w:ilvl w:val="0"/>
          <w:numId w:val="17"/>
        </w:numPr>
        <w:spacing w:before="60" w:after="60" w:line="276" w:lineRule="auto"/>
        <w:rPr>
          <w:rFonts w:cs="Times New Roman"/>
          <w:color w:val="auto"/>
        </w:rPr>
      </w:pPr>
      <w:r w:rsidRPr="009021CD">
        <w:rPr>
          <w:rFonts w:cs="Times New Roman"/>
          <w:color w:val="auto"/>
        </w:rPr>
        <w:t xml:space="preserve">Advocates; local public health and environmental health organizations; and community, </w:t>
      </w:r>
      <w:r w:rsidRPr="009021CD">
        <w:rPr>
          <w:rFonts w:cs="Times New Roman"/>
        </w:rPr>
        <w:t>neighborhood, and social service providers</w:t>
      </w:r>
    </w:p>
    <w:p w14:paraId="0BE66341" w14:textId="77777777" w:rsidR="009021CD" w:rsidRPr="009021CD" w:rsidRDefault="009021CD" w:rsidP="00B3477F">
      <w:pPr>
        <w:pStyle w:val="BasicParagraph"/>
        <w:numPr>
          <w:ilvl w:val="0"/>
          <w:numId w:val="17"/>
        </w:numPr>
        <w:spacing w:before="60" w:after="240" w:line="276" w:lineRule="auto"/>
        <w:rPr>
          <w:rFonts w:cs="Times New Roman"/>
          <w:color w:val="auto"/>
        </w:rPr>
      </w:pPr>
      <w:r w:rsidRPr="009021CD">
        <w:rPr>
          <w:rFonts w:cs="Times New Roman"/>
          <w:color w:val="auto"/>
        </w:rPr>
        <w:t xml:space="preserve">Community, </w:t>
      </w:r>
      <w:r w:rsidRPr="009021CD">
        <w:rPr>
          <w:rFonts w:cs="Times New Roman"/>
        </w:rPr>
        <w:t xml:space="preserve">economic, and workforce development agencies; </w:t>
      </w:r>
      <w:r w:rsidRPr="009021CD">
        <w:rPr>
          <w:rFonts w:cs="Times New Roman"/>
          <w:color w:val="auto"/>
        </w:rPr>
        <w:t>public housing authorities and nonprofit and private developers; and school organizations and educational institutions</w:t>
      </w:r>
    </w:p>
    <w:p w14:paraId="0C701FE3" w14:textId="0844228B" w:rsidR="00666528" w:rsidRPr="009021CD" w:rsidRDefault="009021CD" w:rsidP="00571FB6">
      <w:pPr>
        <w:pStyle w:val="Heading2"/>
      </w:pPr>
      <w:r w:rsidRPr="009021CD">
        <w:t>Using this model resolution</w:t>
      </w:r>
      <w:r w:rsidR="00666528" w:rsidRPr="009021CD">
        <w:t xml:space="preserve"> </w:t>
      </w:r>
      <w:bookmarkEnd w:id="15"/>
      <w:bookmarkEnd w:id="16"/>
    </w:p>
    <w:p w14:paraId="60A59080" w14:textId="30E343B9" w:rsidR="009021CD" w:rsidRDefault="009021CD" w:rsidP="00B3477F">
      <w:pPr>
        <w:pStyle w:val="MainBodyCopy"/>
        <w:ind w:left="0"/>
      </w:pPr>
      <w:bookmarkStart w:id="17" w:name="_Toc476566956"/>
      <w:bookmarkStart w:id="18" w:name="_Toc477173953"/>
      <w:r w:rsidRPr="005740DD">
        <w:t xml:space="preserve">This </w:t>
      </w:r>
      <w:r>
        <w:t>m</w:t>
      </w:r>
      <w:r w:rsidRPr="005740DD">
        <w:t xml:space="preserve">odel </w:t>
      </w:r>
      <w:r>
        <w:t>r</w:t>
      </w:r>
      <w:r w:rsidRPr="005740DD">
        <w:t xml:space="preserve">esolution demonstrates a jurisdiction’s commitment to providing residents with the many health, social, economic, environmental, and other benefits of parks. The resolution establishes a jurisdictional commitment to adopting and implementing a </w:t>
      </w:r>
      <w:r>
        <w:t>C</w:t>
      </w:r>
      <w:r w:rsidRPr="005740DD">
        <w:t xml:space="preserve">omplete </w:t>
      </w:r>
      <w:r>
        <w:t>P</w:t>
      </w:r>
      <w:r w:rsidRPr="005740DD">
        <w:t xml:space="preserve">arks plan by </w:t>
      </w:r>
      <w:r>
        <w:t>(</w:t>
      </w:r>
      <w:r w:rsidRPr="005740DD">
        <w:t xml:space="preserve">1) making parks a policy priority throughout municipal departments and (2) devoting resources and staff to development and implementation of a Complete Parks </w:t>
      </w:r>
      <w:r>
        <w:t>p</w:t>
      </w:r>
      <w:r w:rsidRPr="005740DD">
        <w:t>lan and</w:t>
      </w:r>
      <w:r>
        <w:t>,</w:t>
      </w:r>
      <w:r w:rsidRPr="005740DD">
        <w:t xml:space="preserve"> ultimately</w:t>
      </w:r>
      <w:r>
        <w:t>,</w:t>
      </w:r>
      <w:r w:rsidRPr="005740DD">
        <w:t xml:space="preserve"> a Complete Parks </w:t>
      </w:r>
      <w:r>
        <w:t>s</w:t>
      </w:r>
      <w:r w:rsidRPr="005740DD">
        <w:t xml:space="preserve">ystem as described in this policy. </w:t>
      </w:r>
      <w:r>
        <w:t>T</w:t>
      </w:r>
      <w:r w:rsidRPr="005740DD">
        <w:t>his model resolution can and should be tailored to fit the specific needs of</w:t>
      </w:r>
      <w:r>
        <w:t xml:space="preserve"> a jurisdiction or </w:t>
      </w:r>
      <w:r w:rsidRPr="005740DD">
        <w:t>a</w:t>
      </w:r>
      <w:r>
        <w:t xml:space="preserve"> particular</w:t>
      </w:r>
      <w:r w:rsidRPr="005740DD">
        <w:t xml:space="preserve"> community.</w:t>
      </w:r>
    </w:p>
    <w:p w14:paraId="13A94AC1" w14:textId="58585470" w:rsidR="009021CD" w:rsidRPr="005740DD" w:rsidRDefault="009021CD" w:rsidP="00B3477F">
      <w:pPr>
        <w:pStyle w:val="MainBodyCopy"/>
        <w:ind w:left="0"/>
      </w:pPr>
      <w:r w:rsidRPr="006A70B4">
        <w:t xml:space="preserve">The language </w:t>
      </w:r>
      <w:r w:rsidR="00861706">
        <w:t>provided</w:t>
      </w:r>
      <w:r w:rsidR="00861706" w:rsidRPr="006A70B4">
        <w:t xml:space="preserve"> </w:t>
      </w:r>
      <w:r w:rsidRPr="006A70B4">
        <w:t xml:space="preserve">in </w:t>
      </w:r>
      <w:r w:rsidR="00861706">
        <w:t>brackets</w:t>
      </w:r>
      <w:r w:rsidR="00861706" w:rsidRPr="006A70B4">
        <w:t xml:space="preserve"> </w:t>
      </w:r>
      <w:r w:rsidR="00880CE9" w:rsidRPr="006A70B4">
        <w:t>explains the type of information that needs to be inserted in the ordinance</w:t>
      </w:r>
      <w:r w:rsidR="00880CE9">
        <w:t xml:space="preserve"> (in italic</w:t>
      </w:r>
      <w:r w:rsidR="003D2DC5">
        <w:t xml:space="preserve"> type</w:t>
      </w:r>
      <w:r w:rsidR="00880CE9">
        <w:t>)</w:t>
      </w:r>
      <w:r w:rsidR="00880CE9" w:rsidRPr="006A70B4">
        <w:t xml:space="preserve"> </w:t>
      </w:r>
      <w:r w:rsidR="00880CE9">
        <w:t xml:space="preserve">or </w:t>
      </w:r>
      <w:r w:rsidRPr="006A70B4">
        <w:t>provides different options</w:t>
      </w:r>
      <w:r w:rsidR="00016495">
        <w:t xml:space="preserve"> or ranges</w:t>
      </w:r>
      <w:r w:rsidR="003D2DC5">
        <w:t xml:space="preserve"> (in roman type)—</w:t>
      </w:r>
      <w:r>
        <w:t>e</w:t>
      </w:r>
      <w:r w:rsidR="002D2A3E">
        <w:t>.</w:t>
      </w:r>
      <w:r>
        <w:t>g</w:t>
      </w:r>
      <w:r w:rsidR="002D2A3E">
        <w:t>.</w:t>
      </w:r>
      <w:r w:rsidRPr="006A70B4">
        <w:t xml:space="preserve">, </w:t>
      </w:r>
      <w:r>
        <w:t>[</w:t>
      </w:r>
      <w:r w:rsidRPr="00946F4F">
        <w:rPr>
          <w:i/>
        </w:rPr>
        <w:t>local colors</w:t>
      </w:r>
      <w:r>
        <w:t xml:space="preserve">] or </w:t>
      </w:r>
      <w:r w:rsidRPr="006A70B4">
        <w:t>[black/white]</w:t>
      </w:r>
      <w:r w:rsidR="00880CE9">
        <w:t xml:space="preserve"> or [24-36]</w:t>
      </w:r>
      <w:r w:rsidRPr="006A70B4">
        <w:t xml:space="preserve">. The </w:t>
      </w:r>
      <w:r>
        <w:t>C</w:t>
      </w:r>
      <w:r w:rsidRPr="006A70B4">
        <w:t xml:space="preserve">omment boxes provide additional information and explanation, and should be deleted before the policy is adopted. One purpose of including a variety of options is to stimulate broad thinking about the types of provisions a community might wish to explore, even beyond those described in the model. </w:t>
      </w:r>
      <w:r w:rsidRPr="005740DD">
        <w:t xml:space="preserve">In considering which options to choose, drafters should balance park benefits against practical political </w:t>
      </w:r>
      <w:r w:rsidRPr="009021CD">
        <w:t xml:space="preserve">considerations in their jurisdiction. We encourage you to visit our website for more </w:t>
      </w:r>
      <w:hyperlink r:id="rId19" w:history="1">
        <w:r w:rsidRPr="009021CD">
          <w:rPr>
            <w:rStyle w:val="Hyperlink"/>
            <w:u w:val="none"/>
          </w:rPr>
          <w:t>Complete Parks resources</w:t>
        </w:r>
      </w:hyperlink>
      <w:r w:rsidRPr="009021CD">
        <w:t>.</w:t>
      </w:r>
    </w:p>
    <w:p w14:paraId="0CCE234D" w14:textId="71BC82DE" w:rsidR="00CF3D9D" w:rsidRPr="009021CD" w:rsidRDefault="00CF3D9D" w:rsidP="00571FB6">
      <w:pPr>
        <w:pStyle w:val="Heading2"/>
      </w:pPr>
      <w:bookmarkStart w:id="19" w:name="_Toc476566959"/>
      <w:bookmarkStart w:id="20" w:name="_Toc477173955"/>
      <w:bookmarkEnd w:id="17"/>
      <w:bookmarkEnd w:id="18"/>
      <w:r w:rsidRPr="009021CD">
        <w:t>Conclusion</w:t>
      </w:r>
      <w:bookmarkEnd w:id="19"/>
      <w:bookmarkEnd w:id="20"/>
    </w:p>
    <w:p w14:paraId="58D8A522" w14:textId="1CC15F7B" w:rsidR="009021CD" w:rsidRDefault="009021CD" w:rsidP="00B3477F">
      <w:pPr>
        <w:pStyle w:val="MainBodyCopy"/>
        <w:ind w:left="0"/>
        <w:rPr>
          <w:spacing w:val="-2"/>
        </w:rPr>
      </w:pPr>
      <w:bookmarkStart w:id="21" w:name="_Toc476566960"/>
      <w:r w:rsidRPr="009021CD">
        <w:t xml:space="preserve">All people, no matter where they live, should benefit from a park where they can connect with neighbors, nature, and activities that matter to them. </w:t>
      </w:r>
      <w:r w:rsidRPr="009021CD">
        <w:rPr>
          <w:spacing w:val="-2"/>
        </w:rPr>
        <w:t xml:space="preserve">Realizing the full range of benefits of a </w:t>
      </w:r>
      <w:r w:rsidRPr="009021CD">
        <w:t xml:space="preserve">Complete Parks </w:t>
      </w:r>
      <w:r w:rsidRPr="009021CD">
        <w:rPr>
          <w:spacing w:val="-2"/>
        </w:rPr>
        <w:t>system is a long-term proposition</w:t>
      </w:r>
      <w:r w:rsidRPr="009021CD">
        <w:rPr>
          <w:color w:val="4D4D4D"/>
        </w:rPr>
        <w:t xml:space="preserve"> </w:t>
      </w:r>
      <w:r w:rsidRPr="009021CD">
        <w:rPr>
          <w:spacing w:val="-2"/>
        </w:rPr>
        <w:t xml:space="preserve">that requires ongoing commitment from </w:t>
      </w:r>
      <w:r w:rsidRPr="009021CD">
        <w:rPr>
          <w:color w:val="4D4D4D"/>
        </w:rPr>
        <w:t xml:space="preserve">every part of </w:t>
      </w:r>
      <w:r w:rsidRPr="009021CD">
        <w:rPr>
          <w:spacing w:val="-2"/>
        </w:rPr>
        <w:t xml:space="preserve">local government as well as community advocates and residents. </w:t>
      </w:r>
      <w:r w:rsidRPr="009021CD">
        <w:t>By recognizing shared goals, collaborating well, and coordinating their efforts, public agencies can work with communities to ensure that public policies and resources work toward the creation of a Complete Parks system.</w:t>
      </w:r>
      <w:r w:rsidRPr="009021CD">
        <w:rPr>
          <w:color w:val="4D4D4D"/>
        </w:rPr>
        <w:t xml:space="preserve"> </w:t>
      </w:r>
      <w:r w:rsidRPr="009021CD">
        <w:rPr>
          <w:spacing w:val="-2"/>
        </w:rPr>
        <w:t>This model resolution is intended to aid that process by equipping local governments with a tool to record their commitment to creating a Complete Parks system and providing community advocates with model language they can propose for policymakers and elected officials to use to improve parks through an equitable, community-driven process.</w:t>
      </w:r>
    </w:p>
    <w:bookmarkEnd w:id="21"/>
    <w:p w14:paraId="38F69230" w14:textId="07D6ED61" w:rsidR="00F5601F" w:rsidRPr="00AB182D" w:rsidRDefault="00212270" w:rsidP="00AB182D">
      <w:pPr>
        <w:spacing w:line="240" w:lineRule="auto"/>
        <w:rPr>
          <w:rFonts w:ascii="Times New Roman Bold" w:hAnsi="Times New Roman Bold"/>
          <w:kern w:val="32"/>
          <w:sz w:val="2"/>
          <w:szCs w:val="28"/>
          <w:shd w:val="clear" w:color="auto" w:fill="FFFFFF"/>
        </w:rPr>
        <w:sectPr w:rsidR="00F5601F" w:rsidRPr="00AB182D" w:rsidSect="005D5D1E">
          <w:type w:val="continuous"/>
          <w:pgSz w:w="12240" w:h="15840" w:code="1"/>
          <w:pgMar w:top="1440" w:right="1080" w:bottom="846" w:left="1080" w:header="162" w:footer="446" w:gutter="0"/>
          <w:cols w:space="720"/>
          <w:noEndnote/>
          <w:docGrid w:linePitch="326"/>
        </w:sectPr>
      </w:pPr>
      <w:r w:rsidRPr="00574188">
        <w:rPr>
          <w:b/>
          <w:sz w:val="18"/>
          <w:szCs w:val="20"/>
        </w:rPr>
        <w:fldChar w:fldCharType="begin" w:fldLock="1"/>
      </w:r>
      <w:r w:rsidR="008D215D" w:rsidRPr="00574188">
        <w:rPr>
          <w:b/>
          <w:sz w:val="18"/>
          <w:szCs w:val="20"/>
        </w:rPr>
        <w:instrText xml:space="preserve">ADDIN Mendeley Bibliography CSL_BIBLIOGRAPHY </w:instrText>
      </w:r>
      <w:r w:rsidRPr="00574188">
        <w:rPr>
          <w:b/>
          <w:sz w:val="18"/>
          <w:szCs w:val="20"/>
        </w:rPr>
        <w:fldChar w:fldCharType="end"/>
      </w:r>
      <w:bookmarkStart w:id="22" w:name="_AN_ORDINANCE_OF"/>
      <w:bookmarkStart w:id="23" w:name="_Toc476566961"/>
      <w:bookmarkEnd w:id="22"/>
    </w:p>
    <w:p w14:paraId="66530829" w14:textId="49A6939E" w:rsidR="001D7FEE" w:rsidRPr="001D7FEE" w:rsidRDefault="001D7FEE" w:rsidP="001D7FEE">
      <w:pPr>
        <w:tabs>
          <w:tab w:val="left" w:pos="5610"/>
        </w:tabs>
        <w:sectPr w:rsidR="001D7FEE" w:rsidRPr="001D7FEE" w:rsidSect="00EB3C5F">
          <w:footerReference w:type="default" r:id="rId20"/>
          <w:type w:val="continuous"/>
          <w:pgSz w:w="12240" w:h="15840" w:code="1"/>
          <w:pgMar w:top="1440" w:right="1440" w:bottom="1080" w:left="1800" w:header="0" w:footer="446" w:gutter="0"/>
          <w:cols w:space="720"/>
          <w:noEndnote/>
          <w:docGrid w:linePitch="326"/>
        </w:sectPr>
      </w:pPr>
    </w:p>
    <w:bookmarkEnd w:id="23"/>
    <w:p w14:paraId="649C49C1" w14:textId="0B88127E" w:rsidR="00CF3D9D" w:rsidRPr="00571FB6" w:rsidRDefault="00AB182D" w:rsidP="00571FB6">
      <w:pPr>
        <w:pStyle w:val="Heading2"/>
      </w:pPr>
      <w:r w:rsidRPr="00571FB6">
        <w:lastRenderedPageBreak/>
        <w:t xml:space="preserve">COMPLETE PARKS MODEL RESOLUTION </w:t>
      </w:r>
      <w:r w:rsidRPr="00571FB6">
        <w:br/>
        <w:t>(WITH EXPLANATORY COMMENTS)</w:t>
      </w:r>
    </w:p>
    <w:p w14:paraId="41171BAA" w14:textId="37F6A0EA" w:rsidR="00AB182D" w:rsidRDefault="00AB182D" w:rsidP="00B3477F">
      <w:pPr>
        <w:pStyle w:val="MainBodyCopy"/>
        <w:ind w:left="0"/>
      </w:pPr>
      <w:r>
        <w:t>Resolution No. [____________]</w:t>
      </w:r>
    </w:p>
    <w:p w14:paraId="79D67DD5" w14:textId="77777777" w:rsidR="00AB182D" w:rsidRDefault="00AB182D" w:rsidP="00B3477F">
      <w:pPr>
        <w:pStyle w:val="BasicParagraph"/>
        <w:spacing w:after="240"/>
        <w:rPr>
          <w:rFonts w:cs="Times New Roman"/>
          <w:b/>
        </w:rPr>
      </w:pPr>
      <w:r w:rsidRPr="00804428">
        <w:rPr>
          <w:rFonts w:cs="Times New Roman"/>
          <w:b/>
        </w:rPr>
        <w:t>A RESOLUTION OF THE [</w:t>
      </w:r>
      <w:r w:rsidRPr="004420FA">
        <w:rPr>
          <w:rFonts w:cs="Times New Roman"/>
          <w:b/>
        </w:rPr>
        <w:t>CITY COUNCIL/BOARD OF SUPERVISORS</w:t>
      </w:r>
      <w:r w:rsidRPr="00804428">
        <w:rPr>
          <w:rFonts w:cs="Times New Roman"/>
          <w:b/>
        </w:rPr>
        <w:t>] OF THE [</w:t>
      </w:r>
      <w:r w:rsidRPr="00804428">
        <w:rPr>
          <w:rFonts w:cs="Times New Roman"/>
          <w:b/>
          <w:i/>
        </w:rPr>
        <w:t>JURISDICTION</w:t>
      </w:r>
      <w:r w:rsidRPr="00804428">
        <w:rPr>
          <w:rFonts w:cs="Times New Roman"/>
          <w:b/>
        </w:rPr>
        <w:t>] ADOPTING A COMPLETE PARKS POLICY</w:t>
      </w:r>
    </w:p>
    <w:p w14:paraId="04250518" w14:textId="5A9051FB" w:rsidR="006C2807" w:rsidRPr="00B3477F" w:rsidRDefault="00AB182D" w:rsidP="00B3477F">
      <w:pPr>
        <w:pStyle w:val="BasicParagraph"/>
        <w:spacing w:after="240"/>
        <w:rPr>
          <w:rFonts w:cs="Times New Roman"/>
          <w:b/>
        </w:rPr>
      </w:pPr>
      <w:r>
        <w:rPr>
          <w:b/>
        </w:rPr>
        <w:t>PREAMBLE</w:t>
      </w:r>
    </w:p>
    <w:tbl>
      <w:tblPr>
        <w:tblStyle w:val="TableGrid"/>
        <w:tblW w:w="9365" w:type="dxa"/>
        <w:tblInd w:w="-5" w:type="dxa"/>
        <w:tblLayout w:type="fixed"/>
        <w:tblCellMar>
          <w:top w:w="115" w:type="dxa"/>
          <w:left w:w="115" w:type="dxa"/>
          <w:bottom w:w="115" w:type="dxa"/>
          <w:right w:w="115" w:type="dxa"/>
        </w:tblCellMar>
        <w:tblLook w:val="0600" w:firstRow="0" w:lastRow="0" w:firstColumn="0" w:lastColumn="0" w:noHBand="1" w:noVBand="1"/>
      </w:tblPr>
      <w:tblGrid>
        <w:gridCol w:w="9365"/>
      </w:tblGrid>
      <w:tr w:rsidR="0071510D" w14:paraId="29ED7127" w14:textId="77777777" w:rsidTr="00B3477F">
        <w:tc>
          <w:tcPr>
            <w:tcW w:w="936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1B410F1C" w14:textId="3B281285" w:rsidR="0071510D" w:rsidRPr="0071510D" w:rsidRDefault="0071510D" w:rsidP="00DB0B9A">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00AB182D" w:rsidRPr="00AB182D">
              <w:rPr>
                <w:rFonts w:ascii="Arial" w:hAnsi="Arial" w:cs="Arial"/>
                <w:color w:val="000000" w:themeColor="text1"/>
                <w:sz w:val="20"/>
              </w:rPr>
              <w:t>The “Whereas” clauses below explain the underlying reasons for adopting this resolution and a Complete Parks Policy, providing the legal rationale for the local council or board to take legislative action. In addition, these statements can serve as useful talking points for policymakers and other stakeholders. These clauses can be amended as desired to fit the particular circumstances of your jurisdiction. The footnotes, which provide an evidentiary basis for the clauses, should be deleted from the final version.</w:t>
            </w:r>
          </w:p>
        </w:tc>
      </w:tr>
    </w:tbl>
    <w:p w14:paraId="151A9FB1" w14:textId="77777777" w:rsidR="00DB0B9A" w:rsidRDefault="00DB0B9A" w:rsidP="00DB0B9A">
      <w:pPr>
        <w:pStyle w:val="BasicParagraph"/>
        <w:rPr>
          <w:lang w:bidi="ar-SA"/>
        </w:rPr>
      </w:pPr>
    </w:p>
    <w:p w14:paraId="45BDDA5A" w14:textId="6DA5EBAA" w:rsidR="00AB182D" w:rsidRPr="00B3477F" w:rsidRDefault="00AB182D" w:rsidP="00B3477F">
      <w:pPr>
        <w:pStyle w:val="MainBodyCopy"/>
        <w:ind w:left="0"/>
      </w:pPr>
      <w:r>
        <w:rPr>
          <w:b/>
        </w:rPr>
        <w:t xml:space="preserve">WHEREAS, </w:t>
      </w:r>
      <w:r>
        <w:t>parks can create more vibrant, healthy, safe, and equitable</w:t>
      </w:r>
      <w:r w:rsidRPr="00B314A6">
        <w:t xml:space="preserve"> </w:t>
      </w:r>
      <w:r>
        <w:t xml:space="preserve">communities by improving physical health and mental health; providing environmental benefits; increasing social and economic opportunities; and promoting community cohesion; </w:t>
      </w:r>
    </w:p>
    <w:p w14:paraId="769566C9" w14:textId="77777777" w:rsidR="00AB182D" w:rsidRDefault="00AB182D" w:rsidP="00B3477F">
      <w:pPr>
        <w:pStyle w:val="MainBodyCopy"/>
        <w:spacing w:after="60"/>
        <w:ind w:left="0"/>
      </w:pPr>
      <w:r w:rsidRPr="002033BC">
        <w:rPr>
          <w:b/>
        </w:rPr>
        <w:t xml:space="preserve">WHEREAS, </w:t>
      </w:r>
      <w:r w:rsidRPr="002033BC">
        <w:t>a Complete Park</w:t>
      </w:r>
      <w:r>
        <w:t>s</w:t>
      </w:r>
      <w:r w:rsidRPr="002033BC">
        <w:t xml:space="preserve"> System is </w:t>
      </w:r>
      <w:r>
        <w:t>a system of parks that</w:t>
      </w:r>
    </w:p>
    <w:p w14:paraId="5C953038" w14:textId="77777777" w:rsidR="00AB182D" w:rsidRPr="0036650A" w:rsidRDefault="00AB182D" w:rsidP="00B3477F">
      <w:pPr>
        <w:pStyle w:val="ListParagraph"/>
        <w:numPr>
          <w:ilvl w:val="0"/>
          <w:numId w:val="24"/>
        </w:numPr>
        <w:spacing w:before="60" w:after="60"/>
        <w:rPr>
          <w:rFonts w:ascii="Times New Roman" w:hAnsi="Times New Roman"/>
          <w:sz w:val="24"/>
          <w:szCs w:val="24"/>
        </w:rPr>
      </w:pPr>
      <w:r>
        <w:rPr>
          <w:rFonts w:ascii="Times New Roman" w:hAnsi="Times New Roman"/>
          <w:sz w:val="24"/>
        </w:rPr>
        <w:t>P</w:t>
      </w:r>
      <w:r w:rsidRPr="0036650A">
        <w:rPr>
          <w:rFonts w:ascii="Times New Roman" w:hAnsi="Times New Roman"/>
          <w:sz w:val="24"/>
        </w:rPr>
        <w:t>rovides all residents with easy access to a great park that fulfills each community’s needs for nature, open space, and recreational activities, recognizing that there is no one-size-fits-all solution</w:t>
      </w:r>
      <w:r>
        <w:rPr>
          <w:rFonts w:ascii="Times New Roman" w:hAnsi="Times New Roman"/>
          <w:sz w:val="24"/>
        </w:rPr>
        <w:t>;</w:t>
      </w:r>
    </w:p>
    <w:p w14:paraId="6267B047" w14:textId="77777777" w:rsidR="00AB182D" w:rsidRPr="0036650A" w:rsidRDefault="00AB182D" w:rsidP="00B3477F">
      <w:pPr>
        <w:pStyle w:val="ListParagraph"/>
        <w:numPr>
          <w:ilvl w:val="0"/>
          <w:numId w:val="24"/>
        </w:numPr>
        <w:spacing w:before="60" w:after="60"/>
        <w:rPr>
          <w:rFonts w:ascii="Times New Roman" w:hAnsi="Times New Roman"/>
          <w:sz w:val="24"/>
          <w:szCs w:val="24"/>
        </w:rPr>
      </w:pPr>
      <w:r>
        <w:rPr>
          <w:rFonts w:ascii="Times New Roman" w:hAnsi="Times New Roman"/>
          <w:sz w:val="24"/>
        </w:rPr>
        <w:t>C</w:t>
      </w:r>
      <w:r w:rsidRPr="0036650A">
        <w:rPr>
          <w:rFonts w:ascii="Times New Roman" w:hAnsi="Times New Roman"/>
          <w:sz w:val="24"/>
        </w:rPr>
        <w:t xml:space="preserve">loses the gaps in parks access and quality by improving parks in neglected places and increasing park area for groups with the least access and the greatest need; </w:t>
      </w:r>
      <w:r w:rsidRPr="00941EDD">
        <w:rPr>
          <w:rFonts w:ascii="Times New Roman" w:hAnsi="Times New Roman"/>
          <w:sz w:val="24"/>
        </w:rPr>
        <w:t>and</w:t>
      </w:r>
      <w:r w:rsidRPr="0036650A">
        <w:rPr>
          <w:rFonts w:ascii="Times New Roman" w:hAnsi="Times New Roman"/>
          <w:sz w:val="24"/>
        </w:rPr>
        <w:t xml:space="preserve"> </w:t>
      </w:r>
    </w:p>
    <w:p w14:paraId="3EE28F20" w14:textId="77777777" w:rsidR="00AB182D" w:rsidRPr="00974F76" w:rsidRDefault="00AB182D" w:rsidP="00B3477F">
      <w:pPr>
        <w:pStyle w:val="ListParagraph"/>
        <w:numPr>
          <w:ilvl w:val="0"/>
          <w:numId w:val="24"/>
        </w:numPr>
        <w:spacing w:before="60" w:after="240"/>
        <w:rPr>
          <w:rFonts w:ascii="Times New Roman" w:hAnsi="Times New Roman"/>
          <w:sz w:val="24"/>
          <w:szCs w:val="24"/>
        </w:rPr>
      </w:pPr>
      <w:r>
        <w:rPr>
          <w:rFonts w:ascii="Times New Roman" w:hAnsi="Times New Roman"/>
          <w:sz w:val="24"/>
        </w:rPr>
        <w:t>S</w:t>
      </w:r>
      <w:r w:rsidRPr="0036650A">
        <w:rPr>
          <w:rFonts w:ascii="Times New Roman" w:hAnsi="Times New Roman"/>
          <w:sz w:val="24"/>
        </w:rPr>
        <w:t xml:space="preserve">upports health and health </w:t>
      </w:r>
      <w:r w:rsidRPr="00A1411C">
        <w:rPr>
          <w:rFonts w:ascii="Times New Roman" w:hAnsi="Times New Roman"/>
          <w:sz w:val="24"/>
          <w:szCs w:val="24"/>
        </w:rPr>
        <w:t xml:space="preserve">equity </w:t>
      </w:r>
      <w:r w:rsidRPr="00974F76">
        <w:rPr>
          <w:rFonts w:ascii="Times New Roman" w:hAnsi="Times New Roman"/>
          <w:sz w:val="24"/>
          <w:szCs w:val="24"/>
        </w:rPr>
        <w:t>by incorporating holistic health into how parks are distributed, operated, and used by people and communities</w:t>
      </w:r>
      <w:r w:rsidRPr="00974F76">
        <w:rPr>
          <w:rFonts w:ascii="Times New Roman" w:hAnsi="Times New Roman"/>
          <w:sz w:val="24"/>
        </w:rPr>
        <w:t>;</w:t>
      </w:r>
    </w:p>
    <w:p w14:paraId="149997B8" w14:textId="77777777" w:rsidR="00AB182D" w:rsidRDefault="00AB182D" w:rsidP="005659BA">
      <w:pPr>
        <w:pStyle w:val="MainBodyCopy"/>
        <w:spacing w:after="60"/>
        <w:ind w:left="0"/>
      </w:pPr>
      <w:r>
        <w:rPr>
          <w:b/>
        </w:rPr>
        <w:t xml:space="preserve">WHEREAS, </w:t>
      </w:r>
      <w:r>
        <w:t>research has repeatedly found that parks improve residents’ mental and physical health as evidenced by the following:</w:t>
      </w:r>
    </w:p>
    <w:p w14:paraId="635E2032" w14:textId="77777777" w:rsidR="00AB182D" w:rsidRDefault="00AB182D" w:rsidP="005659BA">
      <w:pPr>
        <w:pStyle w:val="ListParagraph"/>
        <w:numPr>
          <w:ilvl w:val="0"/>
          <w:numId w:val="19"/>
        </w:numPr>
        <w:spacing w:before="60" w:after="60"/>
        <w:rPr>
          <w:rFonts w:ascii="Times New Roman" w:hAnsi="Times New Roman"/>
          <w:sz w:val="24"/>
          <w:szCs w:val="24"/>
        </w:rPr>
      </w:pPr>
      <w:r>
        <w:rPr>
          <w:rFonts w:ascii="Times New Roman" w:hAnsi="Times New Roman"/>
          <w:sz w:val="24"/>
          <w:szCs w:val="24"/>
        </w:rPr>
        <w:t>R</w:t>
      </w:r>
      <w:r w:rsidRPr="00C44624">
        <w:rPr>
          <w:rFonts w:ascii="Times New Roman" w:hAnsi="Times New Roman"/>
          <w:sz w:val="24"/>
          <w:szCs w:val="24"/>
        </w:rPr>
        <w:t>e</w:t>
      </w:r>
      <w:r>
        <w:rPr>
          <w:rFonts w:ascii="Times New Roman" w:hAnsi="Times New Roman"/>
          <w:sz w:val="24"/>
          <w:szCs w:val="24"/>
        </w:rPr>
        <w:t>s</w:t>
      </w:r>
      <w:r w:rsidRPr="00C44624">
        <w:rPr>
          <w:rFonts w:ascii="Times New Roman" w:hAnsi="Times New Roman"/>
          <w:sz w:val="24"/>
          <w:szCs w:val="24"/>
        </w:rPr>
        <w:t xml:space="preserve">idents </w:t>
      </w:r>
      <w:r>
        <w:rPr>
          <w:rFonts w:ascii="Times New Roman" w:hAnsi="Times New Roman"/>
          <w:sz w:val="24"/>
          <w:szCs w:val="24"/>
        </w:rPr>
        <w:t>who</w:t>
      </w:r>
      <w:r w:rsidRPr="00C44624">
        <w:rPr>
          <w:rFonts w:ascii="Times New Roman" w:hAnsi="Times New Roman"/>
          <w:sz w:val="24"/>
          <w:szCs w:val="24"/>
        </w:rPr>
        <w:t xml:space="preserve"> live within walking distance or have easy access to a park are more likely to use parks, have higher physical activity levels, and are less likely to be obese than those who live farther away;</w:t>
      </w:r>
      <w:r w:rsidRPr="0010756C">
        <w:rPr>
          <w:rStyle w:val="EndnoteReference"/>
          <w:szCs w:val="24"/>
        </w:rPr>
        <w:endnoteReference w:id="3"/>
      </w:r>
      <w:r>
        <w:rPr>
          <w:rFonts w:ascii="Times New Roman" w:hAnsi="Times New Roman"/>
          <w:sz w:val="24"/>
          <w:szCs w:val="24"/>
        </w:rPr>
        <w:t xml:space="preserve"> </w:t>
      </w:r>
    </w:p>
    <w:p w14:paraId="2D05FA67" w14:textId="77777777" w:rsidR="00AB182D" w:rsidRDefault="00AB182D" w:rsidP="005659BA">
      <w:pPr>
        <w:pStyle w:val="ListParagraph"/>
        <w:numPr>
          <w:ilvl w:val="0"/>
          <w:numId w:val="19"/>
        </w:numPr>
        <w:spacing w:before="60" w:after="60"/>
        <w:rPr>
          <w:rFonts w:ascii="Times New Roman" w:hAnsi="Times New Roman"/>
          <w:sz w:val="24"/>
          <w:szCs w:val="24"/>
        </w:rPr>
      </w:pPr>
      <w:r>
        <w:rPr>
          <w:rFonts w:ascii="Times New Roman" w:hAnsi="Times New Roman"/>
          <w:sz w:val="24"/>
          <w:szCs w:val="24"/>
        </w:rPr>
        <w:t>R</w:t>
      </w:r>
      <w:r w:rsidRPr="00C44624">
        <w:rPr>
          <w:rFonts w:ascii="Times New Roman" w:hAnsi="Times New Roman"/>
          <w:sz w:val="24"/>
          <w:szCs w:val="24"/>
        </w:rPr>
        <w:t>esidents who maintain an active lifestyle suffer fewer chronic diseases and benefit from reduced mortality risks;</w:t>
      </w:r>
      <w:r w:rsidRPr="0010756C">
        <w:rPr>
          <w:rStyle w:val="EndnoteReference"/>
          <w:szCs w:val="24"/>
        </w:rPr>
        <w:endnoteReference w:id="4"/>
      </w:r>
      <w:r w:rsidRPr="0010756C">
        <w:rPr>
          <w:rFonts w:ascii="Times New Roman" w:hAnsi="Times New Roman"/>
          <w:szCs w:val="24"/>
        </w:rPr>
        <w:t xml:space="preserve"> </w:t>
      </w:r>
    </w:p>
    <w:p w14:paraId="59640BE5" w14:textId="77777777" w:rsidR="00AB182D" w:rsidRPr="007B02E4" w:rsidRDefault="00AB182D" w:rsidP="005659BA">
      <w:pPr>
        <w:pStyle w:val="ListParagraph"/>
        <w:numPr>
          <w:ilvl w:val="0"/>
          <w:numId w:val="19"/>
        </w:numPr>
        <w:spacing w:before="60" w:after="60"/>
        <w:rPr>
          <w:rFonts w:ascii="Times New Roman" w:hAnsi="Times New Roman"/>
          <w:sz w:val="24"/>
          <w:szCs w:val="24"/>
        </w:rPr>
      </w:pPr>
      <w:r>
        <w:rPr>
          <w:rFonts w:ascii="Times New Roman" w:hAnsi="Times New Roman"/>
          <w:sz w:val="24"/>
          <w:szCs w:val="24"/>
        </w:rPr>
        <w:t>P</w:t>
      </w:r>
      <w:r w:rsidRPr="00C44624">
        <w:rPr>
          <w:rFonts w:ascii="Times New Roman" w:hAnsi="Times New Roman"/>
          <w:sz w:val="24"/>
          <w:szCs w:val="24"/>
        </w:rPr>
        <w:t>arks improve mental health by facilitating connections among friends, family, neighbors, and other social networks that can provide emotional support;</w:t>
      </w:r>
      <w:r w:rsidRPr="0010756C">
        <w:rPr>
          <w:rStyle w:val="EndnoteReference"/>
          <w:szCs w:val="24"/>
        </w:rPr>
        <w:endnoteReference w:id="5"/>
      </w:r>
      <w:r w:rsidRPr="0010756C">
        <w:rPr>
          <w:rFonts w:ascii="Times New Roman" w:hAnsi="Times New Roman"/>
          <w:position w:val="-4"/>
          <w:szCs w:val="24"/>
          <w:vertAlign w:val="superscript"/>
        </w:rPr>
        <w:t>,</w:t>
      </w:r>
      <w:r w:rsidRPr="0010756C">
        <w:rPr>
          <w:rStyle w:val="EndnoteReference"/>
          <w:szCs w:val="24"/>
        </w:rPr>
        <w:endnoteReference w:id="6"/>
      </w:r>
    </w:p>
    <w:p w14:paraId="6E293F28" w14:textId="77777777" w:rsidR="00AB182D" w:rsidRDefault="00AB182D" w:rsidP="005659BA">
      <w:pPr>
        <w:pStyle w:val="ListParagraph"/>
        <w:numPr>
          <w:ilvl w:val="0"/>
          <w:numId w:val="19"/>
        </w:numPr>
        <w:spacing w:before="60" w:after="240"/>
        <w:rPr>
          <w:rFonts w:ascii="Times New Roman" w:hAnsi="Times New Roman"/>
          <w:sz w:val="24"/>
          <w:szCs w:val="24"/>
        </w:rPr>
      </w:pPr>
      <w:r>
        <w:rPr>
          <w:rFonts w:ascii="Times New Roman" w:hAnsi="Times New Roman"/>
          <w:sz w:val="24"/>
          <w:szCs w:val="24"/>
        </w:rPr>
        <w:t>P</w:t>
      </w:r>
      <w:r w:rsidRPr="00C44624">
        <w:rPr>
          <w:rFonts w:ascii="Times New Roman" w:hAnsi="Times New Roman"/>
          <w:sz w:val="24"/>
          <w:szCs w:val="24"/>
        </w:rPr>
        <w:t>arks improve mental health by providing natural settings and green spaces for exercise,</w:t>
      </w:r>
      <w:r w:rsidRPr="0017049D">
        <w:rPr>
          <w:rStyle w:val="EndnoteReference"/>
          <w:szCs w:val="24"/>
        </w:rPr>
        <w:endnoteReference w:id="7"/>
      </w:r>
      <w:r w:rsidRPr="00C44624">
        <w:rPr>
          <w:rFonts w:ascii="Times New Roman" w:hAnsi="Times New Roman"/>
          <w:sz w:val="24"/>
          <w:szCs w:val="24"/>
        </w:rPr>
        <w:t xml:space="preserve"> quiet reflection, and relaxation;</w:t>
      </w:r>
      <w:r w:rsidRPr="0017049D">
        <w:rPr>
          <w:rStyle w:val="EndnoteReference"/>
          <w:szCs w:val="24"/>
        </w:rPr>
        <w:endnoteReference w:id="8"/>
      </w:r>
    </w:p>
    <w:p w14:paraId="3F68E21C" w14:textId="77777777" w:rsidR="00AB182D" w:rsidRDefault="00AB182D" w:rsidP="005659BA">
      <w:pPr>
        <w:pStyle w:val="MainBodyCopy"/>
        <w:spacing w:after="60"/>
        <w:ind w:left="0"/>
      </w:pPr>
      <w:r>
        <w:rPr>
          <w:b/>
        </w:rPr>
        <w:lastRenderedPageBreak/>
        <w:t xml:space="preserve">WHEREAS, </w:t>
      </w:r>
      <w:r>
        <w:t xml:space="preserve">research has repeatedly found that parks provide numerous environmental benefits, as evidenced by the following: </w:t>
      </w:r>
    </w:p>
    <w:p w14:paraId="35B71A53" w14:textId="77777777" w:rsidR="00AB182D" w:rsidRDefault="00AB182D" w:rsidP="005659BA">
      <w:pPr>
        <w:pStyle w:val="ListParagraph"/>
        <w:numPr>
          <w:ilvl w:val="0"/>
          <w:numId w:val="20"/>
        </w:numPr>
        <w:spacing w:before="60" w:after="60"/>
        <w:rPr>
          <w:rFonts w:ascii="Times New Roman" w:hAnsi="Times New Roman"/>
          <w:sz w:val="24"/>
          <w:szCs w:val="24"/>
        </w:rPr>
      </w:pPr>
      <w:r>
        <w:rPr>
          <w:rFonts w:ascii="Times New Roman" w:hAnsi="Times New Roman"/>
          <w:sz w:val="24"/>
          <w:szCs w:val="24"/>
        </w:rPr>
        <w:t>P</w:t>
      </w:r>
      <w:r w:rsidRPr="00C44624">
        <w:rPr>
          <w:rFonts w:ascii="Times New Roman" w:hAnsi="Times New Roman"/>
          <w:sz w:val="24"/>
          <w:szCs w:val="24"/>
        </w:rPr>
        <w:t>ark plants and vegetation absorb air pollutants</w:t>
      </w:r>
      <w:r w:rsidRPr="0017049D">
        <w:rPr>
          <w:rStyle w:val="EndnoteReference"/>
          <w:szCs w:val="24"/>
        </w:rPr>
        <w:endnoteReference w:id="9"/>
      </w:r>
      <w:r w:rsidRPr="00C44624">
        <w:rPr>
          <w:rFonts w:ascii="Times New Roman" w:hAnsi="Times New Roman"/>
          <w:sz w:val="24"/>
          <w:szCs w:val="24"/>
        </w:rPr>
        <w:t xml:space="preserve"> and help reduce air temperatures and the harmful effects of urban heat islands;</w:t>
      </w:r>
      <w:r w:rsidRPr="0017049D">
        <w:rPr>
          <w:rStyle w:val="EndnoteReference"/>
          <w:szCs w:val="24"/>
        </w:rPr>
        <w:endnoteReference w:id="10"/>
      </w:r>
    </w:p>
    <w:p w14:paraId="4C79A6F0" w14:textId="77777777" w:rsidR="00AB182D" w:rsidRDefault="00AB182D" w:rsidP="005659BA">
      <w:pPr>
        <w:pStyle w:val="ListParagraph"/>
        <w:numPr>
          <w:ilvl w:val="0"/>
          <w:numId w:val="20"/>
        </w:numPr>
        <w:spacing w:before="60" w:after="60"/>
        <w:rPr>
          <w:rFonts w:ascii="Times New Roman" w:hAnsi="Times New Roman"/>
          <w:sz w:val="24"/>
          <w:szCs w:val="24"/>
        </w:rPr>
      </w:pPr>
      <w:r>
        <w:rPr>
          <w:rFonts w:ascii="Times New Roman" w:hAnsi="Times New Roman"/>
          <w:sz w:val="24"/>
          <w:szCs w:val="24"/>
        </w:rPr>
        <w:t>P</w:t>
      </w:r>
      <w:r w:rsidRPr="00CF4E37">
        <w:rPr>
          <w:rFonts w:ascii="Times New Roman" w:hAnsi="Times New Roman"/>
          <w:sz w:val="24"/>
          <w:szCs w:val="24"/>
        </w:rPr>
        <w:t>arks absorb rainwater, improve water filtration systems, and assist in storm water management;</w:t>
      </w:r>
      <w:r w:rsidRPr="0017049D">
        <w:rPr>
          <w:position w:val="-4"/>
          <w:szCs w:val="24"/>
          <w:vertAlign w:val="superscript"/>
        </w:rPr>
        <w:t>8</w:t>
      </w:r>
      <w:r w:rsidDel="00070F8F">
        <w:rPr>
          <w:rStyle w:val="CommentReference"/>
        </w:rPr>
        <w:t xml:space="preserve"> </w:t>
      </w:r>
    </w:p>
    <w:p w14:paraId="72061548" w14:textId="77777777" w:rsidR="00AB182D" w:rsidRPr="00D60320" w:rsidRDefault="00AB182D" w:rsidP="005659BA">
      <w:pPr>
        <w:pStyle w:val="ListParagraph"/>
        <w:numPr>
          <w:ilvl w:val="0"/>
          <w:numId w:val="20"/>
        </w:numPr>
        <w:spacing w:before="60" w:after="240"/>
        <w:rPr>
          <w:rFonts w:ascii="Times New Roman" w:hAnsi="Times New Roman"/>
          <w:sz w:val="24"/>
          <w:szCs w:val="24"/>
        </w:rPr>
      </w:pPr>
      <w:r>
        <w:rPr>
          <w:rFonts w:ascii="Times New Roman" w:hAnsi="Times New Roman"/>
          <w:sz w:val="24"/>
          <w:szCs w:val="24"/>
        </w:rPr>
        <w:t>P</w:t>
      </w:r>
      <w:r w:rsidRPr="00CF4E37">
        <w:rPr>
          <w:rFonts w:ascii="Times New Roman" w:hAnsi="Times New Roman"/>
          <w:sz w:val="24"/>
          <w:szCs w:val="24"/>
        </w:rPr>
        <w:t>arks and recreation facilities can improve a community’s ability to withstand and recover from natural disasters by doubling as flood control areas, mitigating pollution from storm</w:t>
      </w:r>
      <w:r>
        <w:rPr>
          <w:rFonts w:ascii="Times New Roman" w:hAnsi="Times New Roman"/>
          <w:sz w:val="24"/>
          <w:szCs w:val="24"/>
        </w:rPr>
        <w:t xml:space="preserve"> </w:t>
      </w:r>
      <w:r w:rsidRPr="00CF4E37">
        <w:rPr>
          <w:rFonts w:ascii="Times New Roman" w:hAnsi="Times New Roman"/>
          <w:sz w:val="24"/>
          <w:szCs w:val="24"/>
        </w:rPr>
        <w:t>water runoff, lessening heating effects in urban areas, and serving as emergency centers and staging areas during excessive heating</w:t>
      </w:r>
      <w:r>
        <w:rPr>
          <w:rFonts w:ascii="Times New Roman" w:hAnsi="Times New Roman"/>
          <w:sz w:val="24"/>
          <w:szCs w:val="24"/>
        </w:rPr>
        <w:t xml:space="preserve"> or </w:t>
      </w:r>
      <w:r w:rsidRPr="00CF4E37">
        <w:rPr>
          <w:rFonts w:ascii="Times New Roman" w:hAnsi="Times New Roman"/>
          <w:sz w:val="24"/>
          <w:szCs w:val="24"/>
        </w:rPr>
        <w:t>cooling events or during natural disasters</w:t>
      </w:r>
      <w:r>
        <w:rPr>
          <w:rFonts w:ascii="Times New Roman" w:hAnsi="Times New Roman"/>
          <w:sz w:val="24"/>
          <w:szCs w:val="24"/>
        </w:rPr>
        <w:t xml:space="preserve"> or</w:t>
      </w:r>
      <w:r w:rsidRPr="00CF4E37">
        <w:rPr>
          <w:rFonts w:ascii="Times New Roman" w:hAnsi="Times New Roman"/>
          <w:sz w:val="24"/>
          <w:szCs w:val="24"/>
        </w:rPr>
        <w:t xml:space="preserve"> other community emergencies;</w:t>
      </w:r>
      <w:r w:rsidRPr="0017049D">
        <w:rPr>
          <w:rStyle w:val="EndnoteReference"/>
          <w:szCs w:val="24"/>
        </w:rPr>
        <w:endnoteReference w:id="11"/>
      </w:r>
      <w:r w:rsidRPr="004E0468">
        <w:t xml:space="preserve"> </w:t>
      </w:r>
    </w:p>
    <w:p w14:paraId="772C4C0D" w14:textId="6F453437" w:rsidR="008D5012" w:rsidRPr="005659BA" w:rsidRDefault="00AB182D" w:rsidP="005659BA">
      <w:pPr>
        <w:pStyle w:val="MainBodyCopy"/>
        <w:ind w:left="0"/>
      </w:pPr>
      <w:r>
        <w:rPr>
          <w:b/>
        </w:rPr>
        <w:t>WHEREAS,</w:t>
      </w:r>
      <w:r>
        <w:t xml:space="preserve"> parks create opportunities for neighbors and families to interact and build community ties, which leads to greater civic engagement </w:t>
      </w:r>
      <w:r w:rsidRPr="00B314A6">
        <w:t>and volunteerism</w:t>
      </w:r>
      <w:r>
        <w:t>;</w:t>
      </w:r>
      <w:r w:rsidRPr="0017049D">
        <w:rPr>
          <w:rStyle w:val="EndnoteReference"/>
        </w:rPr>
        <w:endnoteReference w:id="12"/>
      </w:r>
      <w:r w:rsidRPr="0017049D">
        <w:rPr>
          <w:position w:val="-4"/>
          <w:sz w:val="22"/>
          <w:vertAlign w:val="superscript"/>
        </w:rPr>
        <w:t>,</w:t>
      </w:r>
      <w:r w:rsidRPr="0017049D">
        <w:rPr>
          <w:rStyle w:val="EndnoteReference"/>
        </w:rPr>
        <w:endnoteReference w:id="13"/>
      </w:r>
      <w:r>
        <w:t xml:space="preserve"> </w:t>
      </w:r>
    </w:p>
    <w:p w14:paraId="624CAE1E" w14:textId="2DDF6C29" w:rsidR="008D5012" w:rsidRDefault="00AB182D" w:rsidP="005659BA">
      <w:pPr>
        <w:pStyle w:val="MainBodyCopy"/>
        <w:ind w:left="0"/>
        <w:rPr>
          <w:b/>
        </w:rPr>
      </w:pPr>
      <w:r>
        <w:rPr>
          <w:b/>
        </w:rPr>
        <w:t xml:space="preserve">WHEREAS, </w:t>
      </w:r>
      <w:r w:rsidRPr="00DA59C8">
        <w:t>investments in park facilities and park programming can increase park and neighborhood safety by providing healthy and positive activities that deter antisocial behavior, improving community cohesiveness, and encouraging greater use;</w:t>
      </w:r>
      <w:r w:rsidRPr="006C71ED">
        <w:rPr>
          <w:rStyle w:val="EndnoteReference"/>
        </w:rPr>
        <w:endnoteReference w:id="14"/>
      </w:r>
      <w:r w:rsidRPr="00DA59C8">
        <w:rPr>
          <w:b/>
          <w:i/>
        </w:rPr>
        <w:t xml:space="preserve"> </w:t>
      </w:r>
    </w:p>
    <w:p w14:paraId="32C08EE3" w14:textId="4CF106B9" w:rsidR="008D5012" w:rsidRPr="005659BA" w:rsidRDefault="00AB182D" w:rsidP="005659BA">
      <w:pPr>
        <w:pStyle w:val="MainBodyCopy"/>
        <w:ind w:left="0"/>
      </w:pPr>
      <w:r>
        <w:rPr>
          <w:b/>
        </w:rPr>
        <w:t>WHEREAS,</w:t>
      </w:r>
      <w:r>
        <w:rPr>
          <w:i/>
        </w:rPr>
        <w:t xml:space="preserve"> </w:t>
      </w:r>
      <w:r w:rsidRPr="00C55012">
        <w:t>parks that provide a range of amenities and features</w:t>
      </w:r>
      <w:r>
        <w:t xml:space="preserve"> and</w:t>
      </w:r>
      <w:r w:rsidRPr="00C55012">
        <w:t xml:space="preserve"> are well maintained, accessible, aesthetically pleasing, and safe are used at higher rates, which in turn maximizes potential health and other benefits for residents;</w:t>
      </w:r>
      <w:r w:rsidRPr="006C71ED">
        <w:rPr>
          <w:rStyle w:val="EndnoteReference"/>
        </w:rPr>
        <w:endnoteReference w:id="15"/>
      </w:r>
    </w:p>
    <w:p w14:paraId="5C84F650" w14:textId="77777777" w:rsidR="00AB182D" w:rsidRDefault="00AB182D" w:rsidP="005659BA">
      <w:pPr>
        <w:pStyle w:val="MainBodyCopy"/>
        <w:spacing w:after="60"/>
        <w:ind w:left="0"/>
      </w:pPr>
      <w:r>
        <w:rPr>
          <w:b/>
        </w:rPr>
        <w:t xml:space="preserve">WHEREAS, </w:t>
      </w:r>
      <w:r>
        <w:t>parks provide significant economic benefits as evidenced by the following:</w:t>
      </w:r>
    </w:p>
    <w:p w14:paraId="73EA4289" w14:textId="77777777" w:rsidR="00AB182D" w:rsidRDefault="00AB182D" w:rsidP="005659BA">
      <w:pPr>
        <w:pStyle w:val="ListParagraph"/>
        <w:numPr>
          <w:ilvl w:val="0"/>
          <w:numId w:val="21"/>
        </w:numPr>
        <w:spacing w:before="60" w:after="60"/>
        <w:rPr>
          <w:rFonts w:ascii="Times New Roman" w:hAnsi="Times New Roman"/>
          <w:sz w:val="24"/>
          <w:szCs w:val="24"/>
        </w:rPr>
      </w:pPr>
      <w:r>
        <w:rPr>
          <w:rFonts w:ascii="Times New Roman" w:hAnsi="Times New Roman"/>
          <w:sz w:val="24"/>
          <w:szCs w:val="24"/>
        </w:rPr>
        <w:t>Parks</w:t>
      </w:r>
      <w:r w:rsidRPr="00CF4E37">
        <w:rPr>
          <w:rFonts w:ascii="Times New Roman" w:hAnsi="Times New Roman"/>
          <w:sz w:val="24"/>
          <w:szCs w:val="24"/>
        </w:rPr>
        <w:t xml:space="preserve"> generat</w:t>
      </w:r>
      <w:r>
        <w:rPr>
          <w:rFonts w:ascii="Times New Roman" w:hAnsi="Times New Roman"/>
          <w:sz w:val="24"/>
          <w:szCs w:val="24"/>
        </w:rPr>
        <w:t>e</w:t>
      </w:r>
      <w:r w:rsidRPr="00CF4E37">
        <w:rPr>
          <w:rFonts w:ascii="Times New Roman" w:hAnsi="Times New Roman"/>
          <w:sz w:val="24"/>
          <w:szCs w:val="24"/>
        </w:rPr>
        <w:t xml:space="preserve"> additional economic activity, attracting homeowners, providing jobs, and increasing property values and tax revenues</w:t>
      </w:r>
      <w:r>
        <w:rPr>
          <w:rFonts w:ascii="Times New Roman" w:hAnsi="Times New Roman"/>
          <w:sz w:val="24"/>
          <w:szCs w:val="24"/>
        </w:rPr>
        <w:t>;</w:t>
      </w:r>
      <w:r w:rsidRPr="00D132BD">
        <w:rPr>
          <w:rStyle w:val="EndnoteReference"/>
          <w:szCs w:val="24"/>
        </w:rPr>
        <w:endnoteReference w:id="16"/>
      </w:r>
      <w:r w:rsidRPr="00D132BD">
        <w:rPr>
          <w:rFonts w:ascii="Times New Roman" w:hAnsi="Times New Roman"/>
          <w:position w:val="-4"/>
          <w:szCs w:val="24"/>
          <w:vertAlign w:val="superscript"/>
        </w:rPr>
        <w:t>,</w:t>
      </w:r>
      <w:r w:rsidRPr="00D132BD">
        <w:rPr>
          <w:rStyle w:val="EndnoteReference"/>
          <w:szCs w:val="24"/>
        </w:rPr>
        <w:endnoteReference w:id="17"/>
      </w:r>
      <w:r w:rsidRPr="00D132BD">
        <w:rPr>
          <w:rFonts w:ascii="Times New Roman" w:hAnsi="Times New Roman"/>
          <w:position w:val="-4"/>
          <w:szCs w:val="24"/>
        </w:rPr>
        <w:t xml:space="preserve"> </w:t>
      </w:r>
    </w:p>
    <w:p w14:paraId="7D077C0D" w14:textId="77777777" w:rsidR="00AB182D" w:rsidRPr="00D60320" w:rsidRDefault="00AB182D" w:rsidP="005659BA">
      <w:pPr>
        <w:pStyle w:val="ListParagraph"/>
        <w:numPr>
          <w:ilvl w:val="0"/>
          <w:numId w:val="21"/>
        </w:numPr>
        <w:spacing w:before="60" w:after="60"/>
        <w:rPr>
          <w:rFonts w:ascii="Times New Roman" w:hAnsi="Times New Roman"/>
          <w:sz w:val="24"/>
          <w:szCs w:val="24"/>
        </w:rPr>
      </w:pPr>
      <w:r>
        <w:rPr>
          <w:rFonts w:ascii="Times New Roman" w:hAnsi="Times New Roman"/>
          <w:sz w:val="24"/>
          <w:szCs w:val="24"/>
        </w:rPr>
        <w:t>L</w:t>
      </w:r>
      <w:r w:rsidRPr="00CF4E37">
        <w:rPr>
          <w:rFonts w:ascii="Times New Roman" w:hAnsi="Times New Roman"/>
          <w:sz w:val="24"/>
          <w:szCs w:val="24"/>
        </w:rPr>
        <w:t>ocal parks and recreation generated over $15 billion in economic transactions, 118,677 jobs, and roughly $6.5 billion in salaries, wages, and benefits in California in 2015;</w:t>
      </w:r>
      <w:r w:rsidRPr="00D132BD">
        <w:rPr>
          <w:rStyle w:val="EndnoteReference"/>
          <w:szCs w:val="24"/>
        </w:rPr>
        <w:endnoteReference w:id="18"/>
      </w:r>
      <w:r w:rsidRPr="00CF4E37">
        <w:rPr>
          <w:rFonts w:ascii="Times New Roman" w:hAnsi="Times New Roman"/>
          <w:sz w:val="24"/>
          <w:szCs w:val="24"/>
          <w:vertAlign w:val="superscript"/>
        </w:rPr>
        <w:t xml:space="preserve"> </w:t>
      </w:r>
    </w:p>
    <w:p w14:paraId="232EE959" w14:textId="77777777" w:rsidR="00AB182D" w:rsidRPr="00A554A7" w:rsidRDefault="00AB182D" w:rsidP="005659BA">
      <w:pPr>
        <w:pStyle w:val="ListParagraph"/>
        <w:numPr>
          <w:ilvl w:val="0"/>
          <w:numId w:val="21"/>
        </w:numPr>
        <w:spacing w:before="60" w:after="240"/>
        <w:rPr>
          <w:rFonts w:ascii="Times New Roman" w:hAnsi="Times New Roman"/>
          <w:b/>
          <w:sz w:val="24"/>
          <w:szCs w:val="24"/>
        </w:rPr>
      </w:pPr>
      <w:r>
        <w:rPr>
          <w:rFonts w:ascii="Times New Roman" w:hAnsi="Times New Roman"/>
          <w:color w:val="121212"/>
          <w:sz w:val="24"/>
          <w:szCs w:val="24"/>
        </w:rPr>
        <w:t>P</w:t>
      </w:r>
      <w:r w:rsidRPr="00A554A7">
        <w:rPr>
          <w:rFonts w:ascii="Times New Roman" w:hAnsi="Times New Roman"/>
          <w:color w:val="121212"/>
          <w:sz w:val="24"/>
          <w:szCs w:val="24"/>
        </w:rPr>
        <w:t>ark improvements can lead to increases in property value for nearby property owners;</w:t>
      </w:r>
      <w:r w:rsidRPr="00D132BD">
        <w:rPr>
          <w:rStyle w:val="EndnoteReference"/>
          <w:szCs w:val="24"/>
        </w:rPr>
        <w:endnoteReference w:id="19"/>
      </w:r>
      <w:r w:rsidRPr="00D132BD">
        <w:rPr>
          <w:rFonts w:ascii="Times New Roman" w:hAnsi="Times New Roman"/>
          <w:position w:val="-4"/>
          <w:szCs w:val="24"/>
          <w:vertAlign w:val="superscript"/>
        </w:rPr>
        <w:t>,</w:t>
      </w:r>
      <w:r w:rsidRPr="00D132BD">
        <w:rPr>
          <w:rStyle w:val="EndnoteReference"/>
          <w:szCs w:val="24"/>
        </w:rPr>
        <w:endnoteReference w:id="20"/>
      </w:r>
    </w:p>
    <w:p w14:paraId="59BAC117" w14:textId="77777777" w:rsidR="00AB182D" w:rsidRDefault="00AB182D" w:rsidP="005659BA">
      <w:pPr>
        <w:pStyle w:val="MainBodyCopy"/>
        <w:ind w:left="0"/>
      </w:pPr>
      <w:r>
        <w:rPr>
          <w:b/>
        </w:rPr>
        <w:t>WHEREAS,</w:t>
      </w:r>
      <w:r>
        <w:rPr>
          <w:i/>
        </w:rPr>
        <w:t xml:space="preserve"> </w:t>
      </w:r>
      <w:r w:rsidRPr="00A554A7">
        <w:t>increases in property value for nearby property owners</w:t>
      </w:r>
      <w:r>
        <w:t xml:space="preserve"> as a result of park improvements can lead to gentrification</w:t>
      </w:r>
      <w:r w:rsidRPr="00A554A7">
        <w:t>;</w:t>
      </w:r>
      <w:r w:rsidRPr="00D132BD">
        <w:rPr>
          <w:rStyle w:val="EndnoteReference"/>
        </w:rPr>
        <w:endnoteReference w:id="21"/>
      </w:r>
      <w:r w:rsidRPr="00D132BD">
        <w:rPr>
          <w:position w:val="-4"/>
          <w:sz w:val="22"/>
          <w:vertAlign w:val="superscript"/>
        </w:rPr>
        <w:t>,</w:t>
      </w:r>
      <w:r w:rsidRPr="00D132BD">
        <w:rPr>
          <w:rStyle w:val="EndnoteReference"/>
        </w:rPr>
        <w:endnoteReference w:id="22"/>
      </w:r>
      <w:r>
        <w:t xml:space="preserve"> </w:t>
      </w:r>
    </w:p>
    <w:p w14:paraId="20367A13" w14:textId="2E694102" w:rsidR="008D5012" w:rsidRDefault="00AB182D" w:rsidP="005659BA">
      <w:pPr>
        <w:pStyle w:val="MainBodyCopy"/>
        <w:ind w:left="0"/>
        <w:rPr>
          <w:b/>
        </w:rPr>
      </w:pPr>
      <w:r>
        <w:rPr>
          <w:b/>
        </w:rPr>
        <w:t xml:space="preserve">WHEREAS, </w:t>
      </w:r>
      <w:r>
        <w:t>local governments should be sensitive to and proactive in addressing concerns that park improvements may contribute to gentrification and subsequent displacement of existing residents, undermining their ability to enjoy park improvements designed for their benefit;</w:t>
      </w:r>
    </w:p>
    <w:p w14:paraId="2F048DB9" w14:textId="77777777" w:rsidR="00AB182D" w:rsidRDefault="00AB182D" w:rsidP="005659BA">
      <w:pPr>
        <w:pStyle w:val="MainBodyCopy"/>
        <w:spacing w:after="60"/>
        <w:ind w:left="0"/>
      </w:pPr>
      <w:r>
        <w:rPr>
          <w:b/>
        </w:rPr>
        <w:t>WHEREAS,</w:t>
      </w:r>
      <w:r>
        <w:rPr>
          <w:i/>
        </w:rPr>
        <w:t xml:space="preserve"> </w:t>
      </w:r>
      <w:r>
        <w:t>there is a need for the benefits of parks to be distributed equitably throughout the community as evidenced by the following:</w:t>
      </w:r>
    </w:p>
    <w:p w14:paraId="5CBDCF31" w14:textId="77777777" w:rsidR="00AB182D" w:rsidRPr="00CF4E37" w:rsidRDefault="00AB182D" w:rsidP="005659BA">
      <w:pPr>
        <w:pStyle w:val="ListParagraph"/>
        <w:numPr>
          <w:ilvl w:val="0"/>
          <w:numId w:val="22"/>
        </w:numPr>
        <w:spacing w:before="60" w:after="60"/>
        <w:rPr>
          <w:rFonts w:ascii="Times New Roman" w:eastAsia="Times New Roman" w:hAnsi="Times New Roman"/>
          <w:sz w:val="24"/>
          <w:szCs w:val="24"/>
        </w:rPr>
      </w:pPr>
      <w:r>
        <w:rPr>
          <w:rFonts w:ascii="Times New Roman" w:hAnsi="Times New Roman"/>
          <w:sz w:val="24"/>
          <w:szCs w:val="24"/>
        </w:rPr>
        <w:t>R</w:t>
      </w:r>
      <w:r w:rsidRPr="00D60320">
        <w:rPr>
          <w:rFonts w:ascii="Times New Roman" w:hAnsi="Times New Roman"/>
          <w:sz w:val="24"/>
          <w:szCs w:val="24"/>
        </w:rPr>
        <w:t>esidents from low-income areas,</w:t>
      </w:r>
      <w:r>
        <w:rPr>
          <w:rStyle w:val="EndnoteReference"/>
          <w:szCs w:val="24"/>
        </w:rPr>
        <w:endnoteReference w:id="23"/>
      </w:r>
      <w:r w:rsidRPr="00D60320">
        <w:rPr>
          <w:rFonts w:ascii="Times New Roman" w:hAnsi="Times New Roman"/>
          <w:sz w:val="24"/>
          <w:szCs w:val="24"/>
        </w:rPr>
        <w:t xml:space="preserve"> disadvantaged communities,</w:t>
      </w:r>
      <w:r>
        <w:rPr>
          <w:rStyle w:val="EndnoteReference"/>
          <w:szCs w:val="24"/>
        </w:rPr>
        <w:endnoteReference w:id="24"/>
      </w:r>
      <w:r w:rsidRPr="00D60320">
        <w:rPr>
          <w:rFonts w:ascii="Times New Roman" w:hAnsi="Times New Roman"/>
          <w:sz w:val="24"/>
          <w:szCs w:val="24"/>
        </w:rPr>
        <w:t xml:space="preserve"> and communities of color typically have less access than their white and high-income counterparts to high-quality public </w:t>
      </w:r>
      <w:r w:rsidRPr="00D60320">
        <w:rPr>
          <w:rFonts w:ascii="Times New Roman" w:hAnsi="Times New Roman"/>
          <w:sz w:val="24"/>
          <w:szCs w:val="24"/>
        </w:rPr>
        <w:lastRenderedPageBreak/>
        <w:t>parks, and the parks they do have access to often are smaller, are less well maintained, and offer fewer amenities;</w:t>
      </w:r>
      <w:r w:rsidRPr="00D132BD">
        <w:rPr>
          <w:rFonts w:ascii="Times New Roman" w:hAnsi="Times New Roman"/>
          <w:position w:val="-4"/>
          <w:szCs w:val="24"/>
          <w:vertAlign w:val="superscript"/>
        </w:rPr>
        <w:t>4,</w:t>
      </w:r>
      <w:r w:rsidRPr="00D132BD">
        <w:rPr>
          <w:rStyle w:val="EndnoteReference"/>
          <w:szCs w:val="24"/>
        </w:rPr>
        <w:endnoteReference w:id="25"/>
      </w:r>
      <w:r w:rsidRPr="00D132BD">
        <w:rPr>
          <w:rFonts w:ascii="Times New Roman" w:hAnsi="Times New Roman"/>
          <w:position w:val="-4"/>
          <w:szCs w:val="24"/>
          <w:vertAlign w:val="superscript"/>
        </w:rPr>
        <w:t>,</w:t>
      </w:r>
      <w:r w:rsidRPr="00D132BD">
        <w:rPr>
          <w:rStyle w:val="EndnoteReference"/>
          <w:szCs w:val="24"/>
        </w:rPr>
        <w:endnoteReference w:id="26"/>
      </w:r>
    </w:p>
    <w:p w14:paraId="78C27499" w14:textId="77777777" w:rsidR="00AB182D" w:rsidRPr="00CF4E37" w:rsidRDefault="00AB182D" w:rsidP="005659BA">
      <w:pPr>
        <w:pStyle w:val="ListParagraph"/>
        <w:numPr>
          <w:ilvl w:val="0"/>
          <w:numId w:val="22"/>
        </w:numPr>
        <w:spacing w:before="60" w:after="240"/>
        <w:rPr>
          <w:rFonts w:ascii="Times New Roman" w:eastAsia="Times New Roman" w:hAnsi="Times New Roman"/>
          <w:sz w:val="24"/>
          <w:szCs w:val="24"/>
        </w:rPr>
      </w:pPr>
      <w:r>
        <w:rPr>
          <w:rFonts w:ascii="Times New Roman" w:hAnsi="Times New Roman"/>
          <w:sz w:val="24"/>
          <w:szCs w:val="24"/>
        </w:rPr>
        <w:t>C</w:t>
      </w:r>
      <w:r w:rsidRPr="00CF4E37">
        <w:rPr>
          <w:rFonts w:ascii="Times New Roman" w:hAnsi="Times New Roman"/>
          <w:sz w:val="24"/>
          <w:szCs w:val="24"/>
        </w:rPr>
        <w:t xml:space="preserve">hildren of color living in poverty are much less likely </w:t>
      </w:r>
      <w:bookmarkStart w:id="24" w:name="_GoBack"/>
      <w:bookmarkEnd w:id="24"/>
      <w:r w:rsidRPr="00CF4E37">
        <w:rPr>
          <w:rFonts w:ascii="Times New Roman" w:hAnsi="Times New Roman"/>
          <w:sz w:val="24"/>
          <w:szCs w:val="24"/>
        </w:rPr>
        <w:t>to have access to public parks or school playing fields than white children and children from higher-income families;</w:t>
      </w:r>
      <w:r w:rsidRPr="00D132BD">
        <w:rPr>
          <w:rStyle w:val="EndnoteReference"/>
          <w:szCs w:val="24"/>
        </w:rPr>
        <w:endnoteReference w:id="27"/>
      </w:r>
    </w:p>
    <w:p w14:paraId="64F5FC0C" w14:textId="78AA8E5D" w:rsidR="008D5012" w:rsidRDefault="00AB182D" w:rsidP="005659BA">
      <w:pPr>
        <w:pStyle w:val="MainBodyCopy"/>
        <w:ind w:left="0"/>
      </w:pPr>
      <w:r w:rsidRPr="002033BC">
        <w:rPr>
          <w:b/>
        </w:rPr>
        <w:t>WHEREAS,</w:t>
      </w:r>
      <w:r w:rsidRPr="002033BC">
        <w:t xml:space="preserve"> </w:t>
      </w:r>
      <w:r w:rsidRPr="00610D77">
        <w:t xml:space="preserve">a Complete Parks System is marked by a collaborative approach between government sectors </w:t>
      </w:r>
      <w:r w:rsidRPr="004E6A54">
        <w:t xml:space="preserve">to </w:t>
      </w:r>
      <w:r w:rsidRPr="002033BC">
        <w:t>improve all aspects of park facilities and programs and to prioritize equity and community engagement in doing so;</w:t>
      </w:r>
    </w:p>
    <w:p w14:paraId="4BD34DB2" w14:textId="42248C0F" w:rsidR="008D5012" w:rsidRPr="005659BA" w:rsidRDefault="00AB182D" w:rsidP="005659BA">
      <w:pPr>
        <w:pStyle w:val="MainBodyCopy"/>
        <w:ind w:left="0"/>
      </w:pPr>
      <w:r w:rsidRPr="008E7E93">
        <w:rPr>
          <w:b/>
        </w:rPr>
        <w:t>WHEREAS</w:t>
      </w:r>
      <w:r w:rsidRPr="00B217E8">
        <w:rPr>
          <w:b/>
        </w:rPr>
        <w:t>,</w:t>
      </w:r>
      <w:r w:rsidRPr="008E7E93">
        <w:t xml:space="preserve"> policies implemented by </w:t>
      </w:r>
      <w:r>
        <w:t>municipal and c</w:t>
      </w:r>
      <w:r w:rsidRPr="008E7E93">
        <w:t>ounty departments</w:t>
      </w:r>
      <w:r>
        <w:t xml:space="preserve"> and </w:t>
      </w:r>
      <w:r w:rsidRPr="008E7E93">
        <w:t xml:space="preserve">agencies outside the traditional parks and recreation sector can significantly affect the development of a Complete Parks System, including policies related to </w:t>
      </w:r>
      <w:r>
        <w:t>health</w:t>
      </w:r>
      <w:r w:rsidRPr="008E7E93">
        <w:t xml:space="preserve">, housing, </w:t>
      </w:r>
      <w:r>
        <w:t xml:space="preserve">land use, </w:t>
      </w:r>
      <w:r w:rsidRPr="008E7E93">
        <w:t>transportation, public safety, education, sustainability, climate change, air and water quality, criminal justice, and economic development</w:t>
      </w:r>
      <w:r>
        <w:t>;</w:t>
      </w:r>
    </w:p>
    <w:p w14:paraId="7246EDDC" w14:textId="77777777" w:rsidR="00AB182D" w:rsidRDefault="00AB182D" w:rsidP="005659BA">
      <w:pPr>
        <w:pStyle w:val="MainBodyCopy"/>
        <w:spacing w:after="60"/>
        <w:ind w:left="0"/>
      </w:pPr>
      <w:r w:rsidRPr="00747134">
        <w:rPr>
          <w:b/>
        </w:rPr>
        <w:t>WHEREAS</w:t>
      </w:r>
      <w:r w:rsidRPr="00B217E8">
        <w:rPr>
          <w:b/>
        </w:rPr>
        <w:t>,</w:t>
      </w:r>
      <w:r>
        <w:t xml:space="preserve"> park improvements can lead to better collaboration between government agencies and better relations between government agencies and communities, as evidenced by the following:</w:t>
      </w:r>
    </w:p>
    <w:p w14:paraId="26201014" w14:textId="77777777" w:rsidR="00AB182D" w:rsidRPr="00D60320" w:rsidRDefault="00AB182D" w:rsidP="005659BA">
      <w:pPr>
        <w:pStyle w:val="ListParagraph"/>
        <w:numPr>
          <w:ilvl w:val="0"/>
          <w:numId w:val="23"/>
        </w:numPr>
        <w:spacing w:before="60" w:after="60"/>
        <w:rPr>
          <w:rFonts w:ascii="Times New Roman" w:hAnsi="Times New Roman"/>
          <w:b/>
          <w:i/>
          <w:sz w:val="24"/>
          <w:szCs w:val="24"/>
        </w:rPr>
      </w:pPr>
      <w:r>
        <w:rPr>
          <w:rFonts w:ascii="Times New Roman" w:hAnsi="Times New Roman"/>
          <w:sz w:val="24"/>
          <w:szCs w:val="24"/>
        </w:rPr>
        <w:t>Community involvement in park assessments, planning, and management leads to improved decisionmaking as well as greater community investment in and use of parks;</w:t>
      </w:r>
      <w:r w:rsidRPr="00AB152D">
        <w:rPr>
          <w:rStyle w:val="EndnoteReference"/>
          <w:szCs w:val="24"/>
        </w:rPr>
        <w:endnoteReference w:id="28"/>
      </w:r>
      <w:r>
        <w:rPr>
          <w:rFonts w:ascii="Times New Roman" w:hAnsi="Times New Roman"/>
          <w:sz w:val="24"/>
          <w:szCs w:val="24"/>
        </w:rPr>
        <w:t xml:space="preserve"> </w:t>
      </w:r>
    </w:p>
    <w:p w14:paraId="37158C2F" w14:textId="77777777" w:rsidR="00AB182D" w:rsidRPr="00CF4E37" w:rsidRDefault="00AB182D" w:rsidP="005659BA">
      <w:pPr>
        <w:pStyle w:val="ListParagraph"/>
        <w:numPr>
          <w:ilvl w:val="0"/>
          <w:numId w:val="23"/>
        </w:numPr>
        <w:spacing w:before="60" w:after="240"/>
        <w:rPr>
          <w:rFonts w:ascii="Times New Roman" w:hAnsi="Times New Roman"/>
          <w:b/>
          <w:i/>
          <w:sz w:val="24"/>
          <w:szCs w:val="24"/>
        </w:rPr>
      </w:pPr>
      <w:r>
        <w:rPr>
          <w:rFonts w:ascii="Times New Roman" w:hAnsi="Times New Roman"/>
          <w:sz w:val="24"/>
          <w:szCs w:val="24"/>
        </w:rPr>
        <w:t>Collaboration between and among municipal and county departments and agencies can lead to improved decisionmaking and outcomes, as well as greater efficiency in providing government services;</w:t>
      </w:r>
      <w:r>
        <w:rPr>
          <w:rStyle w:val="EndnoteReference"/>
          <w:szCs w:val="24"/>
        </w:rPr>
        <w:endnoteReference w:id="29"/>
      </w:r>
      <w:r>
        <w:rPr>
          <w:rFonts w:ascii="Times New Roman" w:hAnsi="Times New Roman"/>
          <w:sz w:val="24"/>
          <w:szCs w:val="24"/>
        </w:rPr>
        <w:t xml:space="preserve"> </w:t>
      </w:r>
    </w:p>
    <w:p w14:paraId="045890BE" w14:textId="3C85A00F" w:rsidR="008D5012" w:rsidRPr="008E7E93" w:rsidRDefault="00AB182D" w:rsidP="005659BA">
      <w:pPr>
        <w:pStyle w:val="MainBodyCopy"/>
        <w:ind w:left="0"/>
      </w:pPr>
      <w:r w:rsidRPr="00CC0F9B">
        <w:rPr>
          <w:b/>
        </w:rPr>
        <w:t>WHEREAS</w:t>
      </w:r>
      <w:r w:rsidRPr="008E7E93">
        <w:t xml:space="preserve">, by adopting a </w:t>
      </w:r>
      <w:r>
        <w:t>Complete Parks Policy</w:t>
      </w:r>
      <w:r w:rsidRPr="008E7E93">
        <w:t>, the [City/County] recognizes that all [City/County] departments</w:t>
      </w:r>
      <w:r>
        <w:t xml:space="preserve"> and </w:t>
      </w:r>
      <w:r w:rsidRPr="008E7E93">
        <w:t xml:space="preserve">agencies have a role to play in achieving </w:t>
      </w:r>
      <w:r>
        <w:t>a Complete Parks System;</w:t>
      </w:r>
    </w:p>
    <w:p w14:paraId="54B56BCA" w14:textId="6D5A2F05" w:rsidR="008D5012" w:rsidRDefault="00AB182D" w:rsidP="005659BA">
      <w:pPr>
        <w:pStyle w:val="MainBodyCopy"/>
        <w:ind w:left="0"/>
      </w:pPr>
      <w:r w:rsidRPr="00CC0F9B">
        <w:rPr>
          <w:b/>
        </w:rPr>
        <w:t>WHEREAS</w:t>
      </w:r>
      <w:r w:rsidRPr="008E7E93">
        <w:t xml:space="preserve">, </w:t>
      </w:r>
      <w:r>
        <w:t xml:space="preserve">creating a Complete Parks System </w:t>
      </w:r>
      <w:r w:rsidRPr="008E7E93">
        <w:t>requires valuing everyone equally</w:t>
      </w:r>
      <w:r>
        <w:t>, in part through</w:t>
      </w:r>
      <w:r w:rsidRPr="008E7E93">
        <w:t xml:space="preserve"> focused and ongoing societal efforts to address avoidable inequalities, historical and contemporary injustices, and health and health</w:t>
      </w:r>
      <w:r>
        <w:t xml:space="preserve"> </w:t>
      </w:r>
      <w:r w:rsidRPr="008E7E93">
        <w:t>care disparities</w:t>
      </w:r>
      <w:r>
        <w:t>;</w:t>
      </w:r>
      <w:r>
        <w:rPr>
          <w:rStyle w:val="EndnoteReference"/>
        </w:rPr>
        <w:endnoteReference w:id="30"/>
      </w:r>
      <w:r w:rsidRPr="008E7E93">
        <w:t xml:space="preserve"> </w:t>
      </w:r>
    </w:p>
    <w:p w14:paraId="4EF50903" w14:textId="37CACF46" w:rsidR="008D5012" w:rsidRPr="00C00D68" w:rsidRDefault="00AB182D" w:rsidP="005659BA">
      <w:pPr>
        <w:pStyle w:val="MainBodyCopy"/>
        <w:ind w:left="0"/>
      </w:pPr>
      <w:r w:rsidRPr="00EF65C6">
        <w:rPr>
          <w:b/>
        </w:rPr>
        <w:t>WHEREAS,</w:t>
      </w:r>
      <w:r>
        <w:t xml:space="preserve"> t</w:t>
      </w:r>
      <w:r w:rsidRPr="00344AA0">
        <w:t xml:space="preserve">his Resolution reflects the community engagement and collaboration of </w:t>
      </w:r>
      <w:r>
        <w:t>[</w:t>
      </w:r>
      <w:r w:rsidRPr="004420FA">
        <w:rPr>
          <w:i/>
        </w:rPr>
        <w:t>Name</w:t>
      </w:r>
      <w:r w:rsidRPr="00971CF9">
        <w:rPr>
          <w:i/>
        </w:rPr>
        <w:t xml:space="preserve">(s) of </w:t>
      </w:r>
      <w:r w:rsidRPr="004420FA">
        <w:rPr>
          <w:i/>
        </w:rPr>
        <w:t>Local Community/Advocacy Group(</w:t>
      </w:r>
      <w:r w:rsidRPr="00971CF9">
        <w:rPr>
          <w:i/>
        </w:rPr>
        <w:t>s</w:t>
      </w:r>
      <w:r w:rsidRPr="006C71ED">
        <w:rPr>
          <w:i/>
        </w:rPr>
        <w:t>)</w:t>
      </w:r>
      <w:r>
        <w:t>], and the</w:t>
      </w:r>
      <w:r w:rsidRPr="00344AA0">
        <w:t xml:space="preserve"> [</w:t>
      </w:r>
      <w:r>
        <w:rPr>
          <w:i/>
        </w:rPr>
        <w:t>Jurisdiction</w:t>
      </w:r>
      <w:r w:rsidRPr="00344AA0">
        <w:t xml:space="preserve">] acknowledges </w:t>
      </w:r>
      <w:r>
        <w:t>[its/their] hard work and effort in advancing this Resolution;</w:t>
      </w:r>
    </w:p>
    <w:p w14:paraId="65C834DB" w14:textId="62C43B83" w:rsidR="00AB182D" w:rsidRPr="005659BA" w:rsidRDefault="00AB182D" w:rsidP="005659BA">
      <w:pPr>
        <w:pStyle w:val="MainBodyCopy"/>
        <w:ind w:left="0"/>
        <w:rPr>
          <w:b/>
        </w:rPr>
      </w:pPr>
      <w:r w:rsidRPr="005659BA">
        <w:rPr>
          <w:b/>
        </w:rPr>
        <w:t>NOW, THEREFORE, BE IT RESOLVED, by the [City Council</w:t>
      </w:r>
      <w:r w:rsidRPr="005659BA">
        <w:rPr>
          <w:b/>
          <w:i/>
        </w:rPr>
        <w:t>/Local Legislative Body</w:t>
      </w:r>
      <w:r w:rsidRPr="005659BA">
        <w:rPr>
          <w:b/>
        </w:rPr>
        <w:t>] of [</w:t>
      </w:r>
      <w:r w:rsidRPr="005659BA">
        <w:rPr>
          <w:b/>
          <w:i/>
        </w:rPr>
        <w:t>Jurisdiction</w:t>
      </w:r>
      <w:r w:rsidRPr="005659BA">
        <w:rPr>
          <w:b/>
        </w:rPr>
        <w:t>], State of [________], as follows:</w:t>
      </w:r>
    </w:p>
    <w:p w14:paraId="31C7119D" w14:textId="05802082" w:rsidR="008D5012" w:rsidRPr="005659BA" w:rsidRDefault="00AB182D" w:rsidP="00571FB6">
      <w:pPr>
        <w:pStyle w:val="bullets-123"/>
        <w:numPr>
          <w:ilvl w:val="0"/>
          <w:numId w:val="18"/>
        </w:numPr>
        <w:tabs>
          <w:tab w:val="clear" w:pos="1530"/>
        </w:tabs>
        <w:spacing w:before="60" w:after="60" w:line="276" w:lineRule="auto"/>
        <w:ind w:left="720"/>
        <w:rPr>
          <w:rFonts w:cs="Times New Roman"/>
        </w:rPr>
      </w:pPr>
      <w:r w:rsidRPr="00622BC3">
        <w:rPr>
          <w:rFonts w:cs="Times New Roman"/>
        </w:rPr>
        <w:t>That the [</w:t>
      </w:r>
      <w:r w:rsidRPr="00622BC3">
        <w:rPr>
          <w:rFonts w:cs="Times New Roman"/>
          <w:i/>
        </w:rPr>
        <w:t>Jurisdiction</w:t>
      </w:r>
      <w:r w:rsidRPr="00622BC3">
        <w:rPr>
          <w:rFonts w:cs="Times New Roman"/>
        </w:rPr>
        <w:t>] adopts the Complete Parks Policy attached hereto as Exhibit A and made part of this Resolution, effective immediately</w:t>
      </w:r>
      <w:r>
        <w:rPr>
          <w:rFonts w:cs="Times New Roman"/>
        </w:rPr>
        <w:t>;</w:t>
      </w:r>
    </w:p>
    <w:p w14:paraId="23095D31" w14:textId="35163CC5" w:rsidR="00DB0B9A" w:rsidRPr="005659BA" w:rsidRDefault="00AB182D" w:rsidP="00571FB6">
      <w:pPr>
        <w:pStyle w:val="bullets-123"/>
        <w:numPr>
          <w:ilvl w:val="0"/>
          <w:numId w:val="18"/>
        </w:numPr>
        <w:tabs>
          <w:tab w:val="clear" w:pos="1530"/>
        </w:tabs>
        <w:spacing w:before="60" w:after="60" w:line="276" w:lineRule="auto"/>
        <w:ind w:left="720"/>
        <w:rPr>
          <w:rFonts w:cs="Times New Roman"/>
        </w:rPr>
      </w:pPr>
      <w:r w:rsidRPr="00622BC3">
        <w:rPr>
          <w:rFonts w:cs="Times New Roman"/>
        </w:rPr>
        <w:t>That the next substantive revision of the [</w:t>
      </w:r>
      <w:r w:rsidRPr="00622BC3">
        <w:rPr>
          <w:rFonts w:cs="Times New Roman"/>
          <w:i/>
        </w:rPr>
        <w:t>Jurisdiction</w:t>
      </w:r>
      <w:r w:rsidRPr="00622BC3">
        <w:rPr>
          <w:rFonts w:cs="Times New Roman"/>
        </w:rPr>
        <w:t>]’s General Plan</w:t>
      </w:r>
      <w:r>
        <w:rPr>
          <w:rFonts w:cs="Times New Roman"/>
        </w:rPr>
        <w:t xml:space="preserve"> and any elements thereof (e.g., Housing Element or Circulation Element)</w:t>
      </w:r>
      <w:r w:rsidRPr="00622BC3">
        <w:rPr>
          <w:rFonts w:cs="Times New Roman"/>
        </w:rPr>
        <w:t xml:space="preserve"> </w:t>
      </w:r>
      <w:r w:rsidRPr="00B314A6">
        <w:rPr>
          <w:rFonts w:cs="Times New Roman"/>
        </w:rPr>
        <w:t xml:space="preserve">[and </w:t>
      </w:r>
      <w:r w:rsidRPr="00B314A6">
        <w:rPr>
          <w:rFonts w:cs="Times New Roman"/>
          <w:i/>
        </w:rPr>
        <w:t>additional relevant long-te</w:t>
      </w:r>
      <w:r w:rsidRPr="00622BC3">
        <w:rPr>
          <w:rFonts w:cs="Times New Roman"/>
          <w:i/>
        </w:rPr>
        <w:t xml:space="preserve">rm </w:t>
      </w:r>
      <w:r>
        <w:rPr>
          <w:rFonts w:cs="Times New Roman"/>
          <w:i/>
        </w:rPr>
        <w:t xml:space="preserve">municipal </w:t>
      </w:r>
      <w:r w:rsidRPr="00622BC3">
        <w:rPr>
          <w:rFonts w:cs="Times New Roman"/>
          <w:i/>
        </w:rPr>
        <w:t>planning documents</w:t>
      </w:r>
      <w:r>
        <w:rPr>
          <w:rFonts w:cs="Times New Roman"/>
          <w:i/>
        </w:rPr>
        <w:t>—</w:t>
      </w:r>
      <w:r w:rsidRPr="00622BC3">
        <w:rPr>
          <w:rFonts w:cs="Times New Roman"/>
          <w:i/>
        </w:rPr>
        <w:t>e.g.</w:t>
      </w:r>
      <w:r>
        <w:rPr>
          <w:rFonts w:cs="Times New Roman"/>
          <w:i/>
        </w:rPr>
        <w:t xml:space="preserve">, </w:t>
      </w:r>
      <w:r w:rsidRPr="00622BC3">
        <w:rPr>
          <w:rFonts w:cs="Times New Roman"/>
          <w:i/>
        </w:rPr>
        <w:t>Bicycle</w:t>
      </w:r>
      <w:r>
        <w:rPr>
          <w:rFonts w:cs="Times New Roman"/>
          <w:i/>
        </w:rPr>
        <w:t xml:space="preserve"> Plan, Pedestrian </w:t>
      </w:r>
      <w:r w:rsidRPr="00622BC3">
        <w:rPr>
          <w:rFonts w:cs="Times New Roman"/>
          <w:i/>
        </w:rPr>
        <w:t xml:space="preserve">Plan, </w:t>
      </w:r>
      <w:r>
        <w:rPr>
          <w:rFonts w:cs="Times New Roman"/>
          <w:i/>
        </w:rPr>
        <w:t>or Transit Plan</w:t>
      </w:r>
      <w:r>
        <w:rPr>
          <w:rFonts w:cs="Times New Roman"/>
        </w:rPr>
        <w:t>]</w:t>
      </w:r>
      <w:r>
        <w:rPr>
          <w:rFonts w:cs="Times New Roman"/>
          <w:i/>
        </w:rPr>
        <w:t xml:space="preserve"> </w:t>
      </w:r>
      <w:r w:rsidRPr="00B314A6">
        <w:rPr>
          <w:rFonts w:cs="Times New Roman"/>
        </w:rPr>
        <w:t>shall expressly</w:t>
      </w:r>
      <w:r w:rsidRPr="00622BC3">
        <w:rPr>
          <w:rFonts w:cs="Times New Roman"/>
        </w:rPr>
        <w:t xml:space="preserve"> support</w:t>
      </w:r>
      <w:r>
        <w:rPr>
          <w:rFonts w:cs="Times New Roman"/>
        </w:rPr>
        <w:t xml:space="preserve"> the Complete Parks Policy</w:t>
      </w:r>
      <w:r w:rsidRPr="00622BC3">
        <w:rPr>
          <w:rFonts w:cs="Times New Roman"/>
        </w:rPr>
        <w:t xml:space="preserve"> and eliminate any conflicts with the policies set forth in the </w:t>
      </w:r>
      <w:r w:rsidRPr="00622BC3">
        <w:rPr>
          <w:rFonts w:cs="Times New Roman"/>
        </w:rPr>
        <w:lastRenderedPageBreak/>
        <w:t>Complete Parks Policy.</w:t>
      </w:r>
    </w:p>
    <w:tbl>
      <w:tblPr>
        <w:tblStyle w:val="TableGrid"/>
        <w:tblW w:w="8645" w:type="dxa"/>
        <w:tblInd w:w="715" w:type="dxa"/>
        <w:tblLayout w:type="fixed"/>
        <w:tblCellMar>
          <w:top w:w="115" w:type="dxa"/>
          <w:left w:w="115" w:type="dxa"/>
          <w:bottom w:w="115" w:type="dxa"/>
          <w:right w:w="115" w:type="dxa"/>
        </w:tblCellMar>
        <w:tblLook w:val="0600" w:firstRow="0" w:lastRow="0" w:firstColumn="0" w:lastColumn="0" w:noHBand="1" w:noVBand="1"/>
      </w:tblPr>
      <w:tblGrid>
        <w:gridCol w:w="8645"/>
      </w:tblGrid>
      <w:tr w:rsidR="008D5012" w14:paraId="3D433417" w14:textId="77777777" w:rsidTr="008D5012">
        <w:tc>
          <w:tcPr>
            <w:tcW w:w="864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3948E9EE" w14:textId="609040CE" w:rsidR="00DB0B9A" w:rsidRPr="0071510D" w:rsidRDefault="00DB0B9A" w:rsidP="008D5012">
            <w:pPr>
              <w:pStyle w:val="BasicParagraph"/>
              <w:rPr>
                <w:rFonts w:ascii="Arial" w:hAnsi="Arial" w:cs="Arial"/>
                <w:sz w:val="20"/>
                <w:szCs w:val="20"/>
                <w:lang w:bidi="ar-SA"/>
              </w:rPr>
            </w:pPr>
            <w:r w:rsidRPr="00DB0B9A">
              <w:rPr>
                <w:rFonts w:ascii="Arial" w:hAnsi="Arial" w:cs="Arial"/>
                <w:b/>
                <w:sz w:val="20"/>
                <w:szCs w:val="20"/>
                <w:lang w:bidi="ar-SA"/>
              </w:rPr>
              <w:t>COMMENT:</w:t>
            </w:r>
            <w:r w:rsidRPr="008D5012">
              <w:rPr>
                <w:rFonts w:ascii="Arial" w:hAnsi="Arial" w:cs="Arial"/>
                <w:color w:val="000000" w:themeColor="text1"/>
                <w:sz w:val="15"/>
                <w:szCs w:val="20"/>
                <w:lang w:bidi="ar-SA"/>
              </w:rPr>
              <w:t xml:space="preserve"> </w:t>
            </w:r>
            <w:r w:rsidR="008D5012" w:rsidRPr="008D5012">
              <w:rPr>
                <w:rFonts w:ascii="Arial" w:hAnsi="Arial" w:cs="Arial"/>
                <w:color w:val="000000" w:themeColor="text1"/>
                <w:sz w:val="20"/>
              </w:rPr>
              <w:t>This provision ensures that when jurisdictions undertake the next update of their general plan (or any part of the general plan) or other long-range plans that could affect the Complete Parks Policy, the updated plan will reflect and support the goals of the Complete Parks Policy.</w:t>
            </w:r>
          </w:p>
        </w:tc>
      </w:tr>
    </w:tbl>
    <w:p w14:paraId="0BE3318E" w14:textId="77777777" w:rsidR="008D5012" w:rsidRDefault="008D5012" w:rsidP="00250B2A">
      <w:pPr>
        <w:pStyle w:val="bullets-abc"/>
      </w:pPr>
    </w:p>
    <w:p w14:paraId="5E29FE54" w14:textId="033779AB" w:rsidR="008D5012" w:rsidRPr="00B314A6" w:rsidRDefault="008D5012" w:rsidP="00C814FE">
      <w:pPr>
        <w:pStyle w:val="MainBodyCopy"/>
        <w:ind w:left="0"/>
      </w:pPr>
      <w:r>
        <w:t>The [City/County] Clerk shall certify the adoption of this Resolution by the [</w:t>
      </w:r>
      <w:r w:rsidRPr="00EF0BF3">
        <w:t>City Counci</w:t>
      </w:r>
      <w:r w:rsidRPr="006F3208">
        <w:t>l</w:t>
      </w:r>
      <w:r>
        <w:rPr>
          <w:i/>
        </w:rPr>
        <w:t>/Local Legislative Body</w:t>
      </w:r>
      <w:r>
        <w:t>].</w:t>
      </w:r>
    </w:p>
    <w:p w14:paraId="02453E33" w14:textId="71364947" w:rsidR="008D5012" w:rsidRDefault="008D5012" w:rsidP="00C814FE">
      <w:pPr>
        <w:pStyle w:val="BasicParagraph"/>
        <w:spacing w:after="240" w:line="276" w:lineRule="auto"/>
        <w:rPr>
          <w:rFonts w:cs="Times New Roman"/>
        </w:rPr>
      </w:pPr>
      <w:r w:rsidRPr="006C4A46">
        <w:rPr>
          <w:rFonts w:cs="Times New Roman"/>
          <w:b/>
        </w:rPr>
        <w:t>PASSED AND ADOPTED</w:t>
      </w:r>
      <w:r w:rsidRPr="006C4A46">
        <w:rPr>
          <w:rFonts w:cs="Times New Roman"/>
        </w:rPr>
        <w:t xml:space="preserve"> by the [</w:t>
      </w:r>
      <w:r w:rsidRPr="006F3208">
        <w:rPr>
          <w:rFonts w:cs="Times New Roman"/>
        </w:rPr>
        <w:t>City Council/Board of Supervisors</w:t>
      </w:r>
      <w:r w:rsidRPr="006C4A46">
        <w:rPr>
          <w:rFonts w:cs="Times New Roman"/>
        </w:rPr>
        <w:t>] of the [</w:t>
      </w:r>
      <w:r w:rsidRPr="006C4A46">
        <w:rPr>
          <w:rFonts w:cs="Times New Roman"/>
          <w:i/>
        </w:rPr>
        <w:t>Jurisdiction</w:t>
      </w:r>
      <w:r w:rsidRPr="006C4A46">
        <w:rPr>
          <w:rFonts w:cs="Times New Roman"/>
        </w:rPr>
        <w:t>], State of [</w:t>
      </w:r>
      <w:r w:rsidRPr="006C4A46">
        <w:rPr>
          <w:rFonts w:cs="Times New Roman"/>
        </w:rPr>
        <w:softHyphen/>
      </w:r>
      <w:r w:rsidRPr="006C4A46">
        <w:rPr>
          <w:rFonts w:cs="Times New Roman"/>
        </w:rPr>
        <w:softHyphen/>
      </w:r>
      <w:r w:rsidRPr="006C4A46">
        <w:rPr>
          <w:rFonts w:cs="Times New Roman"/>
        </w:rPr>
        <w:softHyphen/>
      </w:r>
      <w:r w:rsidRPr="006C4A46">
        <w:rPr>
          <w:rFonts w:cs="Times New Roman"/>
        </w:rPr>
        <w:softHyphen/>
      </w:r>
      <w:r w:rsidRPr="006C4A46">
        <w:rPr>
          <w:rFonts w:cs="Times New Roman"/>
        </w:rPr>
        <w:softHyphen/>
      </w:r>
      <w:r w:rsidRPr="006C4A46">
        <w:rPr>
          <w:rFonts w:cs="Times New Roman"/>
        </w:rPr>
        <w:softHyphen/>
      </w:r>
      <w:r w:rsidRPr="006C4A46">
        <w:rPr>
          <w:rFonts w:cs="Times New Roman"/>
        </w:rPr>
        <w:softHyphen/>
      </w:r>
      <w:r w:rsidRPr="006C4A46">
        <w:rPr>
          <w:rFonts w:cs="Times New Roman"/>
        </w:rPr>
        <w:softHyphen/>
      </w:r>
      <w:r w:rsidRPr="006C4A46">
        <w:rPr>
          <w:rFonts w:cs="Times New Roman"/>
        </w:rPr>
        <w:softHyphen/>
      </w:r>
      <w:r w:rsidRPr="006C4A46">
        <w:rPr>
          <w:rFonts w:cs="Times New Roman"/>
        </w:rPr>
        <w:softHyphen/>
      </w:r>
      <w:r w:rsidRPr="006C4A46">
        <w:rPr>
          <w:rFonts w:cs="Times New Roman"/>
        </w:rPr>
        <w:softHyphen/>
      </w:r>
      <w:r w:rsidRPr="006C4A46">
        <w:rPr>
          <w:rFonts w:cs="Times New Roman"/>
        </w:rPr>
        <w:softHyphen/>
        <w:t xml:space="preserve">____________], on </w:t>
      </w:r>
      <w:r>
        <w:rPr>
          <w:rFonts w:cs="Times New Roman"/>
        </w:rPr>
        <w:t>[</w:t>
      </w:r>
      <w:r w:rsidRPr="006F3208">
        <w:rPr>
          <w:rFonts w:cs="Times New Roman"/>
          <w:i/>
        </w:rPr>
        <w:t>Date</w:t>
      </w:r>
      <w:r>
        <w:rPr>
          <w:rFonts w:cs="Times New Roman"/>
        </w:rPr>
        <w:t>]</w:t>
      </w:r>
      <w:r w:rsidRPr="006C4A46">
        <w:rPr>
          <w:rFonts w:cs="Times New Roman"/>
        </w:rPr>
        <w:t>, 20</w:t>
      </w:r>
      <w:r>
        <w:rPr>
          <w:rFonts w:cs="Times New Roman"/>
        </w:rPr>
        <w:t>[</w:t>
      </w:r>
      <w:r w:rsidRPr="006C4A46">
        <w:rPr>
          <w:rFonts w:cs="Times New Roman"/>
        </w:rPr>
        <w:t>__</w:t>
      </w:r>
      <w:r>
        <w:rPr>
          <w:rFonts w:cs="Times New Roman"/>
        </w:rPr>
        <w:t>]</w:t>
      </w:r>
      <w:r w:rsidRPr="006C4A46">
        <w:rPr>
          <w:rFonts w:cs="Times New Roman"/>
        </w:rPr>
        <w:t>, by the following vote:</w:t>
      </w:r>
      <w:r>
        <w:rPr>
          <w:rFonts w:cs="Times New Roman"/>
        </w:rPr>
        <w:t xml:space="preserve"> [______________].</w:t>
      </w:r>
    </w:p>
    <w:p w14:paraId="1DB91428" w14:textId="77777777" w:rsidR="008D5012" w:rsidRPr="00B314A6" w:rsidRDefault="008D5012" w:rsidP="008D5012">
      <w:pPr>
        <w:pStyle w:val="BasicParagraph"/>
        <w:rPr>
          <w:rFonts w:cs="Times New Roman"/>
        </w:rPr>
      </w:pPr>
      <w:r w:rsidRPr="006C4A46">
        <w:rPr>
          <w:rFonts w:cs="Times New Roman"/>
        </w:rPr>
        <w:t>Attachment: Exhibit A</w:t>
      </w:r>
    </w:p>
    <w:p w14:paraId="356FD131" w14:textId="77777777" w:rsidR="008D5012" w:rsidRDefault="008D5012" w:rsidP="008D5012">
      <w:pPr>
        <w:pStyle w:val="BasicParagraph"/>
        <w:spacing w:line="276" w:lineRule="auto"/>
        <w:rPr>
          <w:rFonts w:cs="Times New Roman"/>
        </w:rPr>
      </w:pPr>
    </w:p>
    <w:p w14:paraId="2FDE5F10" w14:textId="29049713" w:rsidR="008D5012" w:rsidRDefault="008D5012">
      <w:pPr>
        <w:spacing w:line="240" w:lineRule="auto"/>
        <w:rPr>
          <w:rFonts w:cs="Times-Roman"/>
          <w:color w:val="000000"/>
          <w:lang w:bidi="en-US"/>
        </w:rPr>
      </w:pPr>
      <w:r>
        <w:br w:type="page"/>
      </w:r>
    </w:p>
    <w:p w14:paraId="302474B7" w14:textId="7299B69F" w:rsidR="00250B2A" w:rsidRDefault="008D5012" w:rsidP="00571FB6">
      <w:pPr>
        <w:pStyle w:val="Heading2"/>
        <w:spacing w:after="240"/>
      </w:pPr>
      <w:r>
        <w:lastRenderedPageBreak/>
        <w:t xml:space="preserve">EXHIBIT A </w:t>
      </w:r>
    </w:p>
    <w:p w14:paraId="6FE8FB0D" w14:textId="57C7B94E" w:rsidR="008D5012" w:rsidRDefault="008D5012" w:rsidP="00571FB6">
      <w:pPr>
        <w:pStyle w:val="Heading2"/>
        <w:spacing w:after="240"/>
      </w:pPr>
      <w:r w:rsidRPr="006C4A46">
        <w:t>COMPLETE PARKS POLICY OF [</w:t>
      </w:r>
      <w:r w:rsidRPr="006C4A46">
        <w:rPr>
          <w:i/>
        </w:rPr>
        <w:t>JURISDICTION</w:t>
      </w:r>
      <w:r w:rsidRPr="006C4A46">
        <w:t>]</w:t>
      </w:r>
    </w:p>
    <w:p w14:paraId="548080F4" w14:textId="25FCE94A" w:rsidR="00250B2A" w:rsidRPr="00571FB6" w:rsidRDefault="008D5012" w:rsidP="00C751AF">
      <w:pPr>
        <w:pStyle w:val="Heading3"/>
      </w:pPr>
      <w:r w:rsidRPr="00571FB6">
        <w:t>PURPOSE</w:t>
      </w:r>
    </w:p>
    <w:tbl>
      <w:tblPr>
        <w:tblStyle w:val="TableGrid"/>
        <w:tblW w:w="0" w:type="auto"/>
        <w:tblInd w:w="715" w:type="dxa"/>
        <w:tblLayout w:type="fixed"/>
        <w:tblCellMar>
          <w:top w:w="115" w:type="dxa"/>
          <w:left w:w="115" w:type="dxa"/>
          <w:bottom w:w="115" w:type="dxa"/>
          <w:right w:w="115" w:type="dxa"/>
        </w:tblCellMar>
        <w:tblLook w:val="0600" w:firstRow="0" w:lastRow="0" w:firstColumn="0" w:lastColumn="0" w:noHBand="1" w:noVBand="1"/>
      </w:tblPr>
      <w:tblGrid>
        <w:gridCol w:w="8635"/>
      </w:tblGrid>
      <w:tr w:rsidR="00571FB6" w14:paraId="722DD3F1" w14:textId="77777777" w:rsidTr="00571FB6">
        <w:tc>
          <w:tcPr>
            <w:tcW w:w="863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41B90627" w14:textId="6FB170EF" w:rsidR="00DB0B9A" w:rsidRPr="008D5012" w:rsidRDefault="00DB0B9A" w:rsidP="008D5012">
            <w:pPr>
              <w:pStyle w:val="BasicParagraph"/>
              <w:rPr>
                <w:rFonts w:ascii="Arial" w:hAnsi="Arial" w:cs="Arial"/>
                <w:sz w:val="20"/>
                <w:szCs w:val="20"/>
                <w:lang w:bidi="ar-SA"/>
              </w:rPr>
            </w:pPr>
            <w:r w:rsidRPr="00DB0B9A">
              <w:rPr>
                <w:rFonts w:ascii="Arial" w:hAnsi="Arial" w:cs="Arial"/>
                <w:b/>
                <w:sz w:val="20"/>
                <w:szCs w:val="20"/>
                <w:lang w:bidi="ar-SA"/>
              </w:rPr>
              <w:t>COMMENT:</w:t>
            </w:r>
            <w:r w:rsidRPr="00DB0B9A">
              <w:rPr>
                <w:rFonts w:ascii="Arial" w:hAnsi="Arial" w:cs="Arial"/>
                <w:sz w:val="20"/>
                <w:szCs w:val="20"/>
                <w:lang w:bidi="ar-SA"/>
              </w:rPr>
              <w:t xml:space="preserve"> </w:t>
            </w:r>
            <w:r w:rsidR="008D5012" w:rsidRPr="008D5012">
              <w:rPr>
                <w:rFonts w:ascii="Arial" w:hAnsi="Arial" w:cs="Arial"/>
                <w:color w:val="000000" w:themeColor="text1"/>
                <w:sz w:val="20"/>
                <w:szCs w:val="20"/>
              </w:rPr>
              <w:t>This section establishes and explains the goals of the policy. Should any issue arise as to the meaning of a particular provision of the policy, this section can guide its interpretation.</w:t>
            </w:r>
          </w:p>
        </w:tc>
      </w:tr>
    </w:tbl>
    <w:p w14:paraId="6328B338" w14:textId="77777777" w:rsidR="00311FBD" w:rsidRDefault="00311FBD" w:rsidP="00250B2A">
      <w:pPr>
        <w:pStyle w:val="bullets-abc"/>
        <w:rPr>
          <w:rFonts w:ascii="Arial" w:hAnsi="Arial" w:cs="Times New Roman"/>
          <w:b/>
          <w:caps/>
          <w:color w:val="auto"/>
          <w:sz w:val="20"/>
          <w:lang w:bidi="ar-SA"/>
        </w:rPr>
      </w:pPr>
    </w:p>
    <w:p w14:paraId="4147F5D0" w14:textId="22626E77" w:rsidR="002F1E55" w:rsidRDefault="008D5012" w:rsidP="00571FB6">
      <w:pPr>
        <w:pStyle w:val="MainBodyCopy"/>
        <w:ind w:left="720"/>
      </w:pPr>
      <w:r>
        <w:t>The purpose of this Policy is to demonstrate [</w:t>
      </w:r>
      <w:r>
        <w:rPr>
          <w:i/>
        </w:rPr>
        <w:t>Jurisdiction’s</w:t>
      </w:r>
      <w:r>
        <w:t xml:space="preserve">] commitment to providing all residents with the many health, social, economic, environmental, and other benefits of parks by (1) making parks a policy priority throughout all agency departments, and (2) devoting financial and personnel resources to the development and implementation of a Complete Parks Plan and, ultimately, a Complete Parks System as described in this Policy. </w:t>
      </w:r>
    </w:p>
    <w:p w14:paraId="762BC86F" w14:textId="720DD074" w:rsidR="008D5012" w:rsidRPr="00571FB6" w:rsidRDefault="008D5012" w:rsidP="00C751AF">
      <w:pPr>
        <w:pStyle w:val="Heading3"/>
        <w:rPr>
          <w:rFonts w:cs="Times New Roman"/>
        </w:rPr>
      </w:pPr>
      <w:r>
        <w:t>DEFINITIONS</w:t>
      </w:r>
    </w:p>
    <w:p w14:paraId="2DF049C9" w14:textId="77777777" w:rsidR="008D5012" w:rsidRPr="003D1890" w:rsidRDefault="008D5012" w:rsidP="00571FB6">
      <w:pPr>
        <w:pStyle w:val="BasicParagraph"/>
        <w:numPr>
          <w:ilvl w:val="0"/>
          <w:numId w:val="26"/>
        </w:numPr>
        <w:spacing w:after="60" w:line="276" w:lineRule="auto"/>
        <w:rPr>
          <w:rFonts w:cs="Times New Roman"/>
        </w:rPr>
      </w:pPr>
      <w:r>
        <w:rPr>
          <w:rFonts w:cs="Times New Roman"/>
        </w:rPr>
        <w:t>“Complete Parks Plan” means a comprehensive plan, developed pursuant to the process set forth in Section F below, for achieving a Complete Parks System.</w:t>
      </w:r>
    </w:p>
    <w:p w14:paraId="764B6009" w14:textId="77777777" w:rsidR="008D5012" w:rsidRPr="00DB48AC" w:rsidRDefault="008D5012" w:rsidP="00571FB6">
      <w:pPr>
        <w:pStyle w:val="BasicParagraph"/>
        <w:numPr>
          <w:ilvl w:val="0"/>
          <w:numId w:val="26"/>
        </w:numPr>
        <w:spacing w:after="60" w:line="276" w:lineRule="auto"/>
        <w:rPr>
          <w:rFonts w:cs="Times New Roman"/>
        </w:rPr>
      </w:pPr>
      <w:r w:rsidRPr="00F97633">
        <w:rPr>
          <w:rFonts w:cs="Times New Roman"/>
        </w:rPr>
        <w:t xml:space="preserve">“Complete Parks System” means </w:t>
      </w:r>
      <w:r w:rsidRPr="008C0305">
        <w:t>a system</w:t>
      </w:r>
      <w:r>
        <w:t xml:space="preserve"> of parks</w:t>
      </w:r>
      <w:r w:rsidRPr="008C0305">
        <w:t xml:space="preserve"> that (1) provides all residents with easy access to a great park that fulfills each community’s needs for nature, open space, and recreational activities, recognizing that there is no one-size-fits-all solution; (2) closes the gaps in parks access and quality by improving parks in neglected places and increasing park area for groups with the least access and the greatest need; and (3) supports health and health equity by creating the conditions for all people to attain their full health potential. </w:t>
      </w:r>
    </w:p>
    <w:p w14:paraId="137CA116" w14:textId="127EDC18" w:rsidR="00311FBD" w:rsidRPr="008D5012" w:rsidRDefault="008D5012" w:rsidP="00473C92">
      <w:pPr>
        <w:pStyle w:val="BasicParagraph"/>
        <w:numPr>
          <w:ilvl w:val="0"/>
          <w:numId w:val="26"/>
        </w:numPr>
        <w:spacing w:after="120" w:line="276" w:lineRule="auto"/>
        <w:rPr>
          <w:rFonts w:cs="Times New Roman"/>
          <w:b/>
          <w:color w:val="7030A0"/>
        </w:rPr>
      </w:pPr>
      <w:r w:rsidRPr="002033BC">
        <w:t>“Park” means an accessible outdoor space intended for public use. Leisure, social, and physical activities are common in parks, which may also be used in other ways determined by the community. Parks can be publicly or privately owned land and take many forms, such as plazas, fields, or parklets.</w:t>
      </w:r>
      <w:r w:rsidRPr="009346B0">
        <w:rPr>
          <w:rFonts w:cs="Times New Roman"/>
        </w:rPr>
        <w:t xml:space="preserve"> </w:t>
      </w:r>
    </w:p>
    <w:tbl>
      <w:tblPr>
        <w:tblStyle w:val="TableGrid"/>
        <w:tblW w:w="0" w:type="auto"/>
        <w:tblInd w:w="1075" w:type="dxa"/>
        <w:tblLayout w:type="fixed"/>
        <w:tblCellMar>
          <w:top w:w="115" w:type="dxa"/>
          <w:left w:w="115" w:type="dxa"/>
          <w:bottom w:w="115" w:type="dxa"/>
          <w:right w:w="115" w:type="dxa"/>
        </w:tblCellMar>
        <w:tblLook w:val="0600" w:firstRow="0" w:lastRow="0" w:firstColumn="0" w:lastColumn="0" w:noHBand="1" w:noVBand="1"/>
      </w:tblPr>
      <w:tblGrid>
        <w:gridCol w:w="8275"/>
      </w:tblGrid>
      <w:tr w:rsidR="00311FBD" w14:paraId="40BBDF88" w14:textId="77777777" w:rsidTr="008D5012">
        <w:tc>
          <w:tcPr>
            <w:tcW w:w="827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2F3C8B61" w14:textId="09C4D57A" w:rsidR="00311FBD" w:rsidRPr="0071510D" w:rsidRDefault="00311FBD" w:rsidP="00AB4499">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008D5012" w:rsidRPr="008D5012">
              <w:rPr>
                <w:rFonts w:ascii="Arial" w:hAnsi="Arial" w:cs="Arial"/>
                <w:color w:val="000000" w:themeColor="text1"/>
                <w:sz w:val="20"/>
              </w:rPr>
              <w:t xml:space="preserve">This definition includes privately owned land that is open to the public for recreational use for free as such land serves the same public purpose regardless of ownership. Such public use of private land can be achieved through shared use agreements—also called joint use or community use agreements—whereby </w:t>
            </w:r>
            <w:r w:rsidR="008D5012" w:rsidRPr="008D5012">
              <w:rPr>
                <w:rFonts w:ascii="Arial" w:hAnsi="Arial" w:cs="Arial"/>
                <w:color w:val="000000" w:themeColor="text1"/>
                <w:sz w:val="20"/>
                <w:szCs w:val="20"/>
              </w:rPr>
              <w:t>schools or other public agencies</w:t>
            </w:r>
            <w:r w:rsidR="008D5012" w:rsidRPr="008D5012">
              <w:rPr>
                <w:rFonts w:ascii="Arial" w:hAnsi="Arial" w:cs="Arial"/>
                <w:color w:val="000000" w:themeColor="text1"/>
                <w:sz w:val="20"/>
              </w:rPr>
              <w:t xml:space="preserve">, or sometimes private or nonprofit organizations, agree to open or broaden access to their facilities for community use. Shared use can take place on a formal basis (based on a written, legal document) or on an informal basis (based on historical practice) and can be an effective tool in under-resourced neighborhoods where a lack of funding prevents the development of new recreational spaces. For more information on the wide-ranging benefits of shared use, see ChangeLab Solutions’ </w:t>
            </w:r>
            <w:hyperlink r:id="rId21" w:history="1">
              <w:r w:rsidR="008D5012" w:rsidRPr="004E7C6F">
                <w:rPr>
                  <w:rStyle w:val="Hyperlink"/>
                  <w:rFonts w:ascii="Arial" w:hAnsi="Arial" w:cs="Arial"/>
                  <w:color w:val="0070C0"/>
                  <w:sz w:val="20"/>
                  <w:u w:val="none"/>
                </w:rPr>
                <w:t>shared use resources</w:t>
              </w:r>
            </w:hyperlink>
            <w:r w:rsidR="008D5012" w:rsidRPr="008D5012">
              <w:rPr>
                <w:rFonts w:ascii="Arial" w:hAnsi="Arial" w:cs="Arial"/>
                <w:color w:val="000000" w:themeColor="text1"/>
                <w:sz w:val="20"/>
              </w:rPr>
              <w:t xml:space="preserve"> or the </w:t>
            </w:r>
            <w:hyperlink r:id="rId22" w:history="1">
              <w:r w:rsidR="008D5012" w:rsidRPr="004E7C6F">
                <w:rPr>
                  <w:rStyle w:val="Hyperlink"/>
                  <w:rFonts w:ascii="Arial" w:hAnsi="Arial" w:cs="Arial"/>
                  <w:color w:val="0070C0"/>
                  <w:sz w:val="20"/>
                  <w:u w:val="none"/>
                </w:rPr>
                <w:t>Joint Use Statewide Task Force’s</w:t>
              </w:r>
            </w:hyperlink>
            <w:r w:rsidR="008D5012" w:rsidRPr="008D5012">
              <w:rPr>
                <w:rFonts w:ascii="Arial" w:hAnsi="Arial" w:cs="Arial"/>
                <w:color w:val="000000" w:themeColor="text1"/>
                <w:sz w:val="20"/>
              </w:rPr>
              <w:t xml:space="preserve"> website.</w:t>
            </w:r>
          </w:p>
        </w:tc>
      </w:tr>
    </w:tbl>
    <w:p w14:paraId="027B2F57" w14:textId="77777777" w:rsidR="00311FBD" w:rsidRPr="005D3F9D" w:rsidRDefault="00311FBD" w:rsidP="0089765D">
      <w:pPr>
        <w:pStyle w:val="bullets-abc"/>
        <w:ind w:left="0" w:firstLine="0"/>
      </w:pPr>
    </w:p>
    <w:p w14:paraId="6FEFD361" w14:textId="4AAC4478" w:rsidR="002F1E55" w:rsidRPr="004E7C6F" w:rsidRDefault="004E7C6F" w:rsidP="00473C92">
      <w:pPr>
        <w:pStyle w:val="BasicParagraph"/>
        <w:numPr>
          <w:ilvl w:val="0"/>
          <w:numId w:val="26"/>
        </w:numPr>
        <w:spacing w:after="120" w:line="276" w:lineRule="auto"/>
        <w:rPr>
          <w:rFonts w:cs="Times New Roman"/>
          <w:b/>
        </w:rPr>
      </w:pPr>
      <w:r w:rsidRPr="00830822">
        <w:rPr>
          <w:rFonts w:cs="Times New Roman"/>
        </w:rPr>
        <w:lastRenderedPageBreak/>
        <w:t>“Park-Poor Area” means</w:t>
      </w:r>
      <w:r>
        <w:rPr>
          <w:rFonts w:cs="Times New Roman"/>
        </w:rPr>
        <w:t xml:space="preserve"> either (1) a</w:t>
      </w:r>
      <w:r w:rsidRPr="00BF6907">
        <w:rPr>
          <w:rFonts w:cs="Times New Roman"/>
        </w:rPr>
        <w:t xml:space="preserve">ny area with a radius of </w:t>
      </w:r>
      <w:r>
        <w:rPr>
          <w:rFonts w:cs="Times New Roman"/>
        </w:rPr>
        <w:t xml:space="preserve">a half </w:t>
      </w:r>
      <w:r w:rsidRPr="00BF6907">
        <w:rPr>
          <w:rFonts w:cs="Times New Roman"/>
        </w:rPr>
        <w:t xml:space="preserve">mile that has a ratio of less </w:t>
      </w:r>
      <w:r w:rsidRPr="003B7AB1">
        <w:rPr>
          <w:rFonts w:cs="Times New Roman"/>
          <w:color w:val="auto"/>
        </w:rPr>
        <w:t>than</w:t>
      </w:r>
      <w:r>
        <w:rPr>
          <w:rFonts w:cs="Times New Roman"/>
          <w:color w:val="auto"/>
        </w:rPr>
        <w:t xml:space="preserve"> 3</w:t>
      </w:r>
      <w:r w:rsidRPr="003B7AB1">
        <w:rPr>
          <w:rFonts w:cs="Times New Roman"/>
          <w:color w:val="auto"/>
        </w:rPr>
        <w:t xml:space="preserve"> acres of park space per 1,000 residents</w:t>
      </w:r>
      <w:r>
        <w:rPr>
          <w:rFonts w:cs="Times New Roman"/>
          <w:color w:val="auto"/>
        </w:rPr>
        <w:t>,</w:t>
      </w:r>
      <w:r w:rsidRPr="003B7AB1">
        <w:rPr>
          <w:rFonts w:cs="Times New Roman"/>
          <w:color w:val="auto"/>
        </w:rPr>
        <w:t xml:space="preserve"> according to the California State Parks Community Fact Finder (“Community Fact Finder”) or (2) any area with a radius of </w:t>
      </w:r>
      <w:r>
        <w:rPr>
          <w:rFonts w:cs="Times New Roman"/>
          <w:color w:val="auto"/>
        </w:rPr>
        <w:t xml:space="preserve">a half </w:t>
      </w:r>
      <w:r w:rsidRPr="003B7AB1">
        <w:rPr>
          <w:rFonts w:cs="Times New Roman"/>
          <w:color w:val="auto"/>
        </w:rPr>
        <w:t xml:space="preserve">mile that has a median income of less than </w:t>
      </w:r>
      <w:r>
        <w:rPr>
          <w:rFonts w:cs="Times New Roman"/>
          <w:color w:val="auto"/>
        </w:rPr>
        <w:t>80 percent of California’s median income (</w:t>
      </w:r>
      <w:r w:rsidRPr="003B7AB1">
        <w:rPr>
          <w:rFonts w:cs="Times New Roman"/>
          <w:color w:val="auto"/>
        </w:rPr>
        <w:t>$47,331</w:t>
      </w:r>
      <w:r>
        <w:rPr>
          <w:rFonts w:cs="Times New Roman"/>
          <w:color w:val="auto"/>
        </w:rPr>
        <w:t xml:space="preserve"> in 2010),</w:t>
      </w:r>
      <w:r w:rsidRPr="003B7AB1">
        <w:rPr>
          <w:rFonts w:cs="Times New Roman"/>
          <w:color w:val="auto"/>
        </w:rPr>
        <w:t xml:space="preserve"> according to the Community Fact Finder.</w:t>
      </w:r>
    </w:p>
    <w:tbl>
      <w:tblPr>
        <w:tblStyle w:val="TableGrid"/>
        <w:tblW w:w="0" w:type="auto"/>
        <w:tblInd w:w="1075" w:type="dxa"/>
        <w:tblLayout w:type="fixed"/>
        <w:tblCellMar>
          <w:top w:w="115" w:type="dxa"/>
          <w:left w:w="115" w:type="dxa"/>
          <w:bottom w:w="115" w:type="dxa"/>
          <w:right w:w="115" w:type="dxa"/>
        </w:tblCellMar>
        <w:tblLook w:val="0600" w:firstRow="0" w:lastRow="0" w:firstColumn="0" w:lastColumn="0" w:noHBand="1" w:noVBand="1"/>
      </w:tblPr>
      <w:tblGrid>
        <w:gridCol w:w="8275"/>
      </w:tblGrid>
      <w:tr w:rsidR="00311FBD" w14:paraId="2345B0E7" w14:textId="77777777" w:rsidTr="004E7C6F">
        <w:tc>
          <w:tcPr>
            <w:tcW w:w="827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09F9D095" w14:textId="77777777" w:rsidR="00AB152D" w:rsidRDefault="00311FBD" w:rsidP="00AB152D">
            <w:pPr>
              <w:pStyle w:val="BasicParagraph"/>
              <w:spacing w:after="120" w:line="276" w:lineRule="auto"/>
              <w:rPr>
                <w:rFonts w:ascii="Arial" w:hAnsi="Arial" w:cs="Arial"/>
                <w:color w:val="000000" w:themeColor="text1"/>
                <w:sz w:val="20"/>
                <w:szCs w:val="20"/>
              </w:rPr>
            </w:pPr>
            <w:r w:rsidRPr="00AB152D">
              <w:rPr>
                <w:rFonts w:ascii="Arial" w:hAnsi="Arial" w:cs="Arial"/>
                <w:b/>
                <w:sz w:val="20"/>
                <w:szCs w:val="20"/>
                <w:lang w:bidi="ar-SA"/>
              </w:rPr>
              <w:t>COMMENT:</w:t>
            </w:r>
            <w:r w:rsidRPr="00AB152D">
              <w:rPr>
                <w:rFonts w:ascii="Arial" w:hAnsi="Arial" w:cs="Arial"/>
                <w:sz w:val="20"/>
                <w:szCs w:val="20"/>
                <w:lang w:bidi="ar-SA"/>
              </w:rPr>
              <w:t xml:space="preserve"> </w:t>
            </w:r>
            <w:r w:rsidR="004E7C6F" w:rsidRPr="00AB152D">
              <w:rPr>
                <w:rFonts w:ascii="Arial" w:hAnsi="Arial" w:cs="Arial"/>
                <w:color w:val="000000" w:themeColor="text1"/>
                <w:sz w:val="20"/>
                <w:szCs w:val="20"/>
              </w:rPr>
              <w:t>This definition conforms to the language and requirements of existing grant programs of the California Department of Parks and Recreation, which prioritize funding for projects supporting local parks in Park-Poor Areas.</w:t>
            </w:r>
            <w:r w:rsidR="004E7C6F" w:rsidRPr="00AB152D">
              <w:rPr>
                <w:rStyle w:val="EndnoteReference"/>
                <w:rFonts w:ascii="Arial" w:hAnsi="Arial" w:cs="Arial"/>
                <w:color w:val="000000" w:themeColor="text1"/>
                <w:sz w:val="20"/>
                <w:szCs w:val="20"/>
              </w:rPr>
              <w:endnoteReference w:id="31"/>
            </w:r>
            <w:r w:rsidR="004E7C6F" w:rsidRPr="00AB152D">
              <w:rPr>
                <w:rFonts w:ascii="Arial" w:hAnsi="Arial" w:cs="Arial"/>
                <w:color w:val="000000" w:themeColor="text1"/>
                <w:sz w:val="20"/>
                <w:szCs w:val="20"/>
              </w:rPr>
              <w:t xml:space="preserve"> </w:t>
            </w:r>
          </w:p>
          <w:p w14:paraId="61DE2BDD" w14:textId="4FC39AD3" w:rsidR="00311FBD" w:rsidRPr="00AB152D" w:rsidRDefault="004E7C6F" w:rsidP="00AB152D">
            <w:pPr>
              <w:pStyle w:val="BasicParagraph"/>
              <w:spacing w:line="276" w:lineRule="auto"/>
              <w:rPr>
                <w:rFonts w:ascii="Arial" w:hAnsi="Arial" w:cs="Arial"/>
                <w:sz w:val="20"/>
                <w:szCs w:val="20"/>
                <w:lang w:bidi="ar-SA"/>
              </w:rPr>
            </w:pPr>
            <w:r w:rsidRPr="00AB152D">
              <w:rPr>
                <w:rFonts w:ascii="Arial" w:hAnsi="Arial" w:cs="Arial"/>
                <w:color w:val="000000" w:themeColor="text1"/>
                <w:sz w:val="20"/>
                <w:szCs w:val="20"/>
              </w:rPr>
              <w:t xml:space="preserve">Communities can use mapping and demographic data from the </w:t>
            </w:r>
            <w:r w:rsidRPr="00AB152D">
              <w:rPr>
                <w:rFonts w:ascii="Arial" w:hAnsi="Arial" w:cs="Arial"/>
                <w:color w:val="0070C0"/>
                <w:sz w:val="20"/>
                <w:szCs w:val="20"/>
              </w:rPr>
              <w:t xml:space="preserve">California </w:t>
            </w:r>
            <w:hyperlink r:id="rId23" w:history="1">
              <w:r w:rsidRPr="00AB152D">
                <w:rPr>
                  <w:rStyle w:val="Hyperlink"/>
                  <w:rFonts w:ascii="Arial" w:hAnsi="Arial" w:cs="Arial"/>
                  <w:color w:val="0070C0"/>
                  <w:sz w:val="20"/>
                  <w:szCs w:val="20"/>
                  <w:u w:val="none"/>
                </w:rPr>
                <w:t>Community Fact Finder</w:t>
              </w:r>
            </w:hyperlink>
            <w:r w:rsidRPr="00AB152D">
              <w:rPr>
                <w:rFonts w:ascii="Arial" w:hAnsi="Arial" w:cs="Arial"/>
                <w:color w:val="000000" w:themeColor="text1"/>
                <w:sz w:val="20"/>
                <w:szCs w:val="20"/>
              </w:rPr>
              <w:t xml:space="preserve"> to calculate the park acreage and median income of areas with a radius of a half mile. For more information, see the </w:t>
            </w:r>
            <w:hyperlink r:id="rId24" w:history="1">
              <w:r w:rsidRPr="00AB152D">
                <w:rPr>
                  <w:rStyle w:val="Hyperlink"/>
                  <w:rFonts w:ascii="Arial" w:hAnsi="Arial" w:cs="Arial"/>
                  <w:color w:val="0070C0"/>
                  <w:sz w:val="20"/>
                  <w:szCs w:val="20"/>
                  <w:u w:val="none"/>
                </w:rPr>
                <w:t>Community Fact Finder information page</w:t>
              </w:r>
            </w:hyperlink>
            <w:r w:rsidRPr="00AB152D">
              <w:rPr>
                <w:rFonts w:ascii="Arial" w:hAnsi="Arial" w:cs="Arial"/>
                <w:color w:val="000000" w:themeColor="text1"/>
                <w:sz w:val="20"/>
                <w:szCs w:val="20"/>
              </w:rPr>
              <w:t>.</w:t>
            </w:r>
          </w:p>
        </w:tc>
      </w:tr>
    </w:tbl>
    <w:p w14:paraId="3D6016D5" w14:textId="1E17816C" w:rsidR="004E7C6F" w:rsidRPr="00464920" w:rsidRDefault="00AB152D" w:rsidP="00AB152D">
      <w:pPr>
        <w:pStyle w:val="BasicParagraph"/>
        <w:numPr>
          <w:ilvl w:val="0"/>
          <w:numId w:val="26"/>
        </w:numPr>
        <w:spacing w:before="120" w:after="240" w:line="276" w:lineRule="auto"/>
        <w:rPr>
          <w:rFonts w:cs="Times New Roman"/>
          <w:b/>
        </w:rPr>
      </w:pPr>
      <w:r w:rsidRPr="00464920">
        <w:rPr>
          <w:rFonts w:cs="Times New Roman"/>
        </w:rPr>
        <w:t xml:space="preserve"> </w:t>
      </w:r>
      <w:r w:rsidR="004E7C6F" w:rsidRPr="00464920">
        <w:rPr>
          <w:rFonts w:cs="Times New Roman"/>
        </w:rPr>
        <w:t>“Resolution” means</w:t>
      </w:r>
      <w:r w:rsidR="004E7C6F">
        <w:rPr>
          <w:rFonts w:cs="Times New Roman"/>
        </w:rPr>
        <w:t xml:space="preserve"> the Complete Parks Resolution passed </w:t>
      </w:r>
      <w:r w:rsidR="004E7C6F" w:rsidRPr="006C4A46">
        <w:rPr>
          <w:rFonts w:cs="Times New Roman"/>
        </w:rPr>
        <w:t>by the [</w:t>
      </w:r>
      <w:r w:rsidR="004E7C6F" w:rsidRPr="006F3208">
        <w:rPr>
          <w:rFonts w:cs="Times New Roman"/>
        </w:rPr>
        <w:t>City Council/Board of Supervisors</w:t>
      </w:r>
      <w:r w:rsidR="004E7C6F" w:rsidRPr="006C4A46">
        <w:rPr>
          <w:rFonts w:cs="Times New Roman"/>
        </w:rPr>
        <w:t>] of the [</w:t>
      </w:r>
      <w:r w:rsidR="004E7C6F" w:rsidRPr="006C4A46">
        <w:rPr>
          <w:rFonts w:cs="Times New Roman"/>
          <w:i/>
        </w:rPr>
        <w:t>Jurisdiction</w:t>
      </w:r>
      <w:r w:rsidR="004E7C6F" w:rsidRPr="006C4A46">
        <w:rPr>
          <w:rFonts w:cs="Times New Roman"/>
        </w:rPr>
        <w:t>], State of [</w:t>
      </w:r>
      <w:r w:rsidR="004E7C6F" w:rsidRPr="006C4A46">
        <w:rPr>
          <w:rFonts w:cs="Times New Roman"/>
        </w:rPr>
        <w:softHyphen/>
      </w:r>
      <w:r w:rsidR="004E7C6F" w:rsidRPr="006C4A46">
        <w:rPr>
          <w:rFonts w:cs="Times New Roman"/>
        </w:rPr>
        <w:softHyphen/>
      </w:r>
      <w:r w:rsidR="004E7C6F" w:rsidRPr="006C4A46">
        <w:rPr>
          <w:rFonts w:cs="Times New Roman"/>
        </w:rPr>
        <w:softHyphen/>
      </w:r>
      <w:r w:rsidR="004E7C6F" w:rsidRPr="006C4A46">
        <w:rPr>
          <w:rFonts w:cs="Times New Roman"/>
        </w:rPr>
        <w:softHyphen/>
      </w:r>
      <w:r w:rsidR="004E7C6F" w:rsidRPr="006C4A46">
        <w:rPr>
          <w:rFonts w:cs="Times New Roman"/>
        </w:rPr>
        <w:softHyphen/>
      </w:r>
      <w:r w:rsidR="004E7C6F" w:rsidRPr="006C4A46">
        <w:rPr>
          <w:rFonts w:cs="Times New Roman"/>
        </w:rPr>
        <w:softHyphen/>
      </w:r>
      <w:r w:rsidR="004E7C6F" w:rsidRPr="006C4A46">
        <w:rPr>
          <w:rFonts w:cs="Times New Roman"/>
        </w:rPr>
        <w:softHyphen/>
      </w:r>
      <w:r w:rsidR="004E7C6F" w:rsidRPr="006C4A46">
        <w:rPr>
          <w:rFonts w:cs="Times New Roman"/>
        </w:rPr>
        <w:softHyphen/>
      </w:r>
      <w:r w:rsidR="004E7C6F" w:rsidRPr="006C4A46">
        <w:rPr>
          <w:rFonts w:cs="Times New Roman"/>
        </w:rPr>
        <w:softHyphen/>
      </w:r>
      <w:r w:rsidR="004E7C6F" w:rsidRPr="006C4A46">
        <w:rPr>
          <w:rFonts w:cs="Times New Roman"/>
        </w:rPr>
        <w:softHyphen/>
      </w:r>
      <w:r w:rsidR="004E7C6F" w:rsidRPr="006C4A46">
        <w:rPr>
          <w:rFonts w:cs="Times New Roman"/>
        </w:rPr>
        <w:softHyphen/>
      </w:r>
      <w:r w:rsidR="004E7C6F" w:rsidRPr="006C4A46">
        <w:rPr>
          <w:rFonts w:cs="Times New Roman"/>
        </w:rPr>
        <w:softHyphen/>
        <w:t xml:space="preserve">____________], on </w:t>
      </w:r>
      <w:r w:rsidR="004E7C6F">
        <w:rPr>
          <w:rFonts w:cs="Times New Roman"/>
        </w:rPr>
        <w:t>[</w:t>
      </w:r>
      <w:r w:rsidR="004E7C6F" w:rsidRPr="006F3208">
        <w:rPr>
          <w:rFonts w:cs="Times New Roman"/>
          <w:i/>
        </w:rPr>
        <w:t>Date</w:t>
      </w:r>
      <w:r w:rsidR="004E7C6F">
        <w:rPr>
          <w:rFonts w:cs="Times New Roman"/>
        </w:rPr>
        <w:t>]</w:t>
      </w:r>
      <w:r w:rsidR="004E7C6F" w:rsidRPr="006C4A46">
        <w:rPr>
          <w:rFonts w:cs="Times New Roman"/>
        </w:rPr>
        <w:t>, 20</w:t>
      </w:r>
      <w:r w:rsidR="004E7C6F">
        <w:rPr>
          <w:rFonts w:cs="Times New Roman"/>
        </w:rPr>
        <w:t>[</w:t>
      </w:r>
      <w:r w:rsidR="004E7C6F" w:rsidRPr="006C4A46">
        <w:rPr>
          <w:rFonts w:cs="Times New Roman"/>
        </w:rPr>
        <w:t>__</w:t>
      </w:r>
      <w:r w:rsidR="004E7C6F">
        <w:rPr>
          <w:rFonts w:cs="Times New Roman"/>
        </w:rPr>
        <w:t>].</w:t>
      </w:r>
    </w:p>
    <w:p w14:paraId="24D1C26F" w14:textId="38C18D7A" w:rsidR="004E7C6F" w:rsidRPr="004E7C6F" w:rsidRDefault="004E7C6F" w:rsidP="00C751AF">
      <w:pPr>
        <w:pStyle w:val="Heading3"/>
      </w:pPr>
      <w:r w:rsidRPr="004E7C6F">
        <w:t>ESTABLISHMENT OF A COMPLETE PARKS COMMISSION</w:t>
      </w:r>
    </w:p>
    <w:tbl>
      <w:tblPr>
        <w:tblStyle w:val="TableGrid"/>
        <w:tblW w:w="0" w:type="auto"/>
        <w:tblInd w:w="719" w:type="dxa"/>
        <w:tblLayout w:type="fixed"/>
        <w:tblCellMar>
          <w:top w:w="115" w:type="dxa"/>
          <w:left w:w="115" w:type="dxa"/>
          <w:bottom w:w="115" w:type="dxa"/>
          <w:right w:w="115" w:type="dxa"/>
        </w:tblCellMar>
        <w:tblLook w:val="0600" w:firstRow="0" w:lastRow="0" w:firstColumn="0" w:lastColumn="0" w:noHBand="1" w:noVBand="1"/>
      </w:tblPr>
      <w:tblGrid>
        <w:gridCol w:w="8631"/>
      </w:tblGrid>
      <w:tr w:rsidR="004E7C6F" w14:paraId="009EBA93" w14:textId="77777777" w:rsidTr="008A12FC">
        <w:tc>
          <w:tcPr>
            <w:tcW w:w="8631"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03FF9FB6" w14:textId="3A63A22A" w:rsidR="004E7C6F" w:rsidRPr="008D5012" w:rsidRDefault="004E7C6F" w:rsidP="004E7C6F">
            <w:pPr>
              <w:pStyle w:val="BasicParagraph"/>
              <w:rPr>
                <w:rFonts w:ascii="Arial" w:hAnsi="Arial" w:cs="Arial"/>
                <w:sz w:val="20"/>
                <w:szCs w:val="20"/>
                <w:lang w:bidi="ar-SA"/>
              </w:rPr>
            </w:pPr>
            <w:r w:rsidRPr="00DB0B9A">
              <w:rPr>
                <w:rFonts w:ascii="Arial" w:hAnsi="Arial" w:cs="Arial"/>
                <w:b/>
                <w:sz w:val="20"/>
                <w:szCs w:val="20"/>
                <w:lang w:bidi="ar-SA"/>
              </w:rPr>
              <w:t>COMMENT:</w:t>
            </w:r>
            <w:r w:rsidRPr="00DB0B9A">
              <w:rPr>
                <w:rFonts w:ascii="Arial" w:hAnsi="Arial" w:cs="Arial"/>
                <w:sz w:val="20"/>
                <w:szCs w:val="20"/>
                <w:lang w:bidi="ar-SA"/>
              </w:rPr>
              <w:t xml:space="preserve"> </w:t>
            </w:r>
            <w:r w:rsidRPr="004E7C6F">
              <w:rPr>
                <w:rFonts w:ascii="Arial" w:hAnsi="Arial" w:cs="Arial"/>
                <w:color w:val="000000" w:themeColor="text1"/>
                <w:sz w:val="20"/>
              </w:rPr>
              <w:t>The purpose of this section is to create a new public body that has sufficient authority, resources, and accountability to effectively establish a Complete Parks System as envisioned by this policy. The Commission, as designated below, does not include members from the jurisdiction’s legislative body. However, this section could be amended to include representation from the jurisdiction’s legislative body, provided such representation does not constitute a quorum of the legislative body.</w:t>
            </w:r>
          </w:p>
        </w:tc>
      </w:tr>
    </w:tbl>
    <w:p w14:paraId="64684861" w14:textId="77777777" w:rsidR="004E7C6F" w:rsidRDefault="004E7C6F" w:rsidP="004E7C6F">
      <w:pPr>
        <w:pStyle w:val="bullets-abc"/>
        <w:rPr>
          <w:rFonts w:ascii="Arial" w:hAnsi="Arial" w:cs="Times New Roman"/>
          <w:b/>
          <w:caps/>
          <w:color w:val="auto"/>
          <w:sz w:val="20"/>
          <w:lang w:bidi="ar-SA"/>
        </w:rPr>
      </w:pPr>
    </w:p>
    <w:p w14:paraId="46D58EF1" w14:textId="1B27930D" w:rsidR="00CF3D9D" w:rsidRPr="00473C92" w:rsidRDefault="00510A2C" w:rsidP="00473C92">
      <w:pPr>
        <w:pStyle w:val="ListParagraph"/>
        <w:numPr>
          <w:ilvl w:val="0"/>
          <w:numId w:val="27"/>
        </w:numPr>
        <w:spacing w:after="120"/>
        <w:rPr>
          <w:rFonts w:ascii="Times New Roman" w:hAnsi="Times New Roman"/>
          <w:sz w:val="24"/>
          <w:szCs w:val="24"/>
        </w:rPr>
      </w:pPr>
      <w:r w:rsidRPr="003529B0">
        <w:rPr>
          <w:rFonts w:ascii="Times New Roman" w:hAnsi="Times New Roman"/>
          <w:sz w:val="24"/>
          <w:szCs w:val="24"/>
        </w:rPr>
        <w:t>A Complete Parks Commission (“Commission”) is established for the purpose of implementing the Resolution and this Policy and shall comprise the following members:</w:t>
      </w:r>
    </w:p>
    <w:tbl>
      <w:tblPr>
        <w:tblStyle w:val="TableGrid"/>
        <w:tblW w:w="0" w:type="auto"/>
        <w:tblInd w:w="1075" w:type="dxa"/>
        <w:tblLayout w:type="fixed"/>
        <w:tblCellMar>
          <w:top w:w="115" w:type="dxa"/>
          <w:left w:w="115" w:type="dxa"/>
          <w:bottom w:w="115" w:type="dxa"/>
          <w:right w:w="115" w:type="dxa"/>
        </w:tblCellMar>
        <w:tblLook w:val="0600" w:firstRow="0" w:lastRow="0" w:firstColumn="0" w:lastColumn="0" w:noHBand="1" w:noVBand="1"/>
      </w:tblPr>
      <w:tblGrid>
        <w:gridCol w:w="8275"/>
      </w:tblGrid>
      <w:tr w:rsidR="00311FBD" w14:paraId="50E62F9A" w14:textId="77777777" w:rsidTr="003529B0">
        <w:tc>
          <w:tcPr>
            <w:tcW w:w="827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5778D091" w14:textId="6C6EDFC8" w:rsidR="00311FBD" w:rsidRPr="0071510D" w:rsidRDefault="00311FBD" w:rsidP="00311FBD">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003529B0" w:rsidRPr="003529B0">
              <w:rPr>
                <w:rFonts w:ascii="Arial" w:hAnsi="Arial" w:cs="Arial"/>
                <w:color w:val="000000" w:themeColor="text1"/>
                <w:sz w:val="20"/>
              </w:rPr>
              <w:t>This model policy uses the term “Commission” to emphasize the importance of the undertaking and the fact that the Commission is intended to be an ongoing entity with long-term responsibilities. Communities, however, may choose to use a different term that is consistent with local custom, such as “Task Force,” “Committee,” or “Working Group.</w:t>
            </w:r>
            <w:r w:rsidR="009451EC">
              <w:rPr>
                <w:rFonts w:ascii="Arial" w:hAnsi="Arial" w:cs="Arial"/>
                <w:color w:val="000000" w:themeColor="text1"/>
                <w:sz w:val="20"/>
              </w:rPr>
              <w:t>”</w:t>
            </w:r>
          </w:p>
        </w:tc>
      </w:tr>
    </w:tbl>
    <w:p w14:paraId="681D7030" w14:textId="77777777" w:rsidR="00CF3D9D" w:rsidRPr="006C38E6" w:rsidRDefault="00CF3D9D" w:rsidP="00FB5C80">
      <w:pPr>
        <w:pStyle w:val="LevelA"/>
        <w:widowControl/>
        <w:suppressAutoHyphens/>
        <w:ind w:left="0" w:firstLine="0"/>
        <w:rPr>
          <w:sz w:val="10"/>
          <w:szCs w:val="10"/>
        </w:rPr>
      </w:pPr>
    </w:p>
    <w:tbl>
      <w:tblPr>
        <w:tblStyle w:val="TableGrid"/>
        <w:tblW w:w="0" w:type="auto"/>
        <w:tblInd w:w="1075" w:type="dxa"/>
        <w:tblLayout w:type="fixed"/>
        <w:tblCellMar>
          <w:top w:w="115" w:type="dxa"/>
          <w:left w:w="115" w:type="dxa"/>
          <w:bottom w:w="72" w:type="dxa"/>
          <w:right w:w="115" w:type="dxa"/>
        </w:tblCellMar>
        <w:tblLook w:val="0600" w:firstRow="0" w:lastRow="0" w:firstColumn="0" w:lastColumn="0" w:noHBand="1" w:noVBand="1"/>
      </w:tblPr>
      <w:tblGrid>
        <w:gridCol w:w="8275"/>
      </w:tblGrid>
      <w:tr w:rsidR="00FB5C80" w14:paraId="7613615C" w14:textId="77777777" w:rsidTr="00AF138A">
        <w:tc>
          <w:tcPr>
            <w:tcW w:w="827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4C65BD13" w14:textId="142C3B9A" w:rsidR="00FB5C80" w:rsidRPr="0071510D" w:rsidRDefault="00FB5C80" w:rsidP="00AB4499">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00AF138A" w:rsidRPr="00AF138A">
              <w:rPr>
                <w:rFonts w:ascii="Arial" w:hAnsi="Arial" w:cs="Arial"/>
                <w:color w:val="000000" w:themeColor="text1"/>
                <w:sz w:val="20"/>
                <w:szCs w:val="20"/>
              </w:rPr>
              <w:t>In the event that a jurisdiction has an existing parks commission, a provision should be added that either dissolves that commission or absorbs it into the newly created Complete Parks Commission.</w:t>
            </w:r>
          </w:p>
        </w:tc>
      </w:tr>
    </w:tbl>
    <w:p w14:paraId="29D4B5A0" w14:textId="64DA43DC" w:rsidR="00AF138A" w:rsidRPr="00473C92" w:rsidRDefault="00AF138A" w:rsidP="00473C92">
      <w:pPr>
        <w:pStyle w:val="ListParagraph"/>
        <w:numPr>
          <w:ilvl w:val="0"/>
          <w:numId w:val="28"/>
        </w:numPr>
        <w:spacing w:before="120" w:after="60"/>
        <w:rPr>
          <w:rFonts w:ascii="Times New Roman" w:hAnsi="Times New Roman"/>
          <w:sz w:val="24"/>
          <w:szCs w:val="24"/>
        </w:rPr>
      </w:pPr>
      <w:r>
        <w:rPr>
          <w:rFonts w:ascii="Times New Roman" w:hAnsi="Times New Roman"/>
          <w:sz w:val="24"/>
          <w:szCs w:val="24"/>
        </w:rPr>
        <w:t>The Director (or designee) of the Department of Parks and Recreation, who shall serve as Chair;</w:t>
      </w:r>
    </w:p>
    <w:p w14:paraId="4132D564" w14:textId="128EC338" w:rsidR="00305770" w:rsidRPr="00C751AF" w:rsidRDefault="00AF138A" w:rsidP="00473C92">
      <w:pPr>
        <w:pStyle w:val="ListParagraph"/>
        <w:numPr>
          <w:ilvl w:val="0"/>
          <w:numId w:val="28"/>
        </w:numPr>
        <w:spacing w:before="60" w:after="120"/>
        <w:rPr>
          <w:rFonts w:ascii="Times New Roman" w:hAnsi="Times New Roman"/>
          <w:sz w:val="24"/>
          <w:szCs w:val="24"/>
        </w:rPr>
      </w:pPr>
      <w:r>
        <w:rPr>
          <w:rFonts w:ascii="Times New Roman" w:hAnsi="Times New Roman"/>
          <w:sz w:val="24"/>
          <w:szCs w:val="24"/>
        </w:rPr>
        <w:t xml:space="preserve">The Director (or a designated senior staff member) of the following [departments/agencies]: Public Health, Planning, Transportation, Public Works, </w:t>
      </w:r>
      <w:r w:rsidRPr="00B314A6">
        <w:rPr>
          <w:rFonts w:ascii="Times New Roman" w:hAnsi="Times New Roman"/>
          <w:sz w:val="24"/>
          <w:szCs w:val="24"/>
        </w:rPr>
        <w:t>Police</w:t>
      </w:r>
      <w:r w:rsidR="00AB18C2">
        <w:rPr>
          <w:rFonts w:ascii="Times New Roman" w:hAnsi="Times New Roman"/>
          <w:sz w:val="24"/>
          <w:szCs w:val="24"/>
        </w:rPr>
        <w:t>,</w:t>
      </w:r>
      <w:r w:rsidR="009451EC">
        <w:rPr>
          <w:rFonts w:ascii="Times New Roman" w:hAnsi="Times New Roman"/>
          <w:sz w:val="24"/>
          <w:szCs w:val="24"/>
        </w:rPr>
        <w:t xml:space="preserve"> Fire</w:t>
      </w:r>
      <w:r w:rsidRPr="00B314A6">
        <w:rPr>
          <w:rFonts w:ascii="Times New Roman" w:hAnsi="Times New Roman"/>
          <w:sz w:val="24"/>
          <w:szCs w:val="24"/>
        </w:rPr>
        <w:t xml:space="preserve"> or Public Safety, and </w:t>
      </w:r>
      <w:r>
        <w:rPr>
          <w:rFonts w:ascii="Times New Roman" w:hAnsi="Times New Roman"/>
          <w:sz w:val="24"/>
          <w:szCs w:val="24"/>
        </w:rPr>
        <w:t>[</w:t>
      </w:r>
      <w:r w:rsidRPr="00B314A6">
        <w:rPr>
          <w:rFonts w:ascii="Times New Roman" w:hAnsi="Times New Roman"/>
          <w:i/>
          <w:sz w:val="24"/>
          <w:szCs w:val="24"/>
        </w:rPr>
        <w:t>add any additional relevant department</w:t>
      </w:r>
      <w:r>
        <w:rPr>
          <w:rFonts w:ascii="Times New Roman" w:hAnsi="Times New Roman"/>
          <w:i/>
          <w:sz w:val="24"/>
          <w:szCs w:val="24"/>
        </w:rPr>
        <w:t xml:space="preserve"> or agency</w:t>
      </w:r>
      <w:r w:rsidRPr="00B314A6">
        <w:rPr>
          <w:rFonts w:ascii="Times New Roman" w:hAnsi="Times New Roman"/>
          <w:sz w:val="24"/>
          <w:szCs w:val="24"/>
        </w:rPr>
        <w:t>]</w:t>
      </w:r>
      <w:r>
        <w:rPr>
          <w:rFonts w:ascii="Times New Roman" w:hAnsi="Times New Roman"/>
          <w:sz w:val="24"/>
          <w:szCs w:val="24"/>
        </w:rPr>
        <w:t>;</w:t>
      </w:r>
    </w:p>
    <w:tbl>
      <w:tblPr>
        <w:tblStyle w:val="TableGrid"/>
        <w:tblW w:w="0" w:type="auto"/>
        <w:tblInd w:w="1795" w:type="dxa"/>
        <w:tblLayout w:type="fixed"/>
        <w:tblCellMar>
          <w:top w:w="115" w:type="dxa"/>
          <w:left w:w="115" w:type="dxa"/>
          <w:bottom w:w="115" w:type="dxa"/>
          <w:right w:w="115" w:type="dxa"/>
        </w:tblCellMar>
        <w:tblLook w:val="0600" w:firstRow="0" w:lastRow="0" w:firstColumn="0" w:lastColumn="0" w:noHBand="1" w:noVBand="1"/>
      </w:tblPr>
      <w:tblGrid>
        <w:gridCol w:w="7555"/>
      </w:tblGrid>
      <w:tr w:rsidR="00FB5C80" w14:paraId="370D5617" w14:textId="77777777" w:rsidTr="00AF138A">
        <w:tc>
          <w:tcPr>
            <w:tcW w:w="75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56312961" w14:textId="0ECED3F7" w:rsidR="00FB5C80" w:rsidRPr="0071510D" w:rsidRDefault="00FB5C80" w:rsidP="00AB4499">
            <w:pPr>
              <w:pStyle w:val="BasicParagraph"/>
              <w:rPr>
                <w:rFonts w:ascii="Arial" w:hAnsi="Arial" w:cs="Arial"/>
                <w:sz w:val="20"/>
                <w:szCs w:val="20"/>
                <w:lang w:bidi="ar-SA"/>
              </w:rPr>
            </w:pPr>
            <w:r w:rsidRPr="0071510D">
              <w:rPr>
                <w:rFonts w:ascii="Arial" w:hAnsi="Arial" w:cs="Arial"/>
                <w:b/>
                <w:sz w:val="20"/>
                <w:szCs w:val="20"/>
                <w:lang w:bidi="ar-SA"/>
              </w:rPr>
              <w:lastRenderedPageBreak/>
              <w:t>COMMENT:</w:t>
            </w:r>
            <w:r w:rsidRPr="0071510D">
              <w:rPr>
                <w:rFonts w:ascii="Arial" w:hAnsi="Arial" w:cs="Arial"/>
                <w:sz w:val="20"/>
                <w:szCs w:val="20"/>
                <w:lang w:bidi="ar-SA"/>
              </w:rPr>
              <w:t xml:space="preserve"> </w:t>
            </w:r>
            <w:r w:rsidR="00AF138A" w:rsidRPr="00AF138A">
              <w:rPr>
                <w:rFonts w:ascii="Arial" w:hAnsi="Arial" w:cs="Arial"/>
                <w:color w:val="000000" w:themeColor="text1"/>
                <w:sz w:val="20"/>
              </w:rPr>
              <w:t xml:space="preserve">The Complete Parks framework uses an interdepartmental approach similar to </w:t>
            </w:r>
            <w:hyperlink r:id="rId25" w:history="1">
              <w:r w:rsidR="00AF138A" w:rsidRPr="00AF138A">
                <w:rPr>
                  <w:rStyle w:val="Hyperlink"/>
                  <w:rFonts w:ascii="Arial" w:hAnsi="Arial" w:cs="Arial"/>
                  <w:color w:val="0070C0"/>
                  <w:sz w:val="20"/>
                  <w:u w:val="none"/>
                </w:rPr>
                <w:t>Health in All Policies</w:t>
              </w:r>
            </w:hyperlink>
            <w:r w:rsidR="00AF138A" w:rsidRPr="00AF138A">
              <w:rPr>
                <w:rFonts w:ascii="Arial" w:hAnsi="Arial" w:cs="Arial"/>
                <w:color w:val="0070C0"/>
                <w:sz w:val="20"/>
              </w:rPr>
              <w:t xml:space="preserve"> </w:t>
            </w:r>
            <w:r w:rsidR="00AF138A" w:rsidRPr="00AF138A">
              <w:rPr>
                <w:rFonts w:ascii="Arial" w:hAnsi="Arial" w:cs="Arial"/>
                <w:color w:val="000000" w:themeColor="text1"/>
                <w:sz w:val="20"/>
              </w:rPr>
              <w:t>for the creation and operation of the Complete Parks Commission. While management of parks usually falls under the immediate jurisdiction of the Parks and Recreation department, virtually every municipal department has responsibilities that can affect the design, development, renovation, maintenance, safety, quality, or accessibility of public parks. Thus, it is important to include all of the departments listed above in order to ensure that this policy is fully and effectively implemented. Communities may want to include additional relevant departments, such as Senior/Elder Services, Community or Human Services, Economic Development, Finance, Library, or Housing. However, the advantages of broader departmental participation may need to be balanced against the potential for inefficiencies if the Commission has a large number of members.</w:t>
            </w:r>
          </w:p>
        </w:tc>
      </w:tr>
    </w:tbl>
    <w:p w14:paraId="0AF9D9E9" w14:textId="790AB086" w:rsidR="00CF3D9D" w:rsidRPr="00C4471A" w:rsidRDefault="00473C92" w:rsidP="00473C92">
      <w:pPr>
        <w:pStyle w:val="ListParagraph"/>
        <w:numPr>
          <w:ilvl w:val="0"/>
          <w:numId w:val="28"/>
        </w:numPr>
        <w:spacing w:before="120" w:after="120"/>
        <w:rPr>
          <w:rFonts w:ascii="Times New Roman" w:hAnsi="Times New Roman"/>
          <w:i/>
          <w:sz w:val="24"/>
          <w:szCs w:val="24"/>
        </w:rPr>
      </w:pPr>
      <w:r w:rsidRPr="0038330D">
        <w:rPr>
          <w:rFonts w:ascii="Times New Roman" w:hAnsi="Times New Roman"/>
          <w:sz w:val="24"/>
          <w:szCs w:val="24"/>
        </w:rPr>
        <w:t xml:space="preserve"> </w:t>
      </w:r>
      <w:r w:rsidR="00AF138A" w:rsidRPr="0038330D">
        <w:rPr>
          <w:rFonts w:ascii="Times New Roman" w:hAnsi="Times New Roman"/>
          <w:sz w:val="24"/>
          <w:szCs w:val="24"/>
        </w:rPr>
        <w:t>[</w:t>
      </w:r>
      <w:r w:rsidR="00AF138A" w:rsidRPr="0038330D">
        <w:rPr>
          <w:rFonts w:ascii="Times New Roman" w:hAnsi="Times New Roman"/>
          <w:i/>
          <w:sz w:val="24"/>
          <w:szCs w:val="24"/>
        </w:rPr>
        <w:t xml:space="preserve">If applicable, </w:t>
      </w:r>
      <w:r w:rsidR="00AF138A" w:rsidRPr="00F2797C">
        <w:rPr>
          <w:rFonts w:ascii="Times New Roman" w:hAnsi="Times New Roman"/>
          <w:i/>
          <w:sz w:val="24"/>
          <w:szCs w:val="24"/>
        </w:rPr>
        <w:t>people whose primary role is to coordinate efforts across departments at the city, county, or regional level, such as a</w:t>
      </w:r>
      <w:r w:rsidR="00AF138A" w:rsidRPr="0038330D">
        <w:rPr>
          <w:rFonts w:ascii="Times New Roman" w:hAnsi="Times New Roman"/>
          <w:sz w:val="24"/>
          <w:szCs w:val="24"/>
        </w:rPr>
        <w:t xml:space="preserve"> Bicycle</w:t>
      </w:r>
      <w:r w:rsidR="00AF138A" w:rsidRPr="0038330D">
        <w:rPr>
          <w:rFonts w:ascii="Times New Roman" w:hAnsi="Times New Roman"/>
          <w:i/>
          <w:sz w:val="24"/>
          <w:szCs w:val="24"/>
        </w:rPr>
        <w:t xml:space="preserve"> and/or </w:t>
      </w:r>
      <w:r w:rsidR="00AF138A" w:rsidRPr="0038330D">
        <w:rPr>
          <w:rFonts w:ascii="Times New Roman" w:hAnsi="Times New Roman"/>
          <w:sz w:val="24"/>
          <w:szCs w:val="24"/>
        </w:rPr>
        <w:t>Pedestrian</w:t>
      </w:r>
      <w:r w:rsidR="00AF138A" w:rsidRPr="002E4134">
        <w:rPr>
          <w:rFonts w:ascii="Times New Roman" w:hAnsi="Times New Roman"/>
          <w:i/>
          <w:sz w:val="24"/>
          <w:szCs w:val="24"/>
        </w:rPr>
        <w:t xml:space="preserve"> </w:t>
      </w:r>
      <w:r w:rsidR="00AF138A" w:rsidRPr="002E4134">
        <w:rPr>
          <w:rFonts w:ascii="Times New Roman" w:hAnsi="Times New Roman"/>
          <w:sz w:val="24"/>
          <w:szCs w:val="24"/>
        </w:rPr>
        <w:t>[Coordinator/Manager]];</w:t>
      </w:r>
      <w:r w:rsidR="00AF138A" w:rsidRPr="002E4134" w:rsidDel="002F6DB0">
        <w:rPr>
          <w:rFonts w:ascii="Times New Roman" w:hAnsi="Times New Roman"/>
          <w:i/>
          <w:sz w:val="24"/>
          <w:szCs w:val="24"/>
        </w:rPr>
        <w:t xml:space="preserve"> </w:t>
      </w:r>
    </w:p>
    <w:tbl>
      <w:tblPr>
        <w:tblStyle w:val="TableGrid"/>
        <w:tblW w:w="7565" w:type="dxa"/>
        <w:tblInd w:w="1795" w:type="dxa"/>
        <w:tblLayout w:type="fixed"/>
        <w:tblCellMar>
          <w:top w:w="115" w:type="dxa"/>
          <w:left w:w="115" w:type="dxa"/>
          <w:bottom w:w="115" w:type="dxa"/>
          <w:right w:w="115" w:type="dxa"/>
        </w:tblCellMar>
        <w:tblLook w:val="0600" w:firstRow="0" w:lastRow="0" w:firstColumn="0" w:lastColumn="0" w:noHBand="1" w:noVBand="1"/>
      </w:tblPr>
      <w:tblGrid>
        <w:gridCol w:w="7565"/>
      </w:tblGrid>
      <w:tr w:rsidR="00FB5C80" w14:paraId="09E13F07" w14:textId="77777777" w:rsidTr="00AF138A">
        <w:tc>
          <w:tcPr>
            <w:tcW w:w="756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2E298508" w14:textId="536AD453" w:rsidR="00FB5C80" w:rsidRPr="0071510D" w:rsidRDefault="00FB5C80" w:rsidP="00AB4499">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00AF138A" w:rsidRPr="00AF138A">
              <w:rPr>
                <w:rFonts w:ascii="Arial" w:hAnsi="Arial" w:cs="Arial"/>
                <w:color w:val="000000" w:themeColor="text1"/>
                <w:sz w:val="20"/>
                <w:szCs w:val="20"/>
              </w:rPr>
              <w:t>Many jurisdictions employ a staff person who is responsible for helping to implement plans and policies relating to the various Complete Parks elements. While such staff members are typically referred to as coordinators, they may have other titles. Bicycle or pedestrian coordinators, for example, can substantially assist with issues relating to access to parks and walking or biking activities within a park. Other types of coordinators can advance other elements and promote collaboration across sectors</w:t>
            </w:r>
            <w:r w:rsidRPr="00AF138A">
              <w:rPr>
                <w:rFonts w:ascii="Arial" w:hAnsi="Arial" w:cs="Arial"/>
                <w:color w:val="000000" w:themeColor="text1"/>
                <w:sz w:val="20"/>
                <w:szCs w:val="20"/>
                <w:lang w:bidi="ar-SA"/>
              </w:rPr>
              <w:t>.</w:t>
            </w:r>
          </w:p>
        </w:tc>
      </w:tr>
    </w:tbl>
    <w:p w14:paraId="0905D533" w14:textId="0557E8F8" w:rsidR="00FB5C80" w:rsidRPr="00C751AF" w:rsidRDefault="00AF138A" w:rsidP="00473C92">
      <w:pPr>
        <w:pStyle w:val="ListParagraph"/>
        <w:numPr>
          <w:ilvl w:val="0"/>
          <w:numId w:val="28"/>
        </w:numPr>
        <w:spacing w:before="120" w:after="120"/>
        <w:rPr>
          <w:rFonts w:ascii="Times New Roman" w:hAnsi="Times New Roman"/>
          <w:sz w:val="24"/>
          <w:szCs w:val="24"/>
        </w:rPr>
      </w:pPr>
      <w:r>
        <w:rPr>
          <w:rFonts w:ascii="Times New Roman" w:hAnsi="Times New Roman"/>
          <w:sz w:val="24"/>
          <w:szCs w:val="24"/>
        </w:rPr>
        <w:t>A School District Liaison;</w:t>
      </w:r>
    </w:p>
    <w:tbl>
      <w:tblPr>
        <w:tblStyle w:val="TableGrid"/>
        <w:tblW w:w="7565" w:type="dxa"/>
        <w:tblInd w:w="1795" w:type="dxa"/>
        <w:tblLayout w:type="fixed"/>
        <w:tblCellMar>
          <w:top w:w="115" w:type="dxa"/>
          <w:left w:w="115" w:type="dxa"/>
          <w:bottom w:w="115" w:type="dxa"/>
          <w:right w:w="115" w:type="dxa"/>
        </w:tblCellMar>
        <w:tblLook w:val="0600" w:firstRow="0" w:lastRow="0" w:firstColumn="0" w:lastColumn="0" w:noHBand="1" w:noVBand="1"/>
      </w:tblPr>
      <w:tblGrid>
        <w:gridCol w:w="7565"/>
      </w:tblGrid>
      <w:tr w:rsidR="00FB5C80" w14:paraId="46E2DB30" w14:textId="77777777" w:rsidTr="00AF138A">
        <w:tc>
          <w:tcPr>
            <w:tcW w:w="756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3FD0C358" w14:textId="7846DD7B" w:rsidR="00FB5C80" w:rsidRPr="0071510D" w:rsidRDefault="00FB5C80" w:rsidP="00AB4499">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00AF138A" w:rsidRPr="00AF138A">
              <w:rPr>
                <w:rFonts w:ascii="Arial" w:hAnsi="Arial" w:cs="Arial"/>
                <w:color w:val="000000" w:themeColor="text1"/>
                <w:sz w:val="20"/>
                <w:szCs w:val="20"/>
              </w:rPr>
              <w:t>As noted above in Section B, many municipalities have augmented their park offerings by entering into shared use or joint use agreements with schools. Including a liaison from the school district, if the school district can make such a person available, would facilitate such collaboration.</w:t>
            </w:r>
          </w:p>
        </w:tc>
      </w:tr>
    </w:tbl>
    <w:p w14:paraId="07FFA093" w14:textId="1C5770D7" w:rsidR="00DA488B" w:rsidRDefault="00DA488B">
      <w:pPr>
        <w:spacing w:line="240" w:lineRule="auto"/>
        <w:rPr>
          <w:b/>
          <w:bCs/>
          <w:sz w:val="2"/>
          <w:szCs w:val="28"/>
        </w:rPr>
      </w:pPr>
    </w:p>
    <w:p w14:paraId="3AEFED0F" w14:textId="77777777" w:rsidR="00AF138A" w:rsidRDefault="00AF138A">
      <w:pPr>
        <w:spacing w:line="240" w:lineRule="auto"/>
        <w:rPr>
          <w:b/>
          <w:bCs/>
          <w:sz w:val="2"/>
          <w:szCs w:val="28"/>
        </w:rPr>
      </w:pPr>
    </w:p>
    <w:p w14:paraId="21663C68" w14:textId="77777777" w:rsidR="00AF138A" w:rsidRDefault="00AF138A">
      <w:pPr>
        <w:spacing w:line="240" w:lineRule="auto"/>
        <w:rPr>
          <w:b/>
          <w:bCs/>
          <w:sz w:val="2"/>
          <w:szCs w:val="28"/>
        </w:rPr>
      </w:pPr>
    </w:p>
    <w:p w14:paraId="6A282118" w14:textId="77777777" w:rsidR="00AF138A" w:rsidRDefault="00AF138A">
      <w:pPr>
        <w:spacing w:line="240" w:lineRule="auto"/>
        <w:rPr>
          <w:b/>
          <w:bCs/>
          <w:sz w:val="2"/>
          <w:szCs w:val="28"/>
        </w:rPr>
      </w:pPr>
    </w:p>
    <w:p w14:paraId="208A8238" w14:textId="77777777" w:rsidR="00AF138A" w:rsidRDefault="00AF138A">
      <w:pPr>
        <w:spacing w:line="240" w:lineRule="auto"/>
        <w:rPr>
          <w:b/>
          <w:bCs/>
          <w:sz w:val="2"/>
          <w:szCs w:val="28"/>
        </w:rPr>
      </w:pPr>
    </w:p>
    <w:p w14:paraId="7CB2526A" w14:textId="77777777" w:rsidR="00AF138A" w:rsidRDefault="00AF138A">
      <w:pPr>
        <w:spacing w:line="240" w:lineRule="auto"/>
        <w:rPr>
          <w:b/>
          <w:bCs/>
          <w:sz w:val="2"/>
          <w:szCs w:val="28"/>
        </w:rPr>
      </w:pPr>
    </w:p>
    <w:p w14:paraId="7C202407" w14:textId="77777777" w:rsidR="00AF138A" w:rsidRDefault="00AF138A">
      <w:pPr>
        <w:spacing w:line="240" w:lineRule="auto"/>
        <w:rPr>
          <w:b/>
          <w:bCs/>
          <w:sz w:val="2"/>
          <w:szCs w:val="28"/>
        </w:rPr>
      </w:pPr>
    </w:p>
    <w:p w14:paraId="78132610" w14:textId="77777777" w:rsidR="00AF138A" w:rsidRDefault="00AF138A">
      <w:pPr>
        <w:spacing w:line="240" w:lineRule="auto"/>
        <w:rPr>
          <w:b/>
          <w:bCs/>
          <w:sz w:val="2"/>
          <w:szCs w:val="28"/>
        </w:rPr>
      </w:pPr>
    </w:p>
    <w:p w14:paraId="21052BB0" w14:textId="5F3E88B4" w:rsidR="00AF138A" w:rsidRPr="00C751AF" w:rsidRDefault="00AF138A" w:rsidP="00473C92">
      <w:pPr>
        <w:pStyle w:val="ListParagraph"/>
        <w:numPr>
          <w:ilvl w:val="0"/>
          <w:numId w:val="28"/>
        </w:numPr>
        <w:spacing w:before="120" w:after="120"/>
        <w:rPr>
          <w:rFonts w:ascii="Times New Roman" w:hAnsi="Times New Roman"/>
          <w:sz w:val="24"/>
          <w:szCs w:val="24"/>
        </w:rPr>
      </w:pPr>
      <w:bookmarkStart w:id="25" w:name="_Appendix_A:_Findings."/>
      <w:bookmarkEnd w:id="25"/>
      <w:r w:rsidRPr="00220828">
        <w:rPr>
          <w:rFonts w:ascii="Times New Roman" w:hAnsi="Times New Roman"/>
          <w:sz w:val="24"/>
          <w:szCs w:val="24"/>
        </w:rPr>
        <w:t>County or Special District Liaisons</w:t>
      </w:r>
      <w:r>
        <w:rPr>
          <w:rFonts w:ascii="Times New Roman" w:hAnsi="Times New Roman"/>
          <w:sz w:val="24"/>
          <w:szCs w:val="24"/>
        </w:rPr>
        <w:t>;</w:t>
      </w:r>
    </w:p>
    <w:tbl>
      <w:tblPr>
        <w:tblStyle w:val="TableGrid"/>
        <w:tblW w:w="7565" w:type="dxa"/>
        <w:tblInd w:w="1795" w:type="dxa"/>
        <w:tblLayout w:type="fixed"/>
        <w:tblCellMar>
          <w:top w:w="115" w:type="dxa"/>
          <w:left w:w="115" w:type="dxa"/>
          <w:bottom w:w="115" w:type="dxa"/>
          <w:right w:w="115" w:type="dxa"/>
        </w:tblCellMar>
        <w:tblLook w:val="0600" w:firstRow="0" w:lastRow="0" w:firstColumn="0" w:lastColumn="0" w:noHBand="1" w:noVBand="1"/>
      </w:tblPr>
      <w:tblGrid>
        <w:gridCol w:w="7565"/>
      </w:tblGrid>
      <w:tr w:rsidR="00AF138A" w14:paraId="1CD685AB" w14:textId="77777777" w:rsidTr="008A12FC">
        <w:tc>
          <w:tcPr>
            <w:tcW w:w="756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5E69D328" w14:textId="12EEEA53" w:rsidR="00AF138A" w:rsidRPr="0071510D" w:rsidRDefault="00AF138A" w:rsidP="00AF138A">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AF138A">
              <w:rPr>
                <w:rFonts w:ascii="Arial" w:hAnsi="Arial" w:cs="Arial"/>
                <w:color w:val="000000" w:themeColor="text1"/>
                <w:sz w:val="20"/>
              </w:rPr>
              <w:t>County health, parks, or social service departments or agencies, as well as special districts (e.g., a regional parks district or water resources district) may also be able to contribute to the work of the Commission. Including a county and/or special district liaison, if available, would facilitate such collaboration.</w:t>
            </w:r>
          </w:p>
        </w:tc>
      </w:tr>
    </w:tbl>
    <w:p w14:paraId="518A8571" w14:textId="77777777" w:rsidR="00AF138A" w:rsidRDefault="00AF138A" w:rsidP="00AF138A">
      <w:pPr>
        <w:pStyle w:val="ListParagraph"/>
        <w:spacing w:after="0" w:line="240" w:lineRule="auto"/>
        <w:ind w:left="1800"/>
        <w:rPr>
          <w:rFonts w:ascii="Times New Roman" w:hAnsi="Times New Roman"/>
          <w:sz w:val="24"/>
          <w:szCs w:val="24"/>
        </w:rPr>
      </w:pPr>
    </w:p>
    <w:p w14:paraId="77680242" w14:textId="7B884218" w:rsidR="00AF138A" w:rsidRPr="00C751AF" w:rsidRDefault="00AF138A" w:rsidP="00473C92">
      <w:pPr>
        <w:pStyle w:val="ListParagraph"/>
        <w:numPr>
          <w:ilvl w:val="0"/>
          <w:numId w:val="28"/>
        </w:numPr>
        <w:spacing w:before="120" w:after="120"/>
        <w:rPr>
          <w:rFonts w:ascii="Times New Roman" w:hAnsi="Times New Roman"/>
          <w:sz w:val="24"/>
          <w:szCs w:val="24"/>
        </w:rPr>
      </w:pPr>
      <w:r>
        <w:rPr>
          <w:rFonts w:ascii="Times New Roman" w:hAnsi="Times New Roman"/>
          <w:sz w:val="24"/>
          <w:szCs w:val="24"/>
        </w:rPr>
        <w:t>Community representatives, who shall comprise at least 25 percent of the total number of Commissioners. Community representatives shall reflect the [City/County]’s geographic, ethnic, racial, socioeconomic, gender, and age diversity, with priority placed on including representatives from Park-Poor Areas</w:t>
      </w:r>
      <w:r>
        <w:rPr>
          <w:rStyle w:val="CommentReference"/>
        </w:rPr>
        <w:t>.</w:t>
      </w:r>
      <w:r>
        <w:rPr>
          <w:rFonts w:ascii="Times New Roman" w:hAnsi="Times New Roman"/>
          <w:sz w:val="24"/>
          <w:szCs w:val="24"/>
        </w:rPr>
        <w:t xml:space="preserve"> The community representatives shall be appointed by the [City Council/Mayor/Board of </w:t>
      </w:r>
      <w:r>
        <w:rPr>
          <w:rFonts w:ascii="Times New Roman" w:hAnsi="Times New Roman"/>
          <w:sz w:val="24"/>
          <w:szCs w:val="24"/>
        </w:rPr>
        <w:lastRenderedPageBreak/>
        <w:t>Supervisors] prior to the first meeting and shall serve staggered, renewable two-year terms.</w:t>
      </w:r>
    </w:p>
    <w:tbl>
      <w:tblPr>
        <w:tblStyle w:val="TableGrid"/>
        <w:tblW w:w="7565" w:type="dxa"/>
        <w:tblInd w:w="1795" w:type="dxa"/>
        <w:tblLayout w:type="fixed"/>
        <w:tblCellMar>
          <w:top w:w="115" w:type="dxa"/>
          <w:left w:w="115" w:type="dxa"/>
          <w:bottom w:w="115" w:type="dxa"/>
          <w:right w:w="115" w:type="dxa"/>
        </w:tblCellMar>
        <w:tblLook w:val="0600" w:firstRow="0" w:lastRow="0" w:firstColumn="0" w:lastColumn="0" w:noHBand="1" w:noVBand="1"/>
      </w:tblPr>
      <w:tblGrid>
        <w:gridCol w:w="7565"/>
      </w:tblGrid>
      <w:tr w:rsidR="00AF138A" w14:paraId="619ADE55" w14:textId="77777777" w:rsidTr="00473C92">
        <w:trPr>
          <w:trHeight w:val="1783"/>
        </w:trPr>
        <w:tc>
          <w:tcPr>
            <w:tcW w:w="756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6C2BA662" w14:textId="3AE70230" w:rsidR="00AF138A" w:rsidRPr="0071510D" w:rsidRDefault="00AF138A" w:rsidP="008A12FC">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AF138A">
              <w:rPr>
                <w:rFonts w:ascii="Arial" w:hAnsi="Arial" w:cs="Arial"/>
                <w:color w:val="000000" w:themeColor="text1"/>
                <w:sz w:val="20"/>
                <w:szCs w:val="20"/>
              </w:rPr>
              <w:t>Community representatives are a critical component of the Commission because they are key to ensuring that the views of residents whom the parks are designed to serve are adequately represented. The community representatives may also be organizational representatives, including representatives of community development corporations, parent-teacher associations, neighborhood groups, farmers market initiatives, garden clubs, chambers of commerce, small business associations, etc.</w:t>
            </w:r>
          </w:p>
        </w:tc>
      </w:tr>
    </w:tbl>
    <w:p w14:paraId="2F0485A9" w14:textId="77777777" w:rsidR="00AF138A" w:rsidRDefault="00AF138A" w:rsidP="00AF138A">
      <w:pPr>
        <w:pStyle w:val="BasicParagraph"/>
        <w:rPr>
          <w:b/>
          <w:u w:val="single"/>
        </w:rPr>
      </w:pPr>
    </w:p>
    <w:tbl>
      <w:tblPr>
        <w:tblStyle w:val="TableGrid"/>
        <w:tblW w:w="7565" w:type="dxa"/>
        <w:tblInd w:w="1795" w:type="dxa"/>
        <w:tblLayout w:type="fixed"/>
        <w:tblCellMar>
          <w:top w:w="115" w:type="dxa"/>
          <w:left w:w="115" w:type="dxa"/>
          <w:bottom w:w="115" w:type="dxa"/>
          <w:right w:w="115" w:type="dxa"/>
        </w:tblCellMar>
        <w:tblLook w:val="0600" w:firstRow="0" w:lastRow="0" w:firstColumn="0" w:lastColumn="0" w:noHBand="1" w:noVBand="1"/>
      </w:tblPr>
      <w:tblGrid>
        <w:gridCol w:w="7565"/>
      </w:tblGrid>
      <w:tr w:rsidR="00AF138A" w14:paraId="1A1866BF" w14:textId="77777777" w:rsidTr="008A12FC">
        <w:tc>
          <w:tcPr>
            <w:tcW w:w="756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7E4A456B" w14:textId="77777777" w:rsidR="00AF138A" w:rsidRPr="00AF138A" w:rsidRDefault="00AF138A" w:rsidP="00AF138A">
            <w:pPr>
              <w:tabs>
                <w:tab w:val="left" w:pos="360"/>
              </w:tabs>
              <w:spacing w:line="276" w:lineRule="auto"/>
              <w:rPr>
                <w:rFonts w:ascii="Arial" w:hAnsi="Arial" w:cs="Arial"/>
                <w:color w:val="000000" w:themeColor="text1"/>
                <w:sz w:val="20"/>
                <w:szCs w:val="20"/>
              </w:rPr>
            </w:pPr>
            <w:r w:rsidRPr="0071510D">
              <w:rPr>
                <w:rFonts w:ascii="Arial" w:hAnsi="Arial" w:cs="Arial"/>
                <w:b/>
                <w:sz w:val="20"/>
                <w:szCs w:val="20"/>
              </w:rPr>
              <w:t>COMMENT:</w:t>
            </w:r>
            <w:r w:rsidRPr="0071510D">
              <w:rPr>
                <w:rFonts w:ascii="Arial" w:hAnsi="Arial" w:cs="Arial"/>
                <w:sz w:val="20"/>
                <w:szCs w:val="20"/>
              </w:rPr>
              <w:t xml:space="preserve"> </w:t>
            </w:r>
            <w:r w:rsidRPr="00AF138A">
              <w:rPr>
                <w:rFonts w:ascii="Arial" w:eastAsia="Calibri" w:hAnsi="Arial" w:cs="Arial"/>
                <w:color w:val="000000" w:themeColor="text1"/>
                <w:sz w:val="20"/>
                <w:szCs w:val="20"/>
              </w:rPr>
              <w:t>If</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possible</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jurisdictions</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should</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consider</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whether</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to</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provide</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a</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stipend</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or</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honorarium</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for</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community</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representatives</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Providing</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financial</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compensation</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not</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only</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signals</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the</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importance</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of</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the</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responsibility</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but</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also</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makes</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it</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easier</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for</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community</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members</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to</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participate</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and</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devote</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significant</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time</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to</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their</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responsibilities</w:t>
            </w:r>
            <w:r w:rsidRPr="00AF138A">
              <w:rPr>
                <w:rFonts w:ascii="Arial" w:hAnsi="Arial" w:cs="Arial"/>
                <w:color w:val="000000" w:themeColor="text1"/>
                <w:sz w:val="20"/>
                <w:szCs w:val="20"/>
              </w:rPr>
              <w:t xml:space="preserve">. </w:t>
            </w:r>
          </w:p>
          <w:p w14:paraId="02560CD1" w14:textId="77777777" w:rsidR="00AF138A" w:rsidRPr="00AF138A" w:rsidRDefault="00AF138A" w:rsidP="00AF138A">
            <w:pPr>
              <w:tabs>
                <w:tab w:val="left" w:pos="360"/>
              </w:tabs>
              <w:spacing w:line="276" w:lineRule="auto"/>
              <w:ind w:left="1440"/>
              <w:rPr>
                <w:rFonts w:ascii="Arial" w:hAnsi="Arial" w:cs="Arial"/>
                <w:color w:val="000000" w:themeColor="text1"/>
                <w:sz w:val="20"/>
                <w:szCs w:val="20"/>
              </w:rPr>
            </w:pPr>
          </w:p>
          <w:p w14:paraId="5B8861AF" w14:textId="53555F9F" w:rsidR="00AF138A" w:rsidRPr="0071510D" w:rsidRDefault="00AF138A" w:rsidP="00AF138A">
            <w:pPr>
              <w:pStyle w:val="BasicParagraph"/>
              <w:spacing w:line="276" w:lineRule="auto"/>
              <w:rPr>
                <w:rFonts w:ascii="Arial" w:hAnsi="Arial" w:cs="Arial"/>
                <w:sz w:val="20"/>
                <w:szCs w:val="20"/>
                <w:lang w:bidi="ar-SA"/>
              </w:rPr>
            </w:pPr>
            <w:r w:rsidRPr="00AF138A">
              <w:rPr>
                <w:rFonts w:ascii="Arial" w:eastAsia="Calibri" w:hAnsi="Arial" w:cs="Arial"/>
                <w:color w:val="000000" w:themeColor="text1"/>
                <w:sz w:val="20"/>
                <w:szCs w:val="20"/>
              </w:rPr>
              <w:t>If</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evening</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meeting</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times</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will</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be</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important</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to</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securing</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participation</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of</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community</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representatives</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an</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evening</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meeting</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time</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requirement</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can</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be</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added</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to</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section</w:t>
            </w:r>
            <w:r w:rsidRPr="00AF138A">
              <w:rPr>
                <w:rFonts w:ascii="Arial" w:hAnsi="Arial" w:cs="Arial"/>
                <w:color w:val="000000" w:themeColor="text1"/>
                <w:sz w:val="20"/>
                <w:szCs w:val="20"/>
              </w:rPr>
              <w:t xml:space="preserve"> </w:t>
            </w:r>
            <w:r w:rsidRPr="00AF138A">
              <w:rPr>
                <w:rFonts w:ascii="Arial" w:eastAsia="Calibri" w:hAnsi="Arial" w:cs="Arial"/>
                <w:color w:val="000000" w:themeColor="text1"/>
                <w:sz w:val="20"/>
                <w:szCs w:val="20"/>
              </w:rPr>
              <w:t>C</w:t>
            </w:r>
            <w:r w:rsidRPr="00AF138A">
              <w:rPr>
                <w:rFonts w:ascii="Arial" w:hAnsi="Arial" w:cs="Arial"/>
                <w:color w:val="000000" w:themeColor="text1"/>
                <w:sz w:val="20"/>
                <w:szCs w:val="20"/>
              </w:rPr>
              <w:t xml:space="preserve">(2) </w:t>
            </w:r>
            <w:r w:rsidRPr="00AF138A">
              <w:rPr>
                <w:rFonts w:ascii="Arial" w:eastAsia="Calibri" w:hAnsi="Arial" w:cs="Arial"/>
                <w:color w:val="000000" w:themeColor="text1"/>
                <w:sz w:val="20"/>
                <w:szCs w:val="20"/>
              </w:rPr>
              <w:t>below</w:t>
            </w:r>
            <w:r w:rsidRPr="00AF138A">
              <w:rPr>
                <w:rFonts w:ascii="Arial" w:hAnsi="Arial" w:cs="Arial"/>
                <w:color w:val="000000" w:themeColor="text1"/>
                <w:sz w:val="20"/>
                <w:szCs w:val="20"/>
              </w:rPr>
              <w:t>.</w:t>
            </w:r>
          </w:p>
        </w:tc>
      </w:tr>
    </w:tbl>
    <w:p w14:paraId="019C663B" w14:textId="77777777" w:rsidR="00AF138A" w:rsidRDefault="00AF138A" w:rsidP="00AF138A">
      <w:pPr>
        <w:pStyle w:val="ListParagraph"/>
        <w:spacing w:after="0" w:line="240" w:lineRule="auto"/>
        <w:ind w:left="1800"/>
        <w:rPr>
          <w:rFonts w:ascii="Times New Roman" w:hAnsi="Times New Roman"/>
          <w:sz w:val="24"/>
          <w:szCs w:val="24"/>
        </w:rPr>
      </w:pPr>
    </w:p>
    <w:p w14:paraId="696E2E6E" w14:textId="444C0609" w:rsidR="00EC3453" w:rsidRPr="00C751AF" w:rsidRDefault="00EC3453" w:rsidP="00473C92">
      <w:pPr>
        <w:pStyle w:val="ListParagraph"/>
        <w:numPr>
          <w:ilvl w:val="0"/>
          <w:numId w:val="27"/>
        </w:numPr>
        <w:spacing w:before="120" w:after="120"/>
        <w:rPr>
          <w:rFonts w:ascii="Times New Roman" w:hAnsi="Times New Roman"/>
          <w:sz w:val="24"/>
          <w:szCs w:val="24"/>
        </w:rPr>
      </w:pPr>
      <w:r>
        <w:rPr>
          <w:rFonts w:ascii="Times New Roman" w:hAnsi="Times New Roman"/>
          <w:sz w:val="24"/>
          <w:szCs w:val="24"/>
        </w:rPr>
        <w:t>The Complete Parks Commission shall convene its first meeting no later than [30-45] days from the effective date of the Resolution and shall meet on a monthly basis for the first [12-24] months, and [e</w:t>
      </w:r>
      <w:r w:rsidR="00AB18C2">
        <w:rPr>
          <w:rFonts w:ascii="Times New Roman" w:hAnsi="Times New Roman"/>
          <w:sz w:val="24"/>
          <w:szCs w:val="24"/>
        </w:rPr>
        <w:t>very two months/</w:t>
      </w:r>
      <w:r>
        <w:rPr>
          <w:rFonts w:ascii="Times New Roman" w:hAnsi="Times New Roman"/>
          <w:sz w:val="24"/>
          <w:szCs w:val="24"/>
        </w:rPr>
        <w:t>quarterly]</w:t>
      </w:r>
      <w:r w:rsidRPr="00B314A6">
        <w:rPr>
          <w:rFonts w:ascii="Times New Roman" w:hAnsi="Times New Roman"/>
          <w:sz w:val="24"/>
          <w:szCs w:val="24"/>
        </w:rPr>
        <w:t xml:space="preserve"> thereafter</w:t>
      </w:r>
      <w:r>
        <w:rPr>
          <w:rFonts w:ascii="Times New Roman" w:hAnsi="Times New Roman"/>
          <w:sz w:val="24"/>
          <w:szCs w:val="24"/>
        </w:rPr>
        <w:t>,</w:t>
      </w:r>
      <w:r w:rsidRPr="00B314A6">
        <w:rPr>
          <w:rFonts w:ascii="Times New Roman" w:hAnsi="Times New Roman"/>
          <w:sz w:val="24"/>
          <w:szCs w:val="24"/>
        </w:rPr>
        <w:t xml:space="preserve"> until its purpose has been fulfilled and this </w:t>
      </w:r>
      <w:r>
        <w:rPr>
          <w:rFonts w:ascii="Times New Roman" w:hAnsi="Times New Roman"/>
          <w:sz w:val="24"/>
          <w:szCs w:val="24"/>
        </w:rPr>
        <w:t>P</w:t>
      </w:r>
      <w:r w:rsidRPr="00B314A6">
        <w:rPr>
          <w:rFonts w:ascii="Times New Roman" w:hAnsi="Times New Roman"/>
          <w:sz w:val="24"/>
          <w:szCs w:val="24"/>
        </w:rPr>
        <w:t>olicy has been fully implemented.</w:t>
      </w:r>
      <w:r>
        <w:rPr>
          <w:rFonts w:ascii="Times New Roman" w:hAnsi="Times New Roman"/>
          <w:sz w:val="24"/>
          <w:szCs w:val="24"/>
        </w:rPr>
        <w:t xml:space="preserve"> All meetings of the Complete Parks </w:t>
      </w:r>
      <w:r w:rsidRPr="000A3990">
        <w:rPr>
          <w:rFonts w:ascii="Times New Roman" w:hAnsi="Times New Roman"/>
          <w:sz w:val="24"/>
          <w:szCs w:val="24"/>
        </w:rPr>
        <w:t xml:space="preserve">Commission shall be open to the public and shall </w:t>
      </w:r>
      <w:r w:rsidRPr="00507348">
        <w:rPr>
          <w:rFonts w:ascii="Times New Roman" w:hAnsi="Times New Roman"/>
          <w:sz w:val="24"/>
          <w:szCs w:val="24"/>
        </w:rPr>
        <w:t>comply with the requirements of the Brown Act</w:t>
      </w:r>
      <w:r w:rsidRPr="00B60445">
        <w:rPr>
          <w:rFonts w:ascii="Times New Roman" w:hAnsi="Times New Roman"/>
          <w:sz w:val="24"/>
          <w:szCs w:val="24"/>
        </w:rPr>
        <w:t xml:space="preserve"> </w:t>
      </w:r>
      <w:r>
        <w:rPr>
          <w:rFonts w:ascii="Times New Roman" w:hAnsi="Times New Roman"/>
          <w:sz w:val="24"/>
          <w:szCs w:val="24"/>
        </w:rPr>
        <w:t>(</w:t>
      </w:r>
      <w:r w:rsidRPr="00F2797C">
        <w:rPr>
          <w:rFonts w:ascii="Times New Roman" w:hAnsi="Times New Roman"/>
          <w:sz w:val="24"/>
          <w:szCs w:val="24"/>
        </w:rPr>
        <w:t>California Government Code Sections 54950 through 54959</w:t>
      </w:r>
      <w:r>
        <w:rPr>
          <w:rFonts w:ascii="Times New Roman" w:hAnsi="Times New Roman"/>
          <w:sz w:val="24"/>
          <w:szCs w:val="24"/>
        </w:rPr>
        <w:t>,</w:t>
      </w:r>
      <w:r w:rsidRPr="00F2797C">
        <w:rPr>
          <w:rFonts w:ascii="Times New Roman" w:hAnsi="Times New Roman"/>
          <w:sz w:val="24"/>
          <w:szCs w:val="24"/>
        </w:rPr>
        <w:t xml:space="preserve"> inclusive</w:t>
      </w:r>
      <w:r>
        <w:rPr>
          <w:rFonts w:ascii="Times New Roman" w:hAnsi="Times New Roman"/>
          <w:sz w:val="24"/>
          <w:szCs w:val="24"/>
        </w:rPr>
        <w:t>)</w:t>
      </w:r>
      <w:r w:rsidRPr="00B60445">
        <w:rPr>
          <w:rFonts w:ascii="Times New Roman" w:hAnsi="Times New Roman"/>
          <w:sz w:val="24"/>
          <w:szCs w:val="24"/>
        </w:rPr>
        <w:t>.</w:t>
      </w:r>
    </w:p>
    <w:p w14:paraId="34AF0E42" w14:textId="77777777" w:rsidR="00EC3453" w:rsidRPr="00C53F2D" w:rsidRDefault="00EC3453" w:rsidP="00EC3453">
      <w:pPr>
        <w:pStyle w:val="bullets-abc"/>
        <w:tabs>
          <w:tab w:val="left" w:pos="690"/>
        </w:tabs>
        <w:ind w:left="0" w:firstLine="0"/>
        <w:rPr>
          <w:sz w:val="10"/>
          <w:szCs w:val="10"/>
        </w:rPr>
      </w:pPr>
      <w:r w:rsidRPr="00C53F2D">
        <w:rPr>
          <w:sz w:val="10"/>
          <w:szCs w:val="10"/>
        </w:rPr>
        <w:tab/>
      </w:r>
    </w:p>
    <w:tbl>
      <w:tblPr>
        <w:tblStyle w:val="TableGrid"/>
        <w:tblW w:w="0" w:type="auto"/>
        <w:tblInd w:w="1075" w:type="dxa"/>
        <w:tblLayout w:type="fixed"/>
        <w:tblCellMar>
          <w:top w:w="115" w:type="dxa"/>
          <w:left w:w="115" w:type="dxa"/>
          <w:bottom w:w="115" w:type="dxa"/>
          <w:right w:w="115" w:type="dxa"/>
        </w:tblCellMar>
        <w:tblLook w:val="0600" w:firstRow="0" w:lastRow="0" w:firstColumn="0" w:lastColumn="0" w:noHBand="1" w:noVBand="1"/>
      </w:tblPr>
      <w:tblGrid>
        <w:gridCol w:w="8275"/>
      </w:tblGrid>
      <w:tr w:rsidR="00EC3453" w14:paraId="5D6A7FEF" w14:textId="77777777" w:rsidTr="008A12FC">
        <w:tc>
          <w:tcPr>
            <w:tcW w:w="827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61CCA20A" w14:textId="77777777" w:rsidR="00EC3453" w:rsidRPr="00EC3453" w:rsidRDefault="00EC3453" w:rsidP="00EC3453">
            <w:pPr>
              <w:spacing w:line="276" w:lineRule="auto"/>
              <w:rPr>
                <w:rFonts w:ascii="Arial" w:hAnsi="Arial" w:cs="Arial"/>
                <w:color w:val="000000" w:themeColor="text1"/>
                <w:sz w:val="20"/>
                <w:szCs w:val="20"/>
              </w:rPr>
            </w:pPr>
            <w:r w:rsidRPr="00EC3453">
              <w:rPr>
                <w:rFonts w:ascii="Arial" w:hAnsi="Arial" w:cs="Arial"/>
                <w:b/>
                <w:color w:val="000000" w:themeColor="text1"/>
                <w:sz w:val="20"/>
                <w:szCs w:val="20"/>
              </w:rPr>
              <w:t>COMMENT:</w:t>
            </w:r>
            <w:r w:rsidRPr="00EC3453">
              <w:rPr>
                <w:rFonts w:ascii="Arial" w:hAnsi="Arial" w:cs="Arial"/>
                <w:color w:val="000000" w:themeColor="text1"/>
                <w:sz w:val="20"/>
                <w:szCs w:val="20"/>
              </w:rPr>
              <w:t xml:space="preserve"> Since the task of creating and implementing a Complete Parks Plan is envisioned as a long-term commitment, the Commission may wish to spend the first few meetings laying the foundation for its future work. General best practices include setting future meeting times and dates, adopting rules of order, establishing a system for recording and distributing minutes, establishing a timeline for the work of the Commission, and building stakeholder commitment. A reasonable timeline for the first year might look like this: </w:t>
            </w:r>
          </w:p>
          <w:p w14:paraId="0271539F" w14:textId="77777777" w:rsidR="00EC3453" w:rsidRPr="00EC3453" w:rsidRDefault="00EC3453" w:rsidP="008A516B">
            <w:pPr>
              <w:pStyle w:val="ListParagraph"/>
              <w:numPr>
                <w:ilvl w:val="0"/>
                <w:numId w:val="29"/>
              </w:numPr>
              <w:rPr>
                <w:rFonts w:ascii="Arial" w:hAnsi="Arial" w:cs="Arial"/>
                <w:color w:val="000000" w:themeColor="text1"/>
                <w:sz w:val="20"/>
                <w:szCs w:val="20"/>
              </w:rPr>
            </w:pPr>
            <w:r w:rsidRPr="00EC3453">
              <w:rPr>
                <w:rFonts w:ascii="Arial" w:hAnsi="Arial" w:cs="Arial"/>
                <w:color w:val="000000" w:themeColor="text1"/>
                <w:sz w:val="20"/>
                <w:szCs w:val="20"/>
              </w:rPr>
              <w:t xml:space="preserve">Months 1-2: Create Commission, address logistical and organization issues, establish timeline, and assign general duties </w:t>
            </w:r>
          </w:p>
          <w:p w14:paraId="50A1A326" w14:textId="77777777" w:rsidR="00EC3453" w:rsidRPr="00EC3453" w:rsidRDefault="00EC3453" w:rsidP="008A516B">
            <w:pPr>
              <w:pStyle w:val="ListParagraph"/>
              <w:numPr>
                <w:ilvl w:val="0"/>
                <w:numId w:val="29"/>
              </w:numPr>
              <w:rPr>
                <w:rFonts w:ascii="Arial" w:hAnsi="Arial" w:cs="Arial"/>
                <w:color w:val="000000" w:themeColor="text1"/>
                <w:sz w:val="20"/>
                <w:szCs w:val="20"/>
              </w:rPr>
            </w:pPr>
            <w:r w:rsidRPr="00EC3453">
              <w:rPr>
                <w:rFonts w:ascii="Arial" w:hAnsi="Arial" w:cs="Arial"/>
                <w:color w:val="000000" w:themeColor="text1"/>
                <w:sz w:val="20"/>
                <w:szCs w:val="20"/>
              </w:rPr>
              <w:t>Months 3-6: Complete preliminary assessment (Section E below)</w:t>
            </w:r>
          </w:p>
          <w:p w14:paraId="63FCBEF9" w14:textId="77777777" w:rsidR="00EC3453" w:rsidRPr="00EC3453" w:rsidRDefault="00EC3453" w:rsidP="008A516B">
            <w:pPr>
              <w:pStyle w:val="ListParagraph"/>
              <w:numPr>
                <w:ilvl w:val="0"/>
                <w:numId w:val="29"/>
              </w:numPr>
              <w:rPr>
                <w:rFonts w:ascii="Arial" w:hAnsi="Arial" w:cs="Arial"/>
                <w:color w:val="000000" w:themeColor="text1"/>
                <w:sz w:val="20"/>
                <w:szCs w:val="20"/>
              </w:rPr>
            </w:pPr>
            <w:r w:rsidRPr="00EC3453">
              <w:rPr>
                <w:rFonts w:ascii="Arial" w:hAnsi="Arial" w:cs="Arial"/>
                <w:color w:val="000000" w:themeColor="text1"/>
                <w:sz w:val="20"/>
                <w:szCs w:val="20"/>
              </w:rPr>
              <w:t>Months 7-10: Complete development of the Complete Parks Plan (Section F below)</w:t>
            </w:r>
          </w:p>
          <w:p w14:paraId="4D106514" w14:textId="7F7389D5" w:rsidR="00EC3453" w:rsidRPr="00C751AF" w:rsidRDefault="00EC3453" w:rsidP="00C751AF">
            <w:pPr>
              <w:pStyle w:val="ListParagraph"/>
              <w:numPr>
                <w:ilvl w:val="0"/>
                <w:numId w:val="29"/>
              </w:numPr>
              <w:spacing w:after="240"/>
              <w:rPr>
                <w:rFonts w:ascii="Arial" w:hAnsi="Arial" w:cs="Arial"/>
                <w:color w:val="000000" w:themeColor="text1"/>
                <w:sz w:val="20"/>
                <w:szCs w:val="20"/>
              </w:rPr>
            </w:pPr>
            <w:r w:rsidRPr="00EC3453">
              <w:rPr>
                <w:rFonts w:ascii="Arial" w:hAnsi="Arial" w:cs="Arial"/>
                <w:color w:val="000000" w:themeColor="text1"/>
                <w:sz w:val="20"/>
                <w:szCs w:val="20"/>
              </w:rPr>
              <w:t>Months 11-12: Begin implementation of the Complete Parks Plan</w:t>
            </w:r>
          </w:p>
          <w:p w14:paraId="3AC2C774" w14:textId="09029366" w:rsidR="00EC3453" w:rsidRPr="0071510D" w:rsidRDefault="00EC3453" w:rsidP="00EC3453">
            <w:pPr>
              <w:pStyle w:val="BasicParagraph"/>
              <w:spacing w:line="276" w:lineRule="auto"/>
              <w:rPr>
                <w:rFonts w:ascii="Arial" w:hAnsi="Arial" w:cs="Arial"/>
                <w:sz w:val="20"/>
                <w:szCs w:val="20"/>
                <w:lang w:bidi="ar-SA"/>
              </w:rPr>
            </w:pPr>
            <w:r w:rsidRPr="00EC3453">
              <w:rPr>
                <w:rFonts w:ascii="Arial" w:hAnsi="Arial" w:cs="Arial"/>
                <w:color w:val="000000" w:themeColor="text1"/>
                <w:sz w:val="20"/>
                <w:szCs w:val="20"/>
              </w:rPr>
              <w:t xml:space="preserve">Monthly meetings are suggested for the first 12-24 months (and bimonthly or quarterly meetings thereafter), given that the most intensive work of the Commission will take place </w:t>
            </w:r>
            <w:r w:rsidRPr="00EC3453">
              <w:rPr>
                <w:rFonts w:ascii="Arial" w:hAnsi="Arial" w:cs="Arial"/>
                <w:color w:val="000000" w:themeColor="text1"/>
                <w:sz w:val="20"/>
                <w:szCs w:val="20"/>
              </w:rPr>
              <w:lastRenderedPageBreak/>
              <w:t>during the first two years. Jurisdictions should choose meeting schedules that work for all Commissioners.</w:t>
            </w:r>
          </w:p>
        </w:tc>
      </w:tr>
    </w:tbl>
    <w:p w14:paraId="3F373F9A" w14:textId="489AD9E5" w:rsidR="00EC3453" w:rsidRPr="00C751AF" w:rsidRDefault="00EC3453" w:rsidP="00C751AF">
      <w:pPr>
        <w:pStyle w:val="Heading3"/>
      </w:pPr>
      <w:r w:rsidRPr="00C751AF">
        <w:lastRenderedPageBreak/>
        <w:t>COMPLETE PARKS COMMISSION</w:t>
      </w:r>
      <w:r w:rsidR="008A516B" w:rsidRPr="00C751AF">
        <w:t xml:space="preserve"> DUTIES AND AUTHORIZATION</w:t>
      </w:r>
    </w:p>
    <w:tbl>
      <w:tblPr>
        <w:tblStyle w:val="TableGrid"/>
        <w:tblW w:w="0" w:type="auto"/>
        <w:tblInd w:w="715" w:type="dxa"/>
        <w:tblLayout w:type="fixed"/>
        <w:tblCellMar>
          <w:top w:w="115" w:type="dxa"/>
          <w:left w:w="115" w:type="dxa"/>
          <w:bottom w:w="115" w:type="dxa"/>
          <w:right w:w="115" w:type="dxa"/>
        </w:tblCellMar>
        <w:tblLook w:val="0600" w:firstRow="0" w:lastRow="0" w:firstColumn="0" w:lastColumn="0" w:noHBand="1" w:noVBand="1"/>
      </w:tblPr>
      <w:tblGrid>
        <w:gridCol w:w="8635"/>
      </w:tblGrid>
      <w:tr w:rsidR="00EC3453" w14:paraId="36866082" w14:textId="77777777" w:rsidTr="00C751AF">
        <w:tc>
          <w:tcPr>
            <w:tcW w:w="863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458FBE5A" w14:textId="6BFA1F91" w:rsidR="00EC3453" w:rsidRPr="008A516B" w:rsidRDefault="00EC3453" w:rsidP="008A516B">
            <w:pPr>
              <w:pStyle w:val="BasicParagraph"/>
              <w:rPr>
                <w:rFonts w:ascii="Arial" w:hAnsi="Arial" w:cs="Arial"/>
                <w:sz w:val="20"/>
                <w:szCs w:val="20"/>
                <w:lang w:bidi="ar-SA"/>
              </w:rPr>
            </w:pPr>
            <w:r w:rsidRPr="008A516B">
              <w:rPr>
                <w:rFonts w:ascii="Arial" w:hAnsi="Arial" w:cs="Arial"/>
                <w:b/>
                <w:color w:val="000000" w:themeColor="text1"/>
                <w:sz w:val="20"/>
                <w:szCs w:val="20"/>
                <w:lang w:bidi="ar-SA"/>
              </w:rPr>
              <w:t>COMMENT:</w:t>
            </w:r>
            <w:r w:rsidRPr="008A516B">
              <w:rPr>
                <w:rFonts w:ascii="Arial" w:hAnsi="Arial" w:cs="Arial"/>
                <w:color w:val="000000" w:themeColor="text1"/>
                <w:sz w:val="20"/>
                <w:szCs w:val="20"/>
                <w:lang w:bidi="ar-SA"/>
              </w:rPr>
              <w:t xml:space="preserve"> </w:t>
            </w:r>
            <w:r w:rsidR="008A516B" w:rsidRPr="008A516B">
              <w:rPr>
                <w:rFonts w:ascii="Arial" w:hAnsi="Arial" w:cs="Arial"/>
                <w:color w:val="000000" w:themeColor="text1"/>
                <w:sz w:val="20"/>
                <w:szCs w:val="20"/>
              </w:rPr>
              <w:t>This section establishes the duties of the Commission and authorizes the expenditure of funds needed to fulfill those duties.</w:t>
            </w:r>
          </w:p>
        </w:tc>
      </w:tr>
    </w:tbl>
    <w:p w14:paraId="34453380" w14:textId="6AE51159" w:rsidR="008A516B" w:rsidRPr="00C751AF" w:rsidRDefault="008A516B" w:rsidP="00473C92">
      <w:pPr>
        <w:pStyle w:val="ListParagraph"/>
        <w:numPr>
          <w:ilvl w:val="0"/>
          <w:numId w:val="30"/>
        </w:numPr>
        <w:spacing w:before="120" w:after="60"/>
        <w:rPr>
          <w:rFonts w:ascii="Times New Roman" w:hAnsi="Times New Roman"/>
          <w:sz w:val="24"/>
          <w:szCs w:val="24"/>
        </w:rPr>
      </w:pPr>
      <w:bookmarkStart w:id="26" w:name="_Toc477173958"/>
      <w:r w:rsidRPr="007871C9">
        <w:rPr>
          <w:rFonts w:ascii="Times New Roman" w:hAnsi="Times New Roman"/>
          <w:sz w:val="24"/>
          <w:szCs w:val="24"/>
        </w:rPr>
        <w:t xml:space="preserve">Consistent with </w:t>
      </w:r>
      <w:r>
        <w:rPr>
          <w:rFonts w:ascii="Times New Roman" w:hAnsi="Times New Roman"/>
          <w:sz w:val="24"/>
          <w:szCs w:val="24"/>
        </w:rPr>
        <w:t xml:space="preserve">Sections E-I </w:t>
      </w:r>
      <w:r w:rsidRPr="007871C9">
        <w:rPr>
          <w:rFonts w:ascii="Times New Roman" w:hAnsi="Times New Roman"/>
          <w:sz w:val="24"/>
          <w:szCs w:val="24"/>
        </w:rPr>
        <w:t>below, the Complete Parks Commission shall be responsible for the following tasks:</w:t>
      </w:r>
    </w:p>
    <w:p w14:paraId="664EF42A" w14:textId="18C8012A" w:rsidR="008A516B" w:rsidRPr="00C751AF" w:rsidRDefault="008A516B" w:rsidP="00C751AF">
      <w:pPr>
        <w:pStyle w:val="ListParagraph"/>
        <w:numPr>
          <w:ilvl w:val="1"/>
          <w:numId w:val="30"/>
        </w:numPr>
        <w:spacing w:before="60" w:after="60"/>
        <w:rPr>
          <w:rFonts w:ascii="Times New Roman" w:hAnsi="Times New Roman"/>
          <w:sz w:val="24"/>
          <w:szCs w:val="24"/>
        </w:rPr>
      </w:pPr>
      <w:r w:rsidRPr="008E59D8">
        <w:rPr>
          <w:rFonts w:ascii="Times New Roman" w:hAnsi="Times New Roman"/>
          <w:sz w:val="24"/>
          <w:szCs w:val="24"/>
        </w:rPr>
        <w:t>Conducting a preliminary assessment of the existing park</w:t>
      </w:r>
      <w:r>
        <w:rPr>
          <w:rFonts w:ascii="Times New Roman" w:hAnsi="Times New Roman"/>
          <w:sz w:val="24"/>
          <w:szCs w:val="24"/>
        </w:rPr>
        <w:t>s</w:t>
      </w:r>
      <w:r w:rsidRPr="008E59D8">
        <w:rPr>
          <w:rFonts w:ascii="Times New Roman" w:hAnsi="Times New Roman"/>
          <w:sz w:val="24"/>
          <w:szCs w:val="24"/>
        </w:rPr>
        <w:t xml:space="preserve"> system</w:t>
      </w:r>
    </w:p>
    <w:p w14:paraId="7DF9ED5C" w14:textId="27675F2E" w:rsidR="008A516B" w:rsidRPr="00C751AF" w:rsidRDefault="008A516B" w:rsidP="00C751AF">
      <w:pPr>
        <w:pStyle w:val="ListParagraph"/>
        <w:numPr>
          <w:ilvl w:val="1"/>
          <w:numId w:val="30"/>
        </w:numPr>
        <w:spacing w:before="60" w:after="60"/>
        <w:rPr>
          <w:rFonts w:ascii="Times New Roman" w:hAnsi="Times New Roman"/>
          <w:sz w:val="24"/>
          <w:szCs w:val="24"/>
        </w:rPr>
      </w:pPr>
      <w:r w:rsidRPr="008E59D8">
        <w:rPr>
          <w:rFonts w:ascii="Times New Roman" w:hAnsi="Times New Roman"/>
          <w:sz w:val="24"/>
          <w:szCs w:val="24"/>
        </w:rPr>
        <w:t>Developing a [</w:t>
      </w:r>
      <w:r w:rsidRPr="00785551">
        <w:rPr>
          <w:rFonts w:ascii="Times New Roman" w:hAnsi="Times New Roman"/>
          <w:i/>
          <w:sz w:val="24"/>
          <w:szCs w:val="24"/>
        </w:rPr>
        <w:t>Jurisdiction</w:t>
      </w:r>
      <w:r w:rsidRPr="008E59D8">
        <w:rPr>
          <w:rFonts w:ascii="Times New Roman" w:hAnsi="Times New Roman"/>
          <w:sz w:val="24"/>
          <w:szCs w:val="24"/>
        </w:rPr>
        <w:t>] Complete Parks Plan</w:t>
      </w:r>
    </w:p>
    <w:p w14:paraId="62BB5988" w14:textId="679C5CBB" w:rsidR="008A516B" w:rsidRPr="00C751AF" w:rsidRDefault="008A516B" w:rsidP="00C751AF">
      <w:pPr>
        <w:pStyle w:val="ListParagraph"/>
        <w:numPr>
          <w:ilvl w:val="1"/>
          <w:numId w:val="30"/>
        </w:numPr>
        <w:spacing w:before="60" w:after="60"/>
        <w:rPr>
          <w:rFonts w:ascii="Times New Roman" w:hAnsi="Times New Roman"/>
          <w:sz w:val="24"/>
          <w:szCs w:val="24"/>
        </w:rPr>
      </w:pPr>
      <w:r w:rsidRPr="008E59D8">
        <w:rPr>
          <w:rFonts w:ascii="Times New Roman" w:hAnsi="Times New Roman"/>
          <w:sz w:val="24"/>
          <w:szCs w:val="24"/>
        </w:rPr>
        <w:t>Ongoing implementation and oversight of the Plan</w:t>
      </w:r>
    </w:p>
    <w:p w14:paraId="14384C48" w14:textId="78A38016" w:rsidR="008A516B" w:rsidRPr="00C751AF" w:rsidRDefault="008A516B" w:rsidP="00C751AF">
      <w:pPr>
        <w:pStyle w:val="ListParagraph"/>
        <w:numPr>
          <w:ilvl w:val="1"/>
          <w:numId w:val="30"/>
        </w:numPr>
        <w:spacing w:before="60" w:after="60"/>
        <w:rPr>
          <w:rFonts w:ascii="Times New Roman" w:hAnsi="Times New Roman"/>
          <w:sz w:val="24"/>
          <w:szCs w:val="24"/>
        </w:rPr>
      </w:pPr>
      <w:r w:rsidRPr="008A12FC">
        <w:rPr>
          <w:rFonts w:ascii="Times New Roman" w:hAnsi="Times New Roman"/>
          <w:sz w:val="24"/>
          <w:szCs w:val="24"/>
        </w:rPr>
        <w:t>Reporting</w:t>
      </w:r>
    </w:p>
    <w:p w14:paraId="11F1163F" w14:textId="0C7CC483" w:rsidR="008A516B" w:rsidRPr="008A12FC" w:rsidRDefault="008A516B" w:rsidP="00473C92">
      <w:pPr>
        <w:pStyle w:val="ListParagraph"/>
        <w:numPr>
          <w:ilvl w:val="0"/>
          <w:numId w:val="30"/>
        </w:numPr>
        <w:spacing w:after="120"/>
        <w:rPr>
          <w:rFonts w:ascii="Times New Roman" w:hAnsi="Times New Roman"/>
          <w:sz w:val="24"/>
          <w:szCs w:val="24"/>
        </w:rPr>
      </w:pPr>
      <w:r w:rsidRPr="008A12FC">
        <w:rPr>
          <w:rFonts w:ascii="Times New Roman" w:hAnsi="Times New Roman"/>
          <w:sz w:val="24"/>
          <w:szCs w:val="24"/>
        </w:rPr>
        <w:t>Consistent with the purpose of the Resolution and</w:t>
      </w:r>
      <w:r w:rsidR="00AB18C2">
        <w:rPr>
          <w:rFonts w:ascii="Times New Roman" w:hAnsi="Times New Roman"/>
          <w:sz w:val="24"/>
          <w:szCs w:val="24"/>
        </w:rPr>
        <w:t xml:space="preserve"> this Policy, the [city manager/</w:t>
      </w:r>
      <w:r w:rsidRPr="008A12FC">
        <w:rPr>
          <w:rFonts w:ascii="Times New Roman" w:hAnsi="Times New Roman"/>
          <w:sz w:val="24"/>
          <w:szCs w:val="24"/>
        </w:rPr>
        <w:t>county administrator] for [Jurisdiction] is authorized to expend funds on behalf of the Complete Parks Commission so that it may fulfill its duties as set forth in this section.</w:t>
      </w:r>
    </w:p>
    <w:tbl>
      <w:tblPr>
        <w:tblStyle w:val="TableGrid"/>
        <w:tblW w:w="8281" w:type="dxa"/>
        <w:tblInd w:w="1079" w:type="dxa"/>
        <w:tblLayout w:type="fixed"/>
        <w:tblCellMar>
          <w:top w:w="115" w:type="dxa"/>
          <w:left w:w="115" w:type="dxa"/>
          <w:bottom w:w="115" w:type="dxa"/>
          <w:right w:w="115" w:type="dxa"/>
        </w:tblCellMar>
        <w:tblLook w:val="0600" w:firstRow="0" w:lastRow="0" w:firstColumn="0" w:lastColumn="0" w:noHBand="1" w:noVBand="1"/>
      </w:tblPr>
      <w:tblGrid>
        <w:gridCol w:w="8281"/>
      </w:tblGrid>
      <w:tr w:rsidR="008A516B" w14:paraId="3AEEC579" w14:textId="77777777" w:rsidTr="008A516B">
        <w:tc>
          <w:tcPr>
            <w:tcW w:w="8281"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68EF2F19" w14:textId="45F1CD3F" w:rsidR="008A516B" w:rsidRPr="0071510D" w:rsidRDefault="008A516B" w:rsidP="008A12FC">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8A516B">
              <w:rPr>
                <w:rFonts w:ascii="Arial" w:hAnsi="Arial" w:cs="Arial"/>
                <w:color w:val="000000" w:themeColor="text1"/>
                <w:sz w:val="20"/>
              </w:rPr>
              <w:t>This section does not appropriate any monies; rather, it authorizes the Commission to request and the jurisdiction to expend funds that may be necessary for the Commission to carry out its duties—e.g., assessments and community outreach.</w:t>
            </w:r>
          </w:p>
        </w:tc>
      </w:tr>
    </w:tbl>
    <w:p w14:paraId="6869F748" w14:textId="54134DE6" w:rsidR="008A516B" w:rsidRPr="004E7C6F" w:rsidRDefault="008A516B" w:rsidP="00C751AF">
      <w:pPr>
        <w:pStyle w:val="Heading3"/>
      </w:pPr>
      <w:r>
        <w:t>PRELIMINARY ASSESSMENT</w:t>
      </w:r>
    </w:p>
    <w:tbl>
      <w:tblPr>
        <w:tblStyle w:val="TableGrid"/>
        <w:tblW w:w="0" w:type="auto"/>
        <w:tblInd w:w="715" w:type="dxa"/>
        <w:tblLayout w:type="fixed"/>
        <w:tblCellMar>
          <w:top w:w="115" w:type="dxa"/>
          <w:left w:w="115" w:type="dxa"/>
          <w:bottom w:w="115" w:type="dxa"/>
          <w:right w:w="115" w:type="dxa"/>
        </w:tblCellMar>
        <w:tblLook w:val="0600" w:firstRow="0" w:lastRow="0" w:firstColumn="0" w:lastColumn="0" w:noHBand="1" w:noVBand="1"/>
      </w:tblPr>
      <w:tblGrid>
        <w:gridCol w:w="8635"/>
      </w:tblGrid>
      <w:tr w:rsidR="008A516B" w14:paraId="798854C1" w14:textId="77777777" w:rsidTr="00C751AF">
        <w:tc>
          <w:tcPr>
            <w:tcW w:w="863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44408057" w14:textId="23908DEB" w:rsidR="008A516B" w:rsidRPr="008A516B" w:rsidRDefault="008A516B" w:rsidP="008A12FC">
            <w:pPr>
              <w:pStyle w:val="BasicParagraph"/>
              <w:rPr>
                <w:rFonts w:ascii="Arial" w:hAnsi="Arial" w:cs="Arial"/>
                <w:sz w:val="20"/>
                <w:szCs w:val="20"/>
                <w:lang w:bidi="ar-SA"/>
              </w:rPr>
            </w:pPr>
            <w:r w:rsidRPr="008A516B">
              <w:rPr>
                <w:rFonts w:ascii="Arial" w:hAnsi="Arial" w:cs="Arial"/>
                <w:b/>
                <w:color w:val="000000" w:themeColor="text1"/>
                <w:sz w:val="20"/>
                <w:szCs w:val="20"/>
                <w:lang w:bidi="ar-SA"/>
              </w:rPr>
              <w:t>COMMENT:</w:t>
            </w:r>
            <w:r w:rsidRPr="008A516B">
              <w:rPr>
                <w:rFonts w:ascii="Arial" w:hAnsi="Arial" w:cs="Arial"/>
                <w:color w:val="000000" w:themeColor="text1"/>
                <w:sz w:val="20"/>
                <w:szCs w:val="20"/>
                <w:lang w:bidi="ar-SA"/>
              </w:rPr>
              <w:t xml:space="preserve"> </w:t>
            </w:r>
            <w:r w:rsidRPr="008A516B">
              <w:rPr>
                <w:rFonts w:ascii="Arial" w:hAnsi="Arial" w:cs="Arial"/>
                <w:color w:val="000000" w:themeColor="text1"/>
                <w:sz w:val="20"/>
                <w:szCs w:val="20"/>
              </w:rPr>
              <w:t>This section directs the Commission to undertake an assessment of the jurisdiction’s existing park infrastructure, programming, and services. This assessment will enable the Commission to identify areas of greatest need and will serve as a guide for prioritizing where and how resources are directed. Some jurisdictions may have already done their own assessment of parks, in which case that assessment should be referred to and built upon.</w:t>
            </w:r>
          </w:p>
        </w:tc>
      </w:tr>
    </w:tbl>
    <w:p w14:paraId="435F2ED0" w14:textId="3F688BE6" w:rsidR="008A516B" w:rsidRPr="00473C92" w:rsidRDefault="008A516B" w:rsidP="00473C92">
      <w:pPr>
        <w:pStyle w:val="ListParagraph"/>
        <w:numPr>
          <w:ilvl w:val="0"/>
          <w:numId w:val="32"/>
        </w:numPr>
        <w:spacing w:before="120" w:after="120"/>
        <w:ind w:left="1080"/>
        <w:rPr>
          <w:rFonts w:ascii="Times New Roman" w:hAnsi="Times New Roman"/>
          <w:sz w:val="24"/>
          <w:szCs w:val="24"/>
        </w:rPr>
      </w:pPr>
      <w:r w:rsidRPr="001C0B73">
        <w:rPr>
          <w:rFonts w:ascii="Times New Roman" w:hAnsi="Times New Roman"/>
          <w:sz w:val="24"/>
          <w:szCs w:val="24"/>
        </w:rPr>
        <w:t>The Complete Parks Commission shall undertake a preliminary assessment of the existing park</w:t>
      </w:r>
      <w:r>
        <w:rPr>
          <w:rFonts w:ascii="Times New Roman" w:hAnsi="Times New Roman"/>
          <w:sz w:val="24"/>
          <w:szCs w:val="24"/>
        </w:rPr>
        <w:t>s</w:t>
      </w:r>
      <w:r w:rsidRPr="001C0B73">
        <w:rPr>
          <w:rFonts w:ascii="Times New Roman" w:hAnsi="Times New Roman"/>
          <w:sz w:val="24"/>
          <w:szCs w:val="24"/>
        </w:rPr>
        <w:t xml:space="preserve"> system</w:t>
      </w:r>
      <w:r>
        <w:rPr>
          <w:rFonts w:ascii="Times New Roman" w:hAnsi="Times New Roman"/>
          <w:sz w:val="24"/>
          <w:szCs w:val="24"/>
        </w:rPr>
        <w:t>, using</w:t>
      </w:r>
      <w:r w:rsidRPr="001C0B73">
        <w:rPr>
          <w:rFonts w:ascii="Times New Roman" w:hAnsi="Times New Roman"/>
          <w:sz w:val="24"/>
          <w:szCs w:val="24"/>
        </w:rPr>
        <w:t xml:space="preserve"> </w:t>
      </w:r>
      <w:hyperlink r:id="rId26" w:history="1">
        <w:r w:rsidRPr="008A516B">
          <w:rPr>
            <w:rStyle w:val="Hyperlink"/>
            <w:rFonts w:ascii="Times New Roman" w:hAnsi="Times New Roman"/>
            <w:i/>
            <w:sz w:val="24"/>
            <w:szCs w:val="24"/>
            <w:u w:val="none"/>
          </w:rPr>
          <w:t>Complete Parks Indicators: A Systems Approach to Assessing Parks</w:t>
        </w:r>
      </w:hyperlink>
      <w:r w:rsidRPr="00785551" w:rsidDel="002269C3">
        <w:rPr>
          <w:rFonts w:ascii="Times New Roman" w:hAnsi="Times New Roman"/>
          <w:i/>
          <w:sz w:val="24"/>
          <w:szCs w:val="24"/>
        </w:rPr>
        <w:t xml:space="preserve"> </w:t>
      </w:r>
      <w:r w:rsidRPr="001C0B73">
        <w:rPr>
          <w:rFonts w:ascii="Times New Roman" w:hAnsi="Times New Roman"/>
          <w:sz w:val="24"/>
          <w:szCs w:val="24"/>
        </w:rPr>
        <w:t>(“Complete Parks Indicators”).</w:t>
      </w:r>
    </w:p>
    <w:tbl>
      <w:tblPr>
        <w:tblStyle w:val="TableGrid"/>
        <w:tblW w:w="0" w:type="auto"/>
        <w:tblInd w:w="1075" w:type="dxa"/>
        <w:tblLayout w:type="fixed"/>
        <w:tblCellMar>
          <w:top w:w="115" w:type="dxa"/>
          <w:left w:w="115" w:type="dxa"/>
          <w:bottom w:w="115" w:type="dxa"/>
          <w:right w:w="115" w:type="dxa"/>
        </w:tblCellMar>
        <w:tblLook w:val="0600" w:firstRow="0" w:lastRow="0" w:firstColumn="0" w:lastColumn="0" w:noHBand="1" w:noVBand="1"/>
      </w:tblPr>
      <w:tblGrid>
        <w:gridCol w:w="8275"/>
      </w:tblGrid>
      <w:tr w:rsidR="008A516B" w14:paraId="00948411" w14:textId="77777777" w:rsidTr="00C751AF">
        <w:tc>
          <w:tcPr>
            <w:tcW w:w="827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4B428FE9" w14:textId="70B69BC4" w:rsidR="008A516B" w:rsidRPr="008A516B" w:rsidRDefault="008A516B" w:rsidP="008A516B">
            <w:pPr>
              <w:spacing w:line="276" w:lineRule="auto"/>
              <w:rPr>
                <w:rFonts w:ascii="Arial" w:hAnsi="Arial" w:cs="Arial"/>
                <w:color w:val="000000" w:themeColor="text1"/>
                <w:sz w:val="20"/>
                <w:szCs w:val="20"/>
              </w:rPr>
            </w:pPr>
            <w:r w:rsidRPr="008A516B">
              <w:rPr>
                <w:rFonts w:ascii="Arial" w:hAnsi="Arial" w:cs="Arial"/>
                <w:b/>
                <w:color w:val="000000" w:themeColor="text1"/>
                <w:sz w:val="20"/>
                <w:szCs w:val="20"/>
              </w:rPr>
              <w:t>COMMENT:</w:t>
            </w:r>
            <w:r w:rsidRPr="008A516B">
              <w:rPr>
                <w:rFonts w:ascii="Arial" w:hAnsi="Arial" w:cs="Arial"/>
                <w:color w:val="000000" w:themeColor="text1"/>
                <w:sz w:val="20"/>
                <w:szCs w:val="20"/>
              </w:rPr>
              <w:t xml:space="preserve"> </w:t>
            </w:r>
            <w:r w:rsidRPr="008A516B">
              <w:rPr>
                <w:rFonts w:ascii="Arial" w:hAnsi="Arial" w:cs="Arial"/>
                <w:i/>
                <w:color w:val="000000" w:themeColor="text1"/>
                <w:sz w:val="20"/>
                <w:szCs w:val="20"/>
              </w:rPr>
              <w:t>Complete Parks Indicators,</w:t>
            </w:r>
            <w:r w:rsidRPr="008A516B">
              <w:rPr>
                <w:rFonts w:ascii="Arial" w:hAnsi="Arial" w:cs="Arial"/>
                <w:color w:val="000000" w:themeColor="text1"/>
                <w:sz w:val="20"/>
                <w:szCs w:val="20"/>
              </w:rPr>
              <w:t xml:space="preserve"> a parks system assessment tool, was developed by ChangeLab Solutions specifically to be used with this model resolution and is available for download at no charge. This tool enables a jurisdiction to evaluate the strengths and weaknesses of its current parks system, using the framework set forth in the </w:t>
            </w:r>
            <w:hyperlink r:id="rId27" w:history="1">
              <w:r w:rsidRPr="008A516B">
                <w:rPr>
                  <w:rStyle w:val="Hyperlink"/>
                  <w:rFonts w:ascii="Arial" w:hAnsi="Arial" w:cs="Arial"/>
                  <w:i/>
                  <w:color w:val="0070C0"/>
                  <w:sz w:val="20"/>
                  <w:szCs w:val="20"/>
                  <w:u w:val="none"/>
                </w:rPr>
                <w:t>Complete Parks Playbook</w:t>
              </w:r>
            </w:hyperlink>
            <w:r w:rsidRPr="008A516B">
              <w:rPr>
                <w:rFonts w:ascii="Arial" w:hAnsi="Arial" w:cs="Arial"/>
                <w:i/>
                <w:color w:val="000000" w:themeColor="text1"/>
                <w:sz w:val="20"/>
                <w:szCs w:val="20"/>
              </w:rPr>
              <w:t>.</w:t>
            </w:r>
            <w:r w:rsidRPr="008A516B">
              <w:rPr>
                <w:rFonts w:ascii="Arial" w:hAnsi="Arial" w:cs="Arial"/>
                <w:color w:val="000000" w:themeColor="text1"/>
                <w:sz w:val="20"/>
                <w:szCs w:val="20"/>
              </w:rPr>
              <w:t xml:space="preserve"> A jurisdiction may, of course, choose to use a different assessment tool. Alternate tools should, at a minimum,</w:t>
            </w:r>
          </w:p>
          <w:p w14:paraId="5397B3F6" w14:textId="77777777" w:rsidR="008A516B" w:rsidRPr="008A516B" w:rsidRDefault="008A516B" w:rsidP="008A516B">
            <w:pPr>
              <w:pStyle w:val="ListParagraph"/>
              <w:numPr>
                <w:ilvl w:val="0"/>
                <w:numId w:val="33"/>
              </w:numPr>
              <w:spacing w:after="0"/>
              <w:ind w:left="517"/>
              <w:rPr>
                <w:rFonts w:ascii="Arial" w:hAnsi="Arial" w:cs="Arial"/>
                <w:b/>
                <w:color w:val="000000" w:themeColor="text1"/>
                <w:sz w:val="20"/>
                <w:szCs w:val="20"/>
              </w:rPr>
            </w:pPr>
            <w:r w:rsidRPr="008A516B">
              <w:rPr>
                <w:rFonts w:ascii="Arial" w:hAnsi="Arial" w:cs="Arial"/>
                <w:color w:val="000000" w:themeColor="text1"/>
                <w:sz w:val="20"/>
                <w:szCs w:val="20"/>
              </w:rPr>
              <w:t xml:space="preserve">Assess the quality of individual parks as well as the quality of the parks system as a whole; </w:t>
            </w:r>
          </w:p>
          <w:p w14:paraId="7DDFC7CB" w14:textId="77777777" w:rsidR="008A516B" w:rsidRPr="008A516B" w:rsidRDefault="008A516B" w:rsidP="008A516B">
            <w:pPr>
              <w:pStyle w:val="ListParagraph"/>
              <w:numPr>
                <w:ilvl w:val="0"/>
                <w:numId w:val="33"/>
              </w:numPr>
              <w:spacing w:after="0"/>
              <w:ind w:left="517"/>
              <w:rPr>
                <w:rFonts w:ascii="Arial" w:hAnsi="Arial" w:cs="Arial"/>
                <w:b/>
                <w:color w:val="000000" w:themeColor="text1"/>
                <w:sz w:val="20"/>
                <w:szCs w:val="20"/>
              </w:rPr>
            </w:pPr>
            <w:r w:rsidRPr="008A516B">
              <w:rPr>
                <w:rFonts w:ascii="Arial" w:hAnsi="Arial" w:cs="Arial"/>
                <w:color w:val="000000" w:themeColor="text1"/>
                <w:sz w:val="20"/>
                <w:szCs w:val="20"/>
              </w:rPr>
              <w:t xml:space="preserve">Include data from community-based sources as well as local government agencies; </w:t>
            </w:r>
          </w:p>
          <w:p w14:paraId="0D00B860" w14:textId="77777777" w:rsidR="008A516B" w:rsidRPr="008A516B" w:rsidRDefault="008A516B" w:rsidP="008A516B">
            <w:pPr>
              <w:pStyle w:val="ListParagraph"/>
              <w:numPr>
                <w:ilvl w:val="0"/>
                <w:numId w:val="33"/>
              </w:numPr>
              <w:spacing w:after="0"/>
              <w:ind w:left="517"/>
              <w:rPr>
                <w:rFonts w:ascii="Arial" w:hAnsi="Arial" w:cs="Arial"/>
                <w:b/>
                <w:color w:val="000000" w:themeColor="text1"/>
                <w:sz w:val="20"/>
                <w:szCs w:val="20"/>
              </w:rPr>
            </w:pPr>
            <w:r w:rsidRPr="008A516B">
              <w:rPr>
                <w:rFonts w:ascii="Arial" w:hAnsi="Arial" w:cs="Arial"/>
                <w:color w:val="000000" w:themeColor="text1"/>
                <w:sz w:val="20"/>
                <w:szCs w:val="20"/>
              </w:rPr>
              <w:lastRenderedPageBreak/>
              <w:t xml:space="preserve">Be able to identify differences in park quality, investment, and activation across neighborhoods; </w:t>
            </w:r>
          </w:p>
          <w:p w14:paraId="041891E9" w14:textId="77777777" w:rsidR="008A516B" w:rsidRPr="008A516B" w:rsidRDefault="008A516B" w:rsidP="008A516B">
            <w:pPr>
              <w:pStyle w:val="ListParagraph"/>
              <w:numPr>
                <w:ilvl w:val="0"/>
                <w:numId w:val="33"/>
              </w:numPr>
              <w:spacing w:after="0"/>
              <w:ind w:left="517"/>
              <w:rPr>
                <w:rFonts w:ascii="Arial" w:hAnsi="Arial" w:cs="Arial"/>
                <w:b/>
                <w:color w:val="000000" w:themeColor="text1"/>
                <w:sz w:val="20"/>
                <w:szCs w:val="20"/>
              </w:rPr>
            </w:pPr>
            <w:r w:rsidRPr="008A516B">
              <w:rPr>
                <w:rFonts w:ascii="Arial" w:hAnsi="Arial" w:cs="Arial"/>
                <w:color w:val="000000" w:themeColor="text1"/>
                <w:sz w:val="20"/>
                <w:szCs w:val="20"/>
              </w:rPr>
              <w:t>Enable a community to gauge its progress toward implementation of a Complete Parks System; and</w:t>
            </w:r>
          </w:p>
          <w:p w14:paraId="3593C25F" w14:textId="3DA2510A" w:rsidR="008A516B" w:rsidRPr="008A516B" w:rsidRDefault="008A516B" w:rsidP="008A516B">
            <w:pPr>
              <w:pStyle w:val="ListParagraph"/>
              <w:numPr>
                <w:ilvl w:val="0"/>
                <w:numId w:val="33"/>
              </w:numPr>
              <w:spacing w:after="0"/>
              <w:ind w:left="517"/>
              <w:rPr>
                <w:rFonts w:ascii="Arial" w:hAnsi="Arial" w:cs="Arial"/>
                <w:b/>
                <w:color w:val="000000" w:themeColor="text1"/>
                <w:sz w:val="20"/>
                <w:szCs w:val="20"/>
              </w:rPr>
            </w:pPr>
            <w:r w:rsidRPr="008A516B">
              <w:rPr>
                <w:rFonts w:ascii="Arial" w:hAnsi="Arial" w:cs="Arial"/>
                <w:color w:val="000000" w:themeColor="text1"/>
                <w:sz w:val="20"/>
                <w:szCs w:val="20"/>
              </w:rPr>
              <w:t>Enable the commission to work toward an equitable distribution of parks-related resources.</w:t>
            </w:r>
          </w:p>
        </w:tc>
      </w:tr>
    </w:tbl>
    <w:p w14:paraId="531763DE" w14:textId="7553A262" w:rsidR="008A516B" w:rsidRPr="00C751AF" w:rsidRDefault="008A516B" w:rsidP="00473C92">
      <w:pPr>
        <w:pStyle w:val="ListParagraph"/>
        <w:numPr>
          <w:ilvl w:val="0"/>
          <w:numId w:val="32"/>
        </w:numPr>
        <w:spacing w:before="120" w:after="240"/>
        <w:ind w:left="1080"/>
        <w:rPr>
          <w:rFonts w:ascii="Times New Roman" w:hAnsi="Times New Roman"/>
          <w:sz w:val="24"/>
          <w:szCs w:val="24"/>
        </w:rPr>
      </w:pPr>
      <w:r>
        <w:rPr>
          <w:rFonts w:ascii="Times New Roman" w:hAnsi="Times New Roman"/>
          <w:sz w:val="24"/>
          <w:szCs w:val="24"/>
        </w:rPr>
        <w:lastRenderedPageBreak/>
        <w:t xml:space="preserve">The preliminary assessment shall be completed no later than [nine] </w:t>
      </w:r>
      <w:r w:rsidRPr="00B314A6">
        <w:rPr>
          <w:rFonts w:ascii="Times New Roman" w:hAnsi="Times New Roman"/>
          <w:sz w:val="24"/>
          <w:szCs w:val="24"/>
        </w:rPr>
        <w:t>months from the effective date of th</w:t>
      </w:r>
      <w:r>
        <w:rPr>
          <w:rFonts w:ascii="Times New Roman" w:hAnsi="Times New Roman"/>
          <w:sz w:val="24"/>
          <w:szCs w:val="24"/>
        </w:rPr>
        <w:t>e</w:t>
      </w:r>
      <w:r w:rsidRPr="00B314A6">
        <w:rPr>
          <w:rFonts w:ascii="Times New Roman" w:hAnsi="Times New Roman"/>
          <w:sz w:val="24"/>
          <w:szCs w:val="24"/>
        </w:rPr>
        <w:t xml:space="preserve"> </w:t>
      </w:r>
      <w:r>
        <w:rPr>
          <w:rFonts w:ascii="Times New Roman" w:hAnsi="Times New Roman"/>
          <w:sz w:val="24"/>
          <w:szCs w:val="24"/>
        </w:rPr>
        <w:t>R</w:t>
      </w:r>
      <w:r w:rsidRPr="00B314A6">
        <w:rPr>
          <w:rFonts w:ascii="Times New Roman" w:hAnsi="Times New Roman"/>
          <w:sz w:val="24"/>
          <w:szCs w:val="24"/>
        </w:rPr>
        <w:t xml:space="preserve">esolution, and </w:t>
      </w:r>
      <w:r>
        <w:rPr>
          <w:rFonts w:ascii="Times New Roman" w:hAnsi="Times New Roman"/>
          <w:sz w:val="24"/>
          <w:szCs w:val="24"/>
        </w:rPr>
        <w:t xml:space="preserve">a summary report </w:t>
      </w:r>
      <w:r w:rsidRPr="00B314A6">
        <w:rPr>
          <w:rFonts w:ascii="Times New Roman" w:hAnsi="Times New Roman"/>
          <w:sz w:val="24"/>
          <w:szCs w:val="24"/>
        </w:rPr>
        <w:t xml:space="preserve">shall be </w:t>
      </w:r>
      <w:r>
        <w:rPr>
          <w:rFonts w:ascii="Times New Roman" w:hAnsi="Times New Roman"/>
          <w:sz w:val="24"/>
          <w:szCs w:val="24"/>
        </w:rPr>
        <w:t>presented by the Commission to the [City Council/Board of Supervisors] [and Office of the Mayor] at its next regularly scheduled meeting. A summary report shall be provided to all local government agencies and community-based groups that provided data or participated in the assessment. A copy of the summary report shall be made publicly available online</w:t>
      </w:r>
      <w:r w:rsidRPr="00B314A6">
        <w:rPr>
          <w:rFonts w:ascii="Times New Roman" w:hAnsi="Times New Roman"/>
          <w:sz w:val="24"/>
          <w:szCs w:val="24"/>
        </w:rPr>
        <w:t>.</w:t>
      </w:r>
    </w:p>
    <w:p w14:paraId="7B628AA5" w14:textId="29558949" w:rsidR="006F4555" w:rsidRPr="006F4555" w:rsidRDefault="00466144" w:rsidP="00C751AF">
      <w:pPr>
        <w:pStyle w:val="Heading3"/>
      </w:pPr>
      <w:r w:rsidRPr="006F4555">
        <w:t xml:space="preserve">COMPLETE PARKS PLAN </w:t>
      </w:r>
    </w:p>
    <w:tbl>
      <w:tblPr>
        <w:tblStyle w:val="TableGrid"/>
        <w:tblW w:w="0" w:type="auto"/>
        <w:tblInd w:w="625" w:type="dxa"/>
        <w:tblLayout w:type="fixed"/>
        <w:tblCellMar>
          <w:top w:w="115" w:type="dxa"/>
          <w:left w:w="115" w:type="dxa"/>
          <w:bottom w:w="115" w:type="dxa"/>
          <w:right w:w="115" w:type="dxa"/>
        </w:tblCellMar>
        <w:tblLook w:val="0600" w:firstRow="0" w:lastRow="0" w:firstColumn="0" w:lastColumn="0" w:noHBand="1" w:noVBand="1"/>
      </w:tblPr>
      <w:tblGrid>
        <w:gridCol w:w="8725"/>
      </w:tblGrid>
      <w:tr w:rsidR="006F4555" w14:paraId="2697F54B" w14:textId="77777777" w:rsidTr="008A12FC">
        <w:tc>
          <w:tcPr>
            <w:tcW w:w="872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0E6DD52E" w14:textId="540308C4" w:rsidR="006F4555" w:rsidRPr="008A516B" w:rsidRDefault="006F4555" w:rsidP="008A12FC">
            <w:pPr>
              <w:pStyle w:val="BasicParagraph"/>
              <w:rPr>
                <w:rFonts w:ascii="Arial" w:hAnsi="Arial" w:cs="Arial"/>
                <w:sz w:val="20"/>
                <w:szCs w:val="20"/>
                <w:lang w:bidi="ar-SA"/>
              </w:rPr>
            </w:pPr>
            <w:r w:rsidRPr="008A516B">
              <w:rPr>
                <w:rFonts w:ascii="Arial" w:hAnsi="Arial" w:cs="Arial"/>
                <w:b/>
                <w:color w:val="000000" w:themeColor="text1"/>
                <w:sz w:val="20"/>
                <w:szCs w:val="20"/>
                <w:lang w:bidi="ar-SA"/>
              </w:rPr>
              <w:t>COMMENT:</w:t>
            </w:r>
            <w:r w:rsidRPr="008A516B">
              <w:rPr>
                <w:rFonts w:ascii="Arial" w:hAnsi="Arial" w:cs="Arial"/>
                <w:color w:val="000000" w:themeColor="text1"/>
                <w:sz w:val="20"/>
                <w:szCs w:val="20"/>
                <w:lang w:bidi="ar-SA"/>
              </w:rPr>
              <w:t xml:space="preserve"> </w:t>
            </w:r>
            <w:r w:rsidRPr="006F4555">
              <w:rPr>
                <w:rFonts w:ascii="Arial" w:hAnsi="Arial" w:cs="Arial"/>
                <w:color w:val="000000" w:themeColor="text1"/>
                <w:sz w:val="20"/>
                <w:szCs w:val="20"/>
              </w:rPr>
              <w:t>This section directs the Commission—with public participation—to create the Complete Parks Plan and identifies the key issues that the Plan must address.</w:t>
            </w:r>
          </w:p>
        </w:tc>
      </w:tr>
    </w:tbl>
    <w:p w14:paraId="2BDAF072" w14:textId="2B95265C" w:rsidR="008A12FC" w:rsidRPr="00C751AF" w:rsidRDefault="008A12FC" w:rsidP="00473C92">
      <w:pPr>
        <w:pStyle w:val="ListParagraph"/>
        <w:numPr>
          <w:ilvl w:val="0"/>
          <w:numId w:val="35"/>
        </w:numPr>
        <w:spacing w:before="120" w:after="120"/>
        <w:rPr>
          <w:rFonts w:ascii="Times New Roman" w:hAnsi="Times New Roman"/>
          <w:sz w:val="24"/>
          <w:szCs w:val="24"/>
        </w:rPr>
      </w:pPr>
      <w:r w:rsidRPr="00B314A6">
        <w:rPr>
          <w:rFonts w:ascii="Times New Roman" w:hAnsi="Times New Roman"/>
          <w:sz w:val="24"/>
          <w:szCs w:val="24"/>
        </w:rPr>
        <w:t>Within [</w:t>
      </w:r>
      <w:r w:rsidRPr="00874E3E">
        <w:rPr>
          <w:rFonts w:ascii="Times New Roman" w:hAnsi="Times New Roman"/>
          <w:sz w:val="24"/>
          <w:szCs w:val="24"/>
        </w:rPr>
        <w:t>18</w:t>
      </w:r>
      <w:r>
        <w:rPr>
          <w:rFonts w:ascii="Times New Roman" w:hAnsi="Times New Roman"/>
          <w:sz w:val="24"/>
          <w:szCs w:val="24"/>
        </w:rPr>
        <w:t>]</w:t>
      </w:r>
      <w:r w:rsidRPr="00874E3E">
        <w:rPr>
          <w:rFonts w:ascii="Times New Roman" w:hAnsi="Times New Roman"/>
          <w:sz w:val="24"/>
          <w:szCs w:val="24"/>
        </w:rPr>
        <w:t xml:space="preserve"> months</w:t>
      </w:r>
      <w:r w:rsidRPr="00B314A6">
        <w:rPr>
          <w:rFonts w:ascii="Times New Roman" w:hAnsi="Times New Roman"/>
          <w:sz w:val="24"/>
          <w:szCs w:val="24"/>
        </w:rPr>
        <w:t xml:space="preserve"> from the effective date of th</w:t>
      </w:r>
      <w:r>
        <w:rPr>
          <w:rFonts w:ascii="Times New Roman" w:hAnsi="Times New Roman"/>
          <w:sz w:val="24"/>
          <w:szCs w:val="24"/>
        </w:rPr>
        <w:t>e</w:t>
      </w:r>
      <w:r w:rsidRPr="00B314A6">
        <w:rPr>
          <w:rFonts w:ascii="Times New Roman" w:hAnsi="Times New Roman"/>
          <w:sz w:val="24"/>
          <w:szCs w:val="24"/>
        </w:rPr>
        <w:t xml:space="preserve"> </w:t>
      </w:r>
      <w:r w:rsidR="000504A5">
        <w:rPr>
          <w:rFonts w:ascii="Times New Roman" w:hAnsi="Times New Roman"/>
          <w:sz w:val="24"/>
          <w:szCs w:val="24"/>
        </w:rPr>
        <w:t>R</w:t>
      </w:r>
      <w:r w:rsidR="000504A5" w:rsidRPr="00B314A6">
        <w:rPr>
          <w:rFonts w:ascii="Times New Roman" w:hAnsi="Times New Roman"/>
          <w:sz w:val="24"/>
          <w:szCs w:val="24"/>
        </w:rPr>
        <w:t>esolution</w:t>
      </w:r>
      <w:r w:rsidRPr="00B314A6">
        <w:rPr>
          <w:rFonts w:ascii="Times New Roman" w:hAnsi="Times New Roman"/>
          <w:sz w:val="24"/>
          <w:szCs w:val="24"/>
        </w:rPr>
        <w:t xml:space="preserve">, the Complete Parks Commission </w:t>
      </w:r>
      <w:r>
        <w:rPr>
          <w:rFonts w:ascii="Times New Roman" w:hAnsi="Times New Roman"/>
          <w:sz w:val="24"/>
          <w:szCs w:val="24"/>
        </w:rPr>
        <w:t>shall develop a Complete Parks Plan (“Plan”), submit it to the [City Council/Board of Supervisors] [and Office of the Mayor] for official adoption, and make it publicly available online.</w:t>
      </w:r>
    </w:p>
    <w:tbl>
      <w:tblPr>
        <w:tblStyle w:val="TableGrid"/>
        <w:tblW w:w="0" w:type="auto"/>
        <w:tblInd w:w="1079" w:type="dxa"/>
        <w:tblLayout w:type="fixed"/>
        <w:tblCellMar>
          <w:top w:w="115" w:type="dxa"/>
          <w:left w:w="115" w:type="dxa"/>
          <w:bottom w:w="115" w:type="dxa"/>
          <w:right w:w="115" w:type="dxa"/>
        </w:tblCellMar>
        <w:tblLook w:val="0600" w:firstRow="0" w:lastRow="0" w:firstColumn="0" w:lastColumn="0" w:noHBand="1" w:noVBand="1"/>
      </w:tblPr>
      <w:tblGrid>
        <w:gridCol w:w="8271"/>
      </w:tblGrid>
      <w:tr w:rsidR="008A12FC" w14:paraId="07619F7B" w14:textId="77777777" w:rsidTr="008A12FC">
        <w:tc>
          <w:tcPr>
            <w:tcW w:w="8271"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0947179D" w14:textId="4D0A3462" w:rsidR="008A12FC" w:rsidRPr="008A516B" w:rsidRDefault="008A12FC" w:rsidP="008A12FC">
            <w:pPr>
              <w:pStyle w:val="BasicParagraph"/>
              <w:rPr>
                <w:rFonts w:ascii="Arial" w:hAnsi="Arial" w:cs="Arial"/>
                <w:sz w:val="20"/>
                <w:szCs w:val="20"/>
                <w:lang w:bidi="ar-SA"/>
              </w:rPr>
            </w:pPr>
            <w:r w:rsidRPr="008A516B">
              <w:rPr>
                <w:rFonts w:ascii="Arial" w:hAnsi="Arial" w:cs="Arial"/>
                <w:b/>
                <w:color w:val="000000" w:themeColor="text1"/>
                <w:sz w:val="20"/>
                <w:szCs w:val="20"/>
                <w:lang w:bidi="ar-SA"/>
              </w:rPr>
              <w:t>COMMENT</w:t>
            </w:r>
            <w:r w:rsidRPr="008A12FC">
              <w:rPr>
                <w:rFonts w:ascii="Arial" w:hAnsi="Arial" w:cs="Arial"/>
                <w:b/>
                <w:color w:val="000000" w:themeColor="text1"/>
                <w:sz w:val="20"/>
                <w:szCs w:val="20"/>
                <w:lang w:bidi="ar-SA"/>
              </w:rPr>
              <w:t>:</w:t>
            </w:r>
            <w:r w:rsidRPr="008A12FC">
              <w:rPr>
                <w:rFonts w:ascii="Arial" w:hAnsi="Arial" w:cs="Arial"/>
                <w:color w:val="000000" w:themeColor="text1"/>
                <w:sz w:val="20"/>
                <w:szCs w:val="20"/>
                <w:lang w:bidi="ar-SA"/>
              </w:rPr>
              <w:t xml:space="preserve"> </w:t>
            </w:r>
            <w:r w:rsidRPr="008A12FC">
              <w:rPr>
                <w:rFonts w:ascii="Arial" w:hAnsi="Arial" w:cs="Arial"/>
                <w:color w:val="000000" w:themeColor="text1"/>
                <w:sz w:val="20"/>
                <w:szCs w:val="20"/>
              </w:rPr>
              <w:t>Some jurisdictions may want to require that the Plan be submitted to the legislative body for formal adoption or approval. In some jurisdictions, this approach could further cement council or board support. In others, this step might create an unnecessary delay or obstacle, since in many respects, the Plan can be self-executing without further legislative action beyond adopting the initial resolution.</w:t>
            </w:r>
          </w:p>
        </w:tc>
      </w:tr>
    </w:tbl>
    <w:p w14:paraId="716AFF20" w14:textId="5CCC6AC0" w:rsidR="008A12FC" w:rsidRPr="00C751AF" w:rsidRDefault="008A12FC" w:rsidP="00473C92">
      <w:pPr>
        <w:pStyle w:val="ListParagraph"/>
        <w:numPr>
          <w:ilvl w:val="0"/>
          <w:numId w:val="35"/>
        </w:numPr>
        <w:spacing w:before="120" w:after="120"/>
        <w:rPr>
          <w:rFonts w:ascii="Times New Roman" w:hAnsi="Times New Roman"/>
          <w:sz w:val="24"/>
          <w:szCs w:val="24"/>
        </w:rPr>
      </w:pPr>
      <w:r>
        <w:rPr>
          <w:rFonts w:ascii="Times New Roman" w:hAnsi="Times New Roman"/>
          <w:sz w:val="24"/>
          <w:szCs w:val="24"/>
        </w:rPr>
        <w:t>The Complete Parks Commission shall conduct public outreach and obtain meaningful public input on</w:t>
      </w:r>
      <w:r w:rsidRPr="00B314A6">
        <w:rPr>
          <w:rFonts w:ascii="Times New Roman" w:hAnsi="Times New Roman"/>
          <w:sz w:val="24"/>
          <w:szCs w:val="24"/>
        </w:rPr>
        <w:t xml:space="preserve"> the development of the Plan</w:t>
      </w:r>
      <w:r>
        <w:rPr>
          <w:rFonts w:ascii="Times New Roman" w:hAnsi="Times New Roman"/>
          <w:sz w:val="24"/>
          <w:szCs w:val="24"/>
        </w:rPr>
        <w:t>, including input from all Park-Poor Areas. Public input shall include, at a minimum,</w:t>
      </w:r>
      <w:r w:rsidRPr="00B314A6" w:rsidDel="004B4CB3">
        <w:rPr>
          <w:rFonts w:ascii="Times New Roman" w:hAnsi="Times New Roman"/>
          <w:sz w:val="24"/>
          <w:szCs w:val="24"/>
        </w:rPr>
        <w:t xml:space="preserve"> </w:t>
      </w:r>
      <w:r>
        <w:rPr>
          <w:rFonts w:ascii="Times New Roman" w:hAnsi="Times New Roman"/>
          <w:sz w:val="24"/>
          <w:szCs w:val="24"/>
        </w:rPr>
        <w:t xml:space="preserve">two well-publicized public forums, at least one of which shall occur in a Park-Poor Area. </w:t>
      </w:r>
    </w:p>
    <w:tbl>
      <w:tblPr>
        <w:tblStyle w:val="TableGrid"/>
        <w:tblW w:w="0" w:type="auto"/>
        <w:tblInd w:w="1079" w:type="dxa"/>
        <w:tblLayout w:type="fixed"/>
        <w:tblCellMar>
          <w:top w:w="115" w:type="dxa"/>
          <w:left w:w="115" w:type="dxa"/>
          <w:bottom w:w="115" w:type="dxa"/>
          <w:right w:w="115" w:type="dxa"/>
        </w:tblCellMar>
        <w:tblLook w:val="0600" w:firstRow="0" w:lastRow="0" w:firstColumn="0" w:lastColumn="0" w:noHBand="1" w:noVBand="1"/>
      </w:tblPr>
      <w:tblGrid>
        <w:gridCol w:w="8271"/>
      </w:tblGrid>
      <w:tr w:rsidR="008A12FC" w14:paraId="5FFF38DD" w14:textId="77777777" w:rsidTr="008A12FC">
        <w:tc>
          <w:tcPr>
            <w:tcW w:w="8271"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30CA67DC" w14:textId="72C0D592" w:rsidR="008A12FC" w:rsidRPr="008A516B" w:rsidRDefault="008A12FC" w:rsidP="008A12FC">
            <w:pPr>
              <w:pStyle w:val="BasicParagraph"/>
              <w:rPr>
                <w:rFonts w:ascii="Arial" w:hAnsi="Arial" w:cs="Arial"/>
                <w:sz w:val="20"/>
                <w:szCs w:val="20"/>
                <w:lang w:bidi="ar-SA"/>
              </w:rPr>
            </w:pPr>
            <w:r w:rsidRPr="008A516B">
              <w:rPr>
                <w:rFonts w:ascii="Arial" w:hAnsi="Arial" w:cs="Arial"/>
                <w:b/>
                <w:color w:val="000000" w:themeColor="text1"/>
                <w:sz w:val="20"/>
                <w:szCs w:val="20"/>
                <w:lang w:bidi="ar-SA"/>
              </w:rPr>
              <w:t>COMMENT</w:t>
            </w:r>
            <w:r w:rsidRPr="008A12FC">
              <w:rPr>
                <w:rFonts w:ascii="Arial" w:hAnsi="Arial" w:cs="Arial"/>
                <w:b/>
                <w:color w:val="000000" w:themeColor="text1"/>
                <w:sz w:val="20"/>
                <w:szCs w:val="20"/>
                <w:lang w:bidi="ar-SA"/>
              </w:rPr>
              <w:t>:</w:t>
            </w:r>
            <w:r w:rsidRPr="008A12FC">
              <w:rPr>
                <w:rFonts w:ascii="Arial" w:hAnsi="Arial" w:cs="Arial"/>
                <w:color w:val="000000" w:themeColor="text1"/>
                <w:sz w:val="20"/>
                <w:szCs w:val="20"/>
                <w:lang w:bidi="ar-SA"/>
              </w:rPr>
              <w:t xml:space="preserve"> </w:t>
            </w:r>
            <w:r w:rsidRPr="008A12FC">
              <w:rPr>
                <w:rFonts w:ascii="Arial" w:hAnsi="Arial" w:cs="Arial"/>
                <w:color w:val="000000" w:themeColor="text1"/>
                <w:sz w:val="20"/>
                <w:szCs w:val="20"/>
              </w:rPr>
              <w:t xml:space="preserve">Public participation is a cornerstone in developing a Complete Parks Plan that is responsive to community needs and thus generates public enthusiasm and buy-in. Public participation can be achieved through multiple approaches, including neighborhood public forums, charrettes, online and mail surveys, opportunities for online comment, or outreach to neighborhood groups, social clubs, or various religious groups. It is essential to gain participation from Park-Poor Areas and groups whose perspectives have not normally been incorporated in public planning or decisionmaking. Municipal departments with community liaisons or community-based services staff such as health educators should also be engaged in this effort. If desired, jurisdictions can specify additional requirements in regard to the scope of outreach or incentives designed to maximize public participation, </w:t>
            </w:r>
            <w:r w:rsidRPr="008A12FC">
              <w:rPr>
                <w:rFonts w:ascii="Arial" w:hAnsi="Arial" w:cs="Arial"/>
                <w:color w:val="000000" w:themeColor="text1"/>
                <w:sz w:val="20"/>
                <w:szCs w:val="20"/>
              </w:rPr>
              <w:lastRenderedPageBreak/>
              <w:t>such as providing child care, refreshments, or food at public forums.</w:t>
            </w:r>
          </w:p>
        </w:tc>
      </w:tr>
    </w:tbl>
    <w:p w14:paraId="63606BFF" w14:textId="77777777" w:rsidR="008A12FC" w:rsidRDefault="008A12FC" w:rsidP="008A12FC">
      <w:pPr>
        <w:pStyle w:val="ListParagraph"/>
        <w:spacing w:after="0" w:line="240" w:lineRule="auto"/>
        <w:ind w:left="1080"/>
        <w:rPr>
          <w:rFonts w:ascii="Times New Roman" w:hAnsi="Times New Roman"/>
          <w:sz w:val="24"/>
          <w:szCs w:val="24"/>
        </w:rPr>
      </w:pPr>
    </w:p>
    <w:p w14:paraId="0580F0C0" w14:textId="0E30FA0C" w:rsidR="008A12FC" w:rsidRPr="00C751AF" w:rsidRDefault="008A12FC" w:rsidP="00473C92">
      <w:pPr>
        <w:pStyle w:val="ListParagraph"/>
        <w:numPr>
          <w:ilvl w:val="0"/>
          <w:numId w:val="35"/>
        </w:numPr>
        <w:spacing w:before="120" w:after="60"/>
        <w:rPr>
          <w:rFonts w:ascii="Times New Roman" w:hAnsi="Times New Roman"/>
          <w:sz w:val="24"/>
          <w:szCs w:val="24"/>
        </w:rPr>
      </w:pPr>
      <w:r w:rsidRPr="00B314A6">
        <w:rPr>
          <w:rFonts w:ascii="Times New Roman" w:hAnsi="Times New Roman"/>
          <w:sz w:val="24"/>
          <w:szCs w:val="24"/>
        </w:rPr>
        <w:t>The Plan shall, at a minimum, include the following:</w:t>
      </w:r>
    </w:p>
    <w:p w14:paraId="35801C9F" w14:textId="4F084834" w:rsidR="008A12FC" w:rsidRPr="00C751AF" w:rsidRDefault="008A12FC" w:rsidP="00C751AF">
      <w:pPr>
        <w:pStyle w:val="ListParagraph"/>
        <w:numPr>
          <w:ilvl w:val="0"/>
          <w:numId w:val="38"/>
        </w:numPr>
        <w:spacing w:before="60" w:after="60"/>
        <w:rPr>
          <w:rFonts w:ascii="Times New Roman" w:hAnsi="Times New Roman"/>
          <w:sz w:val="24"/>
          <w:szCs w:val="24"/>
        </w:rPr>
      </w:pPr>
      <w:r>
        <w:rPr>
          <w:rFonts w:ascii="Times New Roman" w:hAnsi="Times New Roman"/>
          <w:sz w:val="24"/>
          <w:szCs w:val="24"/>
        </w:rPr>
        <w:t>A vision statement of what a Complete Parks System would look like in [</w:t>
      </w:r>
      <w:r w:rsidRPr="002520D2">
        <w:rPr>
          <w:rFonts w:ascii="Times New Roman" w:hAnsi="Times New Roman"/>
          <w:i/>
          <w:sz w:val="24"/>
          <w:szCs w:val="24"/>
        </w:rPr>
        <w:t>Jurisdiction</w:t>
      </w:r>
      <w:r>
        <w:rPr>
          <w:rFonts w:ascii="Times New Roman" w:hAnsi="Times New Roman"/>
          <w:sz w:val="24"/>
          <w:szCs w:val="24"/>
        </w:rPr>
        <w:t>]</w:t>
      </w:r>
    </w:p>
    <w:p w14:paraId="61F6CB2B" w14:textId="2B76A93F" w:rsidR="008A12FC" w:rsidRPr="00C751AF" w:rsidRDefault="008A12FC" w:rsidP="00C751AF">
      <w:pPr>
        <w:pStyle w:val="ListParagraph"/>
        <w:numPr>
          <w:ilvl w:val="0"/>
          <w:numId w:val="38"/>
        </w:numPr>
        <w:spacing w:before="60" w:after="60"/>
        <w:rPr>
          <w:rFonts w:ascii="Times New Roman" w:hAnsi="Times New Roman"/>
          <w:sz w:val="24"/>
          <w:szCs w:val="24"/>
        </w:rPr>
      </w:pPr>
      <w:r>
        <w:rPr>
          <w:rFonts w:ascii="Times New Roman" w:hAnsi="Times New Roman"/>
          <w:sz w:val="24"/>
          <w:szCs w:val="24"/>
        </w:rPr>
        <w:t>[</w:t>
      </w:r>
      <w:r w:rsidRPr="002520D2">
        <w:rPr>
          <w:rFonts w:ascii="Times New Roman" w:hAnsi="Times New Roman"/>
          <w:i/>
          <w:sz w:val="24"/>
          <w:szCs w:val="24"/>
        </w:rPr>
        <w:t>Jurisdiction</w:t>
      </w:r>
      <w:r>
        <w:rPr>
          <w:rFonts w:ascii="Times New Roman" w:hAnsi="Times New Roman"/>
          <w:sz w:val="24"/>
          <w:szCs w:val="24"/>
        </w:rPr>
        <w:t>]’s primary goals in creating a Complete Parks System (e.g., addressing health inequities, promoting health)</w:t>
      </w:r>
    </w:p>
    <w:p w14:paraId="466925DA" w14:textId="2958C610" w:rsidR="00016495" w:rsidRPr="00C751AF" w:rsidRDefault="008A12FC" w:rsidP="00C751AF">
      <w:pPr>
        <w:pStyle w:val="ListParagraph"/>
        <w:numPr>
          <w:ilvl w:val="0"/>
          <w:numId w:val="38"/>
        </w:numPr>
        <w:spacing w:before="60" w:after="60"/>
        <w:rPr>
          <w:rFonts w:ascii="Times New Roman" w:hAnsi="Times New Roman"/>
          <w:sz w:val="24"/>
          <w:szCs w:val="24"/>
        </w:rPr>
      </w:pPr>
      <w:r>
        <w:rPr>
          <w:rFonts w:ascii="Times New Roman" w:hAnsi="Times New Roman"/>
          <w:sz w:val="24"/>
          <w:szCs w:val="24"/>
        </w:rPr>
        <w:t>Identification of Park-Poor Areas</w:t>
      </w:r>
    </w:p>
    <w:p w14:paraId="2F9B0C8D" w14:textId="1B697445" w:rsidR="008A12FC" w:rsidRPr="00C751AF" w:rsidRDefault="008A12FC" w:rsidP="00C751AF">
      <w:pPr>
        <w:pStyle w:val="ListParagraph"/>
        <w:numPr>
          <w:ilvl w:val="0"/>
          <w:numId w:val="38"/>
        </w:numPr>
        <w:spacing w:before="60" w:after="60"/>
        <w:rPr>
          <w:rFonts w:ascii="Times New Roman" w:hAnsi="Times New Roman"/>
          <w:sz w:val="24"/>
          <w:szCs w:val="24"/>
        </w:rPr>
      </w:pPr>
      <w:r w:rsidRPr="00016495">
        <w:rPr>
          <w:rFonts w:ascii="Times New Roman" w:hAnsi="Times New Roman"/>
          <w:sz w:val="24"/>
          <w:szCs w:val="24"/>
        </w:rPr>
        <w:t>Short-term (within one year) and long-term (within five years) implementation steps in developing a Complete Parks System, identification of personnel responsible for implementation of each step, and a timeline for implementation that prioritizes Park-Poor Areas</w:t>
      </w:r>
    </w:p>
    <w:p w14:paraId="4DE016E2" w14:textId="1B612031" w:rsidR="008A12FC" w:rsidRPr="00C751AF" w:rsidRDefault="008A12FC" w:rsidP="00C751AF">
      <w:pPr>
        <w:pStyle w:val="ListParagraph"/>
        <w:numPr>
          <w:ilvl w:val="0"/>
          <w:numId w:val="39"/>
        </w:numPr>
        <w:spacing w:before="60" w:after="60"/>
        <w:ind w:left="1800"/>
        <w:rPr>
          <w:rFonts w:ascii="Times New Roman" w:hAnsi="Times New Roman"/>
          <w:sz w:val="24"/>
          <w:szCs w:val="24"/>
        </w:rPr>
      </w:pPr>
      <w:r w:rsidRPr="00C22995">
        <w:rPr>
          <w:rFonts w:ascii="Times New Roman" w:hAnsi="Times New Roman"/>
          <w:sz w:val="24"/>
          <w:szCs w:val="24"/>
        </w:rPr>
        <w:t xml:space="preserve">A section specifically addressing future investment in </w:t>
      </w:r>
      <w:r>
        <w:rPr>
          <w:rFonts w:ascii="Times New Roman" w:hAnsi="Times New Roman"/>
          <w:sz w:val="24"/>
          <w:szCs w:val="24"/>
        </w:rPr>
        <w:t>Park-Poor</w:t>
      </w:r>
      <w:r w:rsidRPr="00C22995">
        <w:rPr>
          <w:rFonts w:ascii="Times New Roman" w:hAnsi="Times New Roman"/>
          <w:sz w:val="24"/>
          <w:szCs w:val="24"/>
        </w:rPr>
        <w:t xml:space="preserve"> Areas as well as measures to address concerns related to gentrification, displacement</w:t>
      </w:r>
      <w:r>
        <w:rPr>
          <w:rFonts w:ascii="Times New Roman" w:hAnsi="Times New Roman"/>
          <w:sz w:val="24"/>
          <w:szCs w:val="24"/>
        </w:rPr>
        <w:t>,</w:t>
      </w:r>
      <w:r w:rsidRPr="00C22995">
        <w:rPr>
          <w:rFonts w:ascii="Times New Roman" w:hAnsi="Times New Roman"/>
          <w:sz w:val="24"/>
          <w:szCs w:val="24"/>
        </w:rPr>
        <w:t xml:space="preserve"> and/or any</w:t>
      </w:r>
      <w:r>
        <w:rPr>
          <w:rFonts w:ascii="Times New Roman" w:hAnsi="Times New Roman"/>
          <w:sz w:val="24"/>
          <w:szCs w:val="24"/>
        </w:rPr>
        <w:t xml:space="preserve"> other</w:t>
      </w:r>
      <w:r w:rsidRPr="00C22995">
        <w:rPr>
          <w:rFonts w:ascii="Times New Roman" w:hAnsi="Times New Roman"/>
          <w:sz w:val="24"/>
          <w:szCs w:val="24"/>
        </w:rPr>
        <w:t xml:space="preserve"> community issues raised during the public outreach process</w:t>
      </w:r>
    </w:p>
    <w:p w14:paraId="4A4BB535" w14:textId="3B4C5CE2" w:rsidR="008A12FC" w:rsidRPr="00C751AF" w:rsidRDefault="008A12FC" w:rsidP="00C751AF">
      <w:pPr>
        <w:pStyle w:val="ListParagraph"/>
        <w:numPr>
          <w:ilvl w:val="0"/>
          <w:numId w:val="39"/>
        </w:numPr>
        <w:spacing w:before="60" w:after="60"/>
        <w:ind w:left="1800"/>
        <w:rPr>
          <w:rFonts w:ascii="Times New Roman" w:hAnsi="Times New Roman"/>
          <w:sz w:val="24"/>
          <w:szCs w:val="24"/>
        </w:rPr>
      </w:pPr>
      <w:r w:rsidRPr="005F0A26">
        <w:rPr>
          <w:rFonts w:ascii="Times New Roman" w:hAnsi="Times New Roman"/>
          <w:sz w:val="24"/>
          <w:szCs w:val="24"/>
        </w:rPr>
        <w:t>A section exploring opportunities for partnership with other public or private entities</w:t>
      </w:r>
    </w:p>
    <w:p w14:paraId="5A3BB48E" w14:textId="56AE671A" w:rsidR="008A12FC" w:rsidRPr="00C751AF" w:rsidRDefault="008A12FC" w:rsidP="00473C92">
      <w:pPr>
        <w:pStyle w:val="ListParagraph"/>
        <w:numPr>
          <w:ilvl w:val="0"/>
          <w:numId w:val="39"/>
        </w:numPr>
        <w:spacing w:before="60" w:after="120"/>
        <w:ind w:left="1800"/>
        <w:rPr>
          <w:rFonts w:ascii="Times New Roman" w:hAnsi="Times New Roman"/>
          <w:sz w:val="24"/>
          <w:szCs w:val="24"/>
        </w:rPr>
      </w:pPr>
      <w:r w:rsidRPr="008A12FC">
        <w:rPr>
          <w:rFonts w:ascii="Times New Roman" w:hAnsi="Times New Roman"/>
          <w:sz w:val="24"/>
          <w:szCs w:val="24"/>
        </w:rPr>
        <w:t>A section identifying potential funding sources and opportunities online</w:t>
      </w:r>
    </w:p>
    <w:tbl>
      <w:tblPr>
        <w:tblStyle w:val="TableGrid"/>
        <w:tblW w:w="0" w:type="auto"/>
        <w:tblInd w:w="1795" w:type="dxa"/>
        <w:tblLayout w:type="fixed"/>
        <w:tblCellMar>
          <w:top w:w="115" w:type="dxa"/>
          <w:left w:w="115" w:type="dxa"/>
          <w:bottom w:w="115" w:type="dxa"/>
          <w:right w:w="115" w:type="dxa"/>
        </w:tblCellMar>
        <w:tblLook w:val="0600" w:firstRow="0" w:lastRow="0" w:firstColumn="0" w:lastColumn="0" w:noHBand="1" w:noVBand="1"/>
      </w:tblPr>
      <w:tblGrid>
        <w:gridCol w:w="7555"/>
      </w:tblGrid>
      <w:tr w:rsidR="008A12FC" w14:paraId="3F55E1F8" w14:textId="77777777" w:rsidTr="00BC5A41">
        <w:tc>
          <w:tcPr>
            <w:tcW w:w="75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3F8A7FCE" w14:textId="5402A201" w:rsidR="008A12FC" w:rsidRPr="008A516B" w:rsidRDefault="008A12FC" w:rsidP="008A12FC">
            <w:pPr>
              <w:pStyle w:val="BasicParagraph"/>
              <w:rPr>
                <w:rFonts w:ascii="Arial" w:hAnsi="Arial" w:cs="Arial"/>
                <w:sz w:val="20"/>
                <w:szCs w:val="20"/>
                <w:lang w:bidi="ar-SA"/>
              </w:rPr>
            </w:pPr>
            <w:r w:rsidRPr="008A516B">
              <w:rPr>
                <w:rFonts w:ascii="Arial" w:hAnsi="Arial" w:cs="Arial"/>
                <w:b/>
                <w:color w:val="000000" w:themeColor="text1"/>
                <w:sz w:val="20"/>
                <w:szCs w:val="20"/>
                <w:lang w:bidi="ar-SA"/>
              </w:rPr>
              <w:t>COMMENT</w:t>
            </w:r>
            <w:r w:rsidRPr="008A12FC">
              <w:rPr>
                <w:rFonts w:ascii="Arial" w:hAnsi="Arial" w:cs="Arial"/>
                <w:b/>
                <w:color w:val="000000" w:themeColor="text1"/>
                <w:sz w:val="20"/>
                <w:szCs w:val="20"/>
                <w:lang w:bidi="ar-SA"/>
              </w:rPr>
              <w:t>:</w:t>
            </w:r>
            <w:r w:rsidRPr="008A12FC">
              <w:rPr>
                <w:rFonts w:ascii="Arial" w:hAnsi="Arial" w:cs="Arial"/>
                <w:color w:val="000000" w:themeColor="text1"/>
                <w:sz w:val="20"/>
                <w:szCs w:val="20"/>
                <w:lang w:bidi="ar-SA"/>
              </w:rPr>
              <w:t xml:space="preserve"> </w:t>
            </w:r>
            <w:r w:rsidRPr="008A12FC">
              <w:rPr>
                <w:rFonts w:ascii="Arial" w:hAnsi="Arial" w:cs="Arial"/>
                <w:color w:val="000000" w:themeColor="text1"/>
                <w:sz w:val="20"/>
                <w:szCs w:val="20"/>
              </w:rPr>
              <w:t>Jurisdictions may also consider requiring the Plan to emphasize collaboration across municipal sectors where possible and to include positive visuals such as photos of local people and places that align with the Plan’s vision and represent a diversity of residents.</w:t>
            </w:r>
          </w:p>
        </w:tc>
      </w:tr>
    </w:tbl>
    <w:p w14:paraId="0B8AC9FB" w14:textId="797BF2A8" w:rsidR="008A12FC" w:rsidRPr="006F4555" w:rsidRDefault="008A12FC" w:rsidP="00C751AF">
      <w:pPr>
        <w:pStyle w:val="Heading3"/>
        <w:rPr>
          <w:bCs/>
        </w:rPr>
      </w:pPr>
      <w:r>
        <w:rPr>
          <w:bCs/>
        </w:rPr>
        <w:t xml:space="preserve">ONGOING </w:t>
      </w:r>
      <w:r>
        <w:t>IMPLEMENTATION, EVALUATION, AND OVERSIGHT</w:t>
      </w:r>
    </w:p>
    <w:tbl>
      <w:tblPr>
        <w:tblStyle w:val="TableGrid"/>
        <w:tblW w:w="0" w:type="auto"/>
        <w:tblInd w:w="715" w:type="dxa"/>
        <w:tblLayout w:type="fixed"/>
        <w:tblCellMar>
          <w:top w:w="115" w:type="dxa"/>
          <w:left w:w="115" w:type="dxa"/>
          <w:bottom w:w="115" w:type="dxa"/>
          <w:right w:w="115" w:type="dxa"/>
        </w:tblCellMar>
        <w:tblLook w:val="0600" w:firstRow="0" w:lastRow="0" w:firstColumn="0" w:lastColumn="0" w:noHBand="1" w:noVBand="1"/>
      </w:tblPr>
      <w:tblGrid>
        <w:gridCol w:w="8635"/>
      </w:tblGrid>
      <w:tr w:rsidR="008A12FC" w14:paraId="73451392" w14:textId="77777777" w:rsidTr="00C751AF">
        <w:tc>
          <w:tcPr>
            <w:tcW w:w="863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6673605F" w14:textId="7B9DF627" w:rsidR="008A12FC" w:rsidRPr="008A12FC" w:rsidRDefault="008A12FC" w:rsidP="008A12FC">
            <w:pPr>
              <w:pStyle w:val="BasicParagraph"/>
              <w:rPr>
                <w:rFonts w:ascii="Arial" w:hAnsi="Arial" w:cs="Arial"/>
                <w:sz w:val="20"/>
                <w:szCs w:val="20"/>
                <w:lang w:bidi="ar-SA"/>
              </w:rPr>
            </w:pPr>
            <w:r w:rsidRPr="008A12FC">
              <w:rPr>
                <w:rFonts w:ascii="Arial" w:hAnsi="Arial" w:cs="Arial"/>
                <w:b/>
                <w:color w:val="000000" w:themeColor="text1"/>
                <w:sz w:val="20"/>
                <w:szCs w:val="20"/>
                <w:lang w:bidi="ar-SA"/>
              </w:rPr>
              <w:t>COMMENT:</w:t>
            </w:r>
            <w:r w:rsidRPr="008A12FC">
              <w:rPr>
                <w:rFonts w:ascii="Arial" w:hAnsi="Arial" w:cs="Arial"/>
                <w:color w:val="000000" w:themeColor="text1"/>
                <w:sz w:val="20"/>
                <w:szCs w:val="20"/>
                <w:lang w:bidi="ar-SA"/>
              </w:rPr>
              <w:t xml:space="preserve"> </w:t>
            </w:r>
            <w:r w:rsidRPr="008A12FC">
              <w:rPr>
                <w:rFonts w:ascii="Arial" w:hAnsi="Arial" w:cs="Arial"/>
                <w:color w:val="000000" w:themeColor="text1"/>
                <w:sz w:val="20"/>
                <w:szCs w:val="20"/>
              </w:rPr>
              <w:t>This section identifies the continuing responsibilities of the Commission once the Plan is complete.</w:t>
            </w:r>
          </w:p>
        </w:tc>
      </w:tr>
    </w:tbl>
    <w:p w14:paraId="2C0FE599" w14:textId="366434CF" w:rsidR="008A12FC" w:rsidRPr="00830822" w:rsidRDefault="008A12FC" w:rsidP="00473C92">
      <w:pPr>
        <w:pStyle w:val="MainBodyCopy"/>
        <w:spacing w:before="120" w:after="60"/>
        <w:ind w:left="720"/>
      </w:pPr>
      <w:r>
        <w:t xml:space="preserve">The Complete Parks Commission shall be responsible for ongoing implementation and oversight </w:t>
      </w:r>
      <w:r w:rsidRPr="00830822">
        <w:t>of the Plan, including</w:t>
      </w:r>
    </w:p>
    <w:p w14:paraId="466124E1" w14:textId="50633770" w:rsidR="008A12FC" w:rsidRPr="00473C92" w:rsidRDefault="008A12FC" w:rsidP="00473C92">
      <w:pPr>
        <w:pStyle w:val="ListParagraph"/>
        <w:numPr>
          <w:ilvl w:val="0"/>
          <w:numId w:val="41"/>
        </w:numPr>
        <w:spacing w:before="60" w:after="60"/>
        <w:rPr>
          <w:rFonts w:ascii="Times New Roman" w:hAnsi="Times New Roman"/>
          <w:sz w:val="24"/>
          <w:szCs w:val="24"/>
        </w:rPr>
      </w:pPr>
      <w:r w:rsidRPr="00830822">
        <w:rPr>
          <w:rFonts w:ascii="Times New Roman" w:hAnsi="Times New Roman"/>
          <w:sz w:val="24"/>
          <w:szCs w:val="24"/>
        </w:rPr>
        <w:t>Implementation of all short-</w:t>
      </w:r>
      <w:r>
        <w:rPr>
          <w:rFonts w:ascii="Times New Roman" w:hAnsi="Times New Roman"/>
          <w:sz w:val="24"/>
          <w:szCs w:val="24"/>
        </w:rPr>
        <w:t>term</w:t>
      </w:r>
      <w:r w:rsidRPr="00830822">
        <w:rPr>
          <w:rFonts w:ascii="Times New Roman" w:hAnsi="Times New Roman"/>
          <w:sz w:val="24"/>
          <w:szCs w:val="24"/>
        </w:rPr>
        <w:t xml:space="preserve"> (within </w:t>
      </w:r>
      <w:r>
        <w:rPr>
          <w:rFonts w:ascii="Times New Roman" w:hAnsi="Times New Roman"/>
          <w:sz w:val="24"/>
          <w:szCs w:val="24"/>
        </w:rPr>
        <w:t>one</w:t>
      </w:r>
      <w:r w:rsidRPr="00830822">
        <w:rPr>
          <w:rFonts w:ascii="Times New Roman" w:hAnsi="Times New Roman"/>
          <w:sz w:val="24"/>
          <w:szCs w:val="24"/>
        </w:rPr>
        <w:t xml:space="preserve"> year) and long-term (</w:t>
      </w:r>
      <w:r>
        <w:rPr>
          <w:rFonts w:ascii="Times New Roman" w:hAnsi="Times New Roman"/>
          <w:sz w:val="24"/>
          <w:szCs w:val="24"/>
        </w:rPr>
        <w:t>within five</w:t>
      </w:r>
      <w:r w:rsidRPr="00830822">
        <w:rPr>
          <w:rFonts w:ascii="Times New Roman" w:hAnsi="Times New Roman"/>
          <w:sz w:val="24"/>
          <w:szCs w:val="24"/>
        </w:rPr>
        <w:t xml:space="preserve"> year</w:t>
      </w:r>
      <w:r>
        <w:rPr>
          <w:rFonts w:ascii="Times New Roman" w:hAnsi="Times New Roman"/>
          <w:sz w:val="24"/>
          <w:szCs w:val="24"/>
        </w:rPr>
        <w:t>s</w:t>
      </w:r>
      <w:r w:rsidRPr="00830822">
        <w:rPr>
          <w:rFonts w:ascii="Times New Roman" w:hAnsi="Times New Roman"/>
          <w:sz w:val="24"/>
          <w:szCs w:val="24"/>
        </w:rPr>
        <w:t>) steps identified in the Plan, prioritizing Park-Poor Areas;</w:t>
      </w:r>
    </w:p>
    <w:p w14:paraId="37DD8DED" w14:textId="283B6082" w:rsidR="008A12FC" w:rsidRPr="00C751AF" w:rsidRDefault="008A12FC" w:rsidP="00C751AF">
      <w:pPr>
        <w:pStyle w:val="ListParagraph"/>
        <w:numPr>
          <w:ilvl w:val="0"/>
          <w:numId w:val="41"/>
        </w:numPr>
        <w:spacing w:before="60" w:after="60"/>
        <w:rPr>
          <w:rFonts w:ascii="Times New Roman" w:hAnsi="Times New Roman"/>
          <w:sz w:val="24"/>
          <w:szCs w:val="24"/>
        </w:rPr>
      </w:pPr>
      <w:r w:rsidRPr="00830822">
        <w:rPr>
          <w:rFonts w:ascii="Times New Roman" w:hAnsi="Times New Roman"/>
          <w:sz w:val="24"/>
          <w:szCs w:val="24"/>
        </w:rPr>
        <w:t>Evaluations</w:t>
      </w:r>
      <w:r>
        <w:rPr>
          <w:rFonts w:ascii="Times New Roman" w:hAnsi="Times New Roman"/>
          <w:sz w:val="24"/>
          <w:szCs w:val="24"/>
        </w:rPr>
        <w:t>:</w:t>
      </w:r>
    </w:p>
    <w:p w14:paraId="47A0A943" w14:textId="4F47DC3F" w:rsidR="008A12FC" w:rsidRPr="00C751AF" w:rsidRDefault="008A12FC" w:rsidP="00C751AF">
      <w:pPr>
        <w:pStyle w:val="ListParagraph"/>
        <w:numPr>
          <w:ilvl w:val="1"/>
          <w:numId w:val="41"/>
        </w:numPr>
        <w:spacing w:before="60" w:after="60"/>
        <w:rPr>
          <w:rFonts w:ascii="Times New Roman" w:hAnsi="Times New Roman"/>
          <w:sz w:val="24"/>
          <w:szCs w:val="24"/>
        </w:rPr>
      </w:pPr>
      <w:r w:rsidRPr="00830822">
        <w:rPr>
          <w:rFonts w:ascii="Times New Roman" w:hAnsi="Times New Roman"/>
          <w:sz w:val="24"/>
          <w:szCs w:val="24"/>
        </w:rPr>
        <w:t>The Commission shall, within [</w:t>
      </w:r>
      <w:r w:rsidRPr="000D361E">
        <w:rPr>
          <w:rFonts w:ascii="Times New Roman" w:hAnsi="Times New Roman"/>
          <w:iCs/>
          <w:sz w:val="24"/>
          <w:szCs w:val="24"/>
        </w:rPr>
        <w:t>six</w:t>
      </w:r>
      <w:r>
        <w:rPr>
          <w:rFonts w:ascii="Times New Roman" w:hAnsi="Times New Roman"/>
          <w:iCs/>
          <w:sz w:val="24"/>
          <w:szCs w:val="24"/>
        </w:rPr>
        <w:t>]</w:t>
      </w:r>
      <w:r w:rsidRPr="000D361E">
        <w:rPr>
          <w:rFonts w:ascii="Times New Roman" w:hAnsi="Times New Roman"/>
          <w:iCs/>
          <w:sz w:val="24"/>
          <w:szCs w:val="24"/>
        </w:rPr>
        <w:t xml:space="preserve"> months</w:t>
      </w:r>
      <w:r w:rsidRPr="00830822">
        <w:rPr>
          <w:rFonts w:ascii="Times New Roman" w:hAnsi="Times New Roman"/>
          <w:sz w:val="24"/>
          <w:szCs w:val="24"/>
        </w:rPr>
        <w:t xml:space="preserve"> of submitting the Complete Parks Plan for adoption pursuant to Section F(1) above, establish measurable benchmarks </w:t>
      </w:r>
      <w:r>
        <w:rPr>
          <w:rFonts w:ascii="Times New Roman" w:hAnsi="Times New Roman"/>
          <w:sz w:val="24"/>
          <w:szCs w:val="24"/>
        </w:rPr>
        <w:t xml:space="preserve">to </w:t>
      </w:r>
      <w:r w:rsidRPr="00830822">
        <w:rPr>
          <w:rFonts w:ascii="Times New Roman" w:hAnsi="Times New Roman"/>
          <w:sz w:val="24"/>
          <w:szCs w:val="24"/>
        </w:rPr>
        <w:t>demonstrat</w:t>
      </w:r>
      <w:r>
        <w:rPr>
          <w:rFonts w:ascii="Times New Roman" w:hAnsi="Times New Roman"/>
          <w:sz w:val="24"/>
          <w:szCs w:val="24"/>
        </w:rPr>
        <w:t>e that</w:t>
      </w:r>
      <w:r w:rsidRPr="00830822">
        <w:rPr>
          <w:rFonts w:ascii="Times New Roman" w:hAnsi="Times New Roman"/>
          <w:sz w:val="24"/>
          <w:szCs w:val="24"/>
        </w:rPr>
        <w:t xml:space="preserve"> (1) government </w:t>
      </w:r>
      <w:r>
        <w:rPr>
          <w:rFonts w:ascii="Times New Roman" w:hAnsi="Times New Roman"/>
          <w:sz w:val="24"/>
          <w:szCs w:val="24"/>
        </w:rPr>
        <w:t xml:space="preserve">is </w:t>
      </w:r>
      <w:r w:rsidRPr="00830822">
        <w:rPr>
          <w:rFonts w:ascii="Times New Roman" w:hAnsi="Times New Roman"/>
          <w:sz w:val="24"/>
          <w:szCs w:val="24"/>
        </w:rPr>
        <w:t>commit</w:t>
      </w:r>
      <w:r>
        <w:rPr>
          <w:rFonts w:ascii="Times New Roman" w:hAnsi="Times New Roman"/>
          <w:sz w:val="24"/>
          <w:szCs w:val="24"/>
        </w:rPr>
        <w:t>ted</w:t>
      </w:r>
      <w:r w:rsidRPr="00830822">
        <w:rPr>
          <w:rFonts w:ascii="Times New Roman" w:hAnsi="Times New Roman"/>
          <w:sz w:val="24"/>
          <w:szCs w:val="24"/>
        </w:rPr>
        <w:t xml:space="preserve"> to improving and maintaining all seven elements of a Complete Parks System and (2) park investments are prioritized and implemented in Park-Poor Areas</w:t>
      </w:r>
      <w:r>
        <w:rPr>
          <w:rFonts w:ascii="Times New Roman" w:hAnsi="Times New Roman"/>
          <w:sz w:val="24"/>
          <w:szCs w:val="24"/>
        </w:rPr>
        <w:t>;</w:t>
      </w:r>
    </w:p>
    <w:p w14:paraId="46A2585A" w14:textId="0F48943F" w:rsidR="008A12FC" w:rsidRPr="00C751AF" w:rsidRDefault="008A12FC" w:rsidP="00C751AF">
      <w:pPr>
        <w:pStyle w:val="ListParagraph"/>
        <w:numPr>
          <w:ilvl w:val="1"/>
          <w:numId w:val="41"/>
        </w:numPr>
        <w:spacing w:before="60" w:after="60"/>
        <w:rPr>
          <w:rFonts w:ascii="Times New Roman" w:hAnsi="Times New Roman"/>
          <w:sz w:val="24"/>
          <w:szCs w:val="24"/>
        </w:rPr>
      </w:pPr>
      <w:r w:rsidRPr="00830822">
        <w:rPr>
          <w:rFonts w:ascii="Times New Roman" w:hAnsi="Times New Roman"/>
          <w:sz w:val="24"/>
          <w:szCs w:val="24"/>
        </w:rPr>
        <w:t>The Commission shall, within [</w:t>
      </w:r>
      <w:r w:rsidRPr="000D361E">
        <w:rPr>
          <w:rFonts w:ascii="Times New Roman" w:hAnsi="Times New Roman"/>
          <w:iCs/>
          <w:sz w:val="24"/>
          <w:szCs w:val="24"/>
        </w:rPr>
        <w:t>one year</w:t>
      </w:r>
      <w:r w:rsidRPr="00830822">
        <w:rPr>
          <w:rFonts w:ascii="Times New Roman" w:hAnsi="Times New Roman"/>
          <w:sz w:val="24"/>
          <w:szCs w:val="24"/>
        </w:rPr>
        <w:t xml:space="preserve">] of submitting the Complete Parks Plan for adoption pursuant to Section F(1) above, and annually thereafter, collect data for the </w:t>
      </w:r>
      <w:r w:rsidRPr="00830822">
        <w:rPr>
          <w:rFonts w:ascii="Times New Roman" w:hAnsi="Times New Roman"/>
          <w:sz w:val="24"/>
          <w:szCs w:val="24"/>
        </w:rPr>
        <w:lastRenderedPageBreak/>
        <w:t>purpose of evaluating progress made with respect to the benchmarks established in Section G(2)(a) above</w:t>
      </w:r>
      <w:r>
        <w:rPr>
          <w:rFonts w:ascii="Times New Roman" w:hAnsi="Times New Roman"/>
          <w:sz w:val="24"/>
          <w:szCs w:val="24"/>
        </w:rPr>
        <w:t>; and</w:t>
      </w:r>
    </w:p>
    <w:p w14:paraId="4CF032EC" w14:textId="17166824" w:rsidR="008A12FC" w:rsidRPr="00C751AF" w:rsidRDefault="008A12FC" w:rsidP="00473C92">
      <w:pPr>
        <w:pStyle w:val="ListParagraph"/>
        <w:numPr>
          <w:ilvl w:val="1"/>
          <w:numId w:val="41"/>
        </w:numPr>
        <w:spacing w:before="60" w:after="120"/>
        <w:rPr>
          <w:rFonts w:ascii="Times New Roman" w:hAnsi="Times New Roman"/>
          <w:sz w:val="24"/>
          <w:szCs w:val="24"/>
        </w:rPr>
      </w:pPr>
      <w:r w:rsidRPr="00830822">
        <w:rPr>
          <w:rFonts w:ascii="Times New Roman" w:hAnsi="Times New Roman"/>
          <w:sz w:val="24"/>
          <w:szCs w:val="24"/>
        </w:rPr>
        <w:t>The benchmarks and data required in Sections G(2)(a) and G(2)(b) shall be made publicly available online</w:t>
      </w:r>
      <w:r>
        <w:rPr>
          <w:rFonts w:ascii="Times New Roman" w:hAnsi="Times New Roman"/>
          <w:sz w:val="24"/>
          <w:szCs w:val="24"/>
        </w:rPr>
        <w:t>;</w:t>
      </w:r>
    </w:p>
    <w:tbl>
      <w:tblPr>
        <w:tblStyle w:val="TableGrid"/>
        <w:tblW w:w="0" w:type="auto"/>
        <w:tblInd w:w="1799" w:type="dxa"/>
        <w:tblLayout w:type="fixed"/>
        <w:tblCellMar>
          <w:top w:w="115" w:type="dxa"/>
          <w:left w:w="115" w:type="dxa"/>
          <w:bottom w:w="115" w:type="dxa"/>
          <w:right w:w="115" w:type="dxa"/>
        </w:tblCellMar>
        <w:tblLook w:val="0600" w:firstRow="0" w:lastRow="0" w:firstColumn="0" w:lastColumn="0" w:noHBand="1" w:noVBand="1"/>
      </w:tblPr>
      <w:tblGrid>
        <w:gridCol w:w="7551"/>
      </w:tblGrid>
      <w:tr w:rsidR="008A12FC" w14:paraId="30AB068E" w14:textId="77777777" w:rsidTr="008A12FC">
        <w:tc>
          <w:tcPr>
            <w:tcW w:w="7551"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35DE6A91" w14:textId="48B2920B" w:rsidR="008A12FC" w:rsidRPr="008A12FC" w:rsidRDefault="008A12FC" w:rsidP="008A12FC">
            <w:pPr>
              <w:pStyle w:val="BasicParagraph"/>
              <w:rPr>
                <w:rFonts w:ascii="Arial" w:hAnsi="Arial" w:cs="Arial"/>
                <w:sz w:val="20"/>
                <w:szCs w:val="20"/>
                <w:lang w:bidi="ar-SA"/>
              </w:rPr>
            </w:pPr>
            <w:r w:rsidRPr="008A12FC">
              <w:rPr>
                <w:rFonts w:ascii="Arial" w:hAnsi="Arial" w:cs="Arial"/>
                <w:b/>
                <w:color w:val="000000" w:themeColor="text1"/>
                <w:sz w:val="20"/>
                <w:szCs w:val="20"/>
                <w:lang w:bidi="ar-SA"/>
              </w:rPr>
              <w:t>COMMENT:</w:t>
            </w:r>
            <w:r w:rsidRPr="008A12FC">
              <w:rPr>
                <w:rFonts w:ascii="Arial" w:hAnsi="Arial" w:cs="Arial"/>
                <w:color w:val="000000" w:themeColor="text1"/>
                <w:sz w:val="20"/>
                <w:szCs w:val="20"/>
                <w:lang w:bidi="ar-SA"/>
              </w:rPr>
              <w:t xml:space="preserve"> </w:t>
            </w:r>
            <w:r w:rsidRPr="008A12FC">
              <w:rPr>
                <w:rFonts w:ascii="Arial" w:hAnsi="Arial" w:cs="Arial"/>
                <w:color w:val="000000" w:themeColor="text1"/>
                <w:sz w:val="20"/>
                <w:szCs w:val="20"/>
              </w:rPr>
              <w:t>Establishing specific benchmarks and consistent data collection practices greatly increases accountability and the jurisdiction’s ability to assess progress and compliance with the resolution. Requiring benchmarks for implementation of the Complete Parks Plan in Park-Poor Areas is particularly important given that such areas have been historically neglected. For more information o</w:t>
            </w:r>
            <w:r w:rsidRPr="00C751AF">
              <w:rPr>
                <w:rFonts w:ascii="Arial" w:hAnsi="Arial" w:cs="Arial"/>
                <w:color w:val="000000" w:themeColor="text1"/>
                <w:sz w:val="20"/>
                <w:szCs w:val="20"/>
              </w:rPr>
              <w:t xml:space="preserve">n setting benchmarks and collecting data, see </w:t>
            </w:r>
            <w:hyperlink r:id="rId28" w:history="1">
              <w:r w:rsidRPr="00C751AF">
                <w:rPr>
                  <w:rStyle w:val="Hyperlink"/>
                  <w:rFonts w:ascii="Arial" w:hAnsi="Arial" w:cs="Arial"/>
                  <w:i/>
                  <w:sz w:val="20"/>
                  <w:szCs w:val="20"/>
                  <w:u w:val="none"/>
                </w:rPr>
                <w:t>Complete Parks Indicators</w:t>
              </w:r>
            </w:hyperlink>
            <w:r w:rsidRPr="00C751AF">
              <w:rPr>
                <w:rFonts w:ascii="Arial" w:hAnsi="Arial" w:cs="Arial"/>
                <w:color w:val="000000" w:themeColor="text1"/>
                <w:sz w:val="20"/>
                <w:szCs w:val="20"/>
              </w:rPr>
              <w:t>.</w:t>
            </w:r>
          </w:p>
        </w:tc>
      </w:tr>
    </w:tbl>
    <w:p w14:paraId="25ED3BE9" w14:textId="6260779D" w:rsidR="008A12FC" w:rsidRPr="00C751AF" w:rsidRDefault="008A12FC" w:rsidP="00473C92">
      <w:pPr>
        <w:pStyle w:val="ListParagraph"/>
        <w:numPr>
          <w:ilvl w:val="0"/>
          <w:numId w:val="41"/>
        </w:numPr>
        <w:spacing w:before="120" w:after="60"/>
        <w:rPr>
          <w:rFonts w:ascii="Times New Roman" w:hAnsi="Times New Roman"/>
          <w:sz w:val="24"/>
          <w:szCs w:val="24"/>
        </w:rPr>
      </w:pPr>
      <w:r>
        <w:rPr>
          <w:rFonts w:ascii="Times New Roman" w:hAnsi="Times New Roman"/>
          <w:sz w:val="24"/>
          <w:szCs w:val="24"/>
        </w:rPr>
        <w:t>Oversight</w:t>
      </w:r>
      <w:r w:rsidRPr="00943191">
        <w:rPr>
          <w:rFonts w:ascii="Times New Roman" w:hAnsi="Times New Roman"/>
          <w:sz w:val="24"/>
          <w:szCs w:val="24"/>
        </w:rPr>
        <w:t xml:space="preserve"> of funding needs and strategies to obtain funding, prioritizing Park-Poor Areas;</w:t>
      </w:r>
    </w:p>
    <w:p w14:paraId="019242AC" w14:textId="2336EC29" w:rsidR="008A12FC" w:rsidRPr="00C751AF" w:rsidRDefault="008A12FC" w:rsidP="00C751AF">
      <w:pPr>
        <w:pStyle w:val="ListParagraph"/>
        <w:numPr>
          <w:ilvl w:val="0"/>
          <w:numId w:val="41"/>
        </w:numPr>
        <w:spacing w:before="60" w:after="60"/>
        <w:rPr>
          <w:rFonts w:ascii="Times New Roman" w:hAnsi="Times New Roman"/>
          <w:sz w:val="24"/>
          <w:szCs w:val="24"/>
        </w:rPr>
      </w:pPr>
      <w:r>
        <w:rPr>
          <w:rFonts w:ascii="Times New Roman" w:hAnsi="Times New Roman"/>
          <w:sz w:val="24"/>
          <w:szCs w:val="24"/>
        </w:rPr>
        <w:t>P</w:t>
      </w:r>
      <w:r w:rsidRPr="00A8664E">
        <w:rPr>
          <w:rFonts w:ascii="Times New Roman" w:hAnsi="Times New Roman"/>
          <w:sz w:val="24"/>
          <w:szCs w:val="24"/>
        </w:rPr>
        <w:t xml:space="preserve">ursuit and oversight of any partnerships with other </w:t>
      </w:r>
      <w:r>
        <w:rPr>
          <w:rFonts w:ascii="Times New Roman" w:hAnsi="Times New Roman"/>
          <w:sz w:val="24"/>
          <w:szCs w:val="24"/>
        </w:rPr>
        <w:t xml:space="preserve">public or </w:t>
      </w:r>
      <w:r w:rsidRPr="00A8664E">
        <w:rPr>
          <w:rFonts w:ascii="Times New Roman" w:hAnsi="Times New Roman"/>
          <w:sz w:val="24"/>
          <w:szCs w:val="24"/>
        </w:rPr>
        <w:t xml:space="preserve">private entities undertaken pursuant to the Plan; </w:t>
      </w:r>
    </w:p>
    <w:p w14:paraId="32456113" w14:textId="01E25FBB" w:rsidR="008A12FC" w:rsidRPr="008A12FC" w:rsidRDefault="008A12FC" w:rsidP="00473C92">
      <w:pPr>
        <w:pStyle w:val="ListParagraph"/>
        <w:numPr>
          <w:ilvl w:val="0"/>
          <w:numId w:val="41"/>
        </w:numPr>
        <w:spacing w:before="60" w:after="120"/>
        <w:rPr>
          <w:rFonts w:ascii="Times New Roman" w:hAnsi="Times New Roman"/>
          <w:sz w:val="24"/>
          <w:szCs w:val="24"/>
        </w:rPr>
      </w:pPr>
      <w:r w:rsidRPr="00412B09">
        <w:rPr>
          <w:rFonts w:ascii="Times New Roman" w:hAnsi="Times New Roman"/>
          <w:sz w:val="24"/>
          <w:szCs w:val="24"/>
        </w:rPr>
        <w:t>Review</w:t>
      </w:r>
      <w:r>
        <w:rPr>
          <w:rFonts w:ascii="Times New Roman" w:hAnsi="Times New Roman"/>
          <w:sz w:val="24"/>
          <w:szCs w:val="24"/>
        </w:rPr>
        <w:t>ing, developing, and submitting</w:t>
      </w:r>
      <w:r w:rsidRPr="00412B09">
        <w:rPr>
          <w:rFonts w:ascii="Times New Roman" w:hAnsi="Times New Roman"/>
          <w:sz w:val="24"/>
          <w:szCs w:val="24"/>
        </w:rPr>
        <w:t xml:space="preserve"> recommendations, if any, to</w:t>
      </w:r>
      <w:r>
        <w:rPr>
          <w:rFonts w:ascii="Times New Roman" w:hAnsi="Times New Roman"/>
          <w:sz w:val="24"/>
          <w:szCs w:val="24"/>
        </w:rPr>
        <w:t xml:space="preserve"> the</w:t>
      </w:r>
      <w:r w:rsidRPr="00412B09">
        <w:rPr>
          <w:rFonts w:ascii="Times New Roman" w:hAnsi="Times New Roman"/>
          <w:sz w:val="24"/>
          <w:szCs w:val="24"/>
        </w:rPr>
        <w:t xml:space="preserve"> [</w:t>
      </w:r>
      <w:r>
        <w:rPr>
          <w:rFonts w:ascii="Times New Roman" w:hAnsi="Times New Roman"/>
          <w:i/>
          <w:sz w:val="24"/>
          <w:szCs w:val="24"/>
        </w:rPr>
        <w:t>Legislative Body</w:t>
      </w:r>
      <w:r>
        <w:rPr>
          <w:rFonts w:ascii="Times New Roman" w:hAnsi="Times New Roman"/>
          <w:sz w:val="24"/>
          <w:szCs w:val="24"/>
        </w:rPr>
        <w:t>] for changes or additions to land use, zoning, or other municipal laws needed to ensure consistency with the Resolution and Policy;</w:t>
      </w:r>
    </w:p>
    <w:tbl>
      <w:tblPr>
        <w:tblStyle w:val="TableGrid"/>
        <w:tblW w:w="0" w:type="auto"/>
        <w:tblInd w:w="1079" w:type="dxa"/>
        <w:tblLayout w:type="fixed"/>
        <w:tblCellMar>
          <w:top w:w="115" w:type="dxa"/>
          <w:left w:w="115" w:type="dxa"/>
          <w:bottom w:w="115" w:type="dxa"/>
          <w:right w:w="115" w:type="dxa"/>
        </w:tblCellMar>
        <w:tblLook w:val="0600" w:firstRow="0" w:lastRow="0" w:firstColumn="0" w:lastColumn="0" w:noHBand="1" w:noVBand="1"/>
      </w:tblPr>
      <w:tblGrid>
        <w:gridCol w:w="8271"/>
      </w:tblGrid>
      <w:tr w:rsidR="008A12FC" w14:paraId="5464DD70" w14:textId="77777777" w:rsidTr="008A12FC">
        <w:tc>
          <w:tcPr>
            <w:tcW w:w="8271"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2AA9EFE5" w14:textId="5C20F20B" w:rsidR="008A12FC" w:rsidRPr="008A12FC" w:rsidRDefault="008A12FC" w:rsidP="008A12FC">
            <w:pPr>
              <w:pStyle w:val="BasicParagraph"/>
              <w:rPr>
                <w:rFonts w:ascii="Arial" w:hAnsi="Arial" w:cs="Arial"/>
                <w:sz w:val="20"/>
                <w:szCs w:val="20"/>
                <w:lang w:bidi="ar-SA"/>
              </w:rPr>
            </w:pPr>
            <w:r w:rsidRPr="008A12FC">
              <w:rPr>
                <w:rFonts w:ascii="Arial" w:hAnsi="Arial" w:cs="Arial"/>
                <w:b/>
                <w:color w:val="000000" w:themeColor="text1"/>
                <w:sz w:val="20"/>
                <w:szCs w:val="20"/>
                <w:lang w:bidi="ar-SA"/>
              </w:rPr>
              <w:t>COMMENT:</w:t>
            </w:r>
            <w:r w:rsidRPr="008A12FC">
              <w:rPr>
                <w:rFonts w:ascii="Arial" w:hAnsi="Arial" w:cs="Arial"/>
                <w:color w:val="000000" w:themeColor="text1"/>
                <w:sz w:val="20"/>
                <w:szCs w:val="20"/>
                <w:lang w:bidi="ar-SA"/>
              </w:rPr>
              <w:t xml:space="preserve"> </w:t>
            </w:r>
            <w:r w:rsidRPr="008A12FC">
              <w:rPr>
                <w:rFonts w:ascii="Arial" w:hAnsi="Arial" w:cs="Arial"/>
                <w:color w:val="000000" w:themeColor="text1"/>
                <w:sz w:val="20"/>
                <w:szCs w:val="20"/>
              </w:rPr>
              <w:t>The city attorney or legal counsel for the jurisdiction should review local zoning and other laws to identify any inconsistencies with this policy and any changes that might be needed to support the Plan. For example, zoning restrictions that make it difficult to expand parks might need to be amended; other zoning or subdivision laws might need to be strengthened by requiring new subdivisions to include safe access to new or existing parks.</w:t>
            </w:r>
          </w:p>
        </w:tc>
      </w:tr>
    </w:tbl>
    <w:p w14:paraId="4DF0346B" w14:textId="21C4AE71" w:rsidR="008A12FC" w:rsidRPr="00473C92" w:rsidRDefault="008A12FC" w:rsidP="00473C92">
      <w:pPr>
        <w:pStyle w:val="ListParagraph"/>
        <w:numPr>
          <w:ilvl w:val="0"/>
          <w:numId w:val="41"/>
        </w:numPr>
        <w:spacing w:before="120" w:after="60"/>
        <w:rPr>
          <w:rFonts w:ascii="Times New Roman" w:hAnsi="Times New Roman"/>
          <w:sz w:val="24"/>
          <w:szCs w:val="24"/>
        </w:rPr>
      </w:pPr>
      <w:r>
        <w:rPr>
          <w:rFonts w:ascii="Times New Roman" w:hAnsi="Times New Roman"/>
          <w:sz w:val="24"/>
          <w:szCs w:val="24"/>
        </w:rPr>
        <w:t>Amending the Plan when necessary to facilitate implementation of the Complete Parks System, and providing updated versions of the Plan online; and</w:t>
      </w:r>
    </w:p>
    <w:p w14:paraId="2CD11528" w14:textId="30EB11C1" w:rsidR="00B73379" w:rsidRPr="00B73379" w:rsidRDefault="008A12FC" w:rsidP="00473C92">
      <w:pPr>
        <w:pStyle w:val="ListParagraph"/>
        <w:numPr>
          <w:ilvl w:val="0"/>
          <w:numId w:val="41"/>
        </w:numPr>
        <w:spacing w:before="60" w:after="120"/>
        <w:rPr>
          <w:rFonts w:ascii="Times New Roman" w:hAnsi="Times New Roman"/>
          <w:sz w:val="24"/>
          <w:szCs w:val="24"/>
        </w:rPr>
      </w:pPr>
      <w:r>
        <w:rPr>
          <w:rFonts w:ascii="Times New Roman" w:hAnsi="Times New Roman"/>
          <w:sz w:val="24"/>
          <w:szCs w:val="24"/>
        </w:rPr>
        <w:t>Undertaking subsequent parks assessments and planning processes pursuant to Sections E and F above every ten years.</w:t>
      </w:r>
    </w:p>
    <w:tbl>
      <w:tblPr>
        <w:tblStyle w:val="TableGrid"/>
        <w:tblW w:w="0" w:type="auto"/>
        <w:tblInd w:w="1079" w:type="dxa"/>
        <w:tblLayout w:type="fixed"/>
        <w:tblCellMar>
          <w:top w:w="115" w:type="dxa"/>
          <w:left w:w="115" w:type="dxa"/>
          <w:bottom w:w="115" w:type="dxa"/>
          <w:right w:w="115" w:type="dxa"/>
        </w:tblCellMar>
        <w:tblLook w:val="0600" w:firstRow="0" w:lastRow="0" w:firstColumn="0" w:lastColumn="0" w:noHBand="1" w:noVBand="1"/>
      </w:tblPr>
      <w:tblGrid>
        <w:gridCol w:w="8271"/>
      </w:tblGrid>
      <w:tr w:rsidR="00B73379" w14:paraId="75071F2C" w14:textId="77777777" w:rsidTr="00B73379">
        <w:tc>
          <w:tcPr>
            <w:tcW w:w="8271"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6C257BB1" w14:textId="050F7ED5" w:rsidR="00B73379" w:rsidRPr="008A12FC" w:rsidRDefault="00B73379" w:rsidP="00861706">
            <w:pPr>
              <w:pStyle w:val="BasicParagraph"/>
              <w:rPr>
                <w:rFonts w:ascii="Arial" w:hAnsi="Arial" w:cs="Arial"/>
                <w:sz w:val="20"/>
                <w:szCs w:val="20"/>
                <w:lang w:bidi="ar-SA"/>
              </w:rPr>
            </w:pPr>
            <w:r w:rsidRPr="008A12FC">
              <w:rPr>
                <w:rFonts w:ascii="Arial" w:hAnsi="Arial" w:cs="Arial"/>
                <w:b/>
                <w:color w:val="000000" w:themeColor="text1"/>
                <w:sz w:val="20"/>
                <w:szCs w:val="20"/>
                <w:lang w:bidi="ar-SA"/>
              </w:rPr>
              <w:t>COMMENT:</w:t>
            </w:r>
            <w:r w:rsidRPr="008A12FC">
              <w:rPr>
                <w:rFonts w:ascii="Arial" w:hAnsi="Arial" w:cs="Arial"/>
                <w:color w:val="000000" w:themeColor="text1"/>
                <w:sz w:val="20"/>
                <w:szCs w:val="20"/>
                <w:lang w:bidi="ar-SA"/>
              </w:rPr>
              <w:t xml:space="preserve"> </w:t>
            </w:r>
            <w:r w:rsidRPr="00B73379">
              <w:rPr>
                <w:rFonts w:ascii="Arial" w:hAnsi="Arial" w:cs="Arial"/>
                <w:color w:val="000000" w:themeColor="text1"/>
                <w:sz w:val="20"/>
              </w:rPr>
              <w:t>Depending on available resources and the rate of progress, some jurisdictions may want their Complete Parks Commission to undertake follow-up assessments on a more frequent basis.</w:t>
            </w:r>
          </w:p>
        </w:tc>
      </w:tr>
    </w:tbl>
    <w:p w14:paraId="56B49F7C" w14:textId="405007E6" w:rsidR="002D2A3E" w:rsidRPr="002D2A3E" w:rsidRDefault="002D2A3E" w:rsidP="00473C92">
      <w:pPr>
        <w:pStyle w:val="Heading3"/>
      </w:pPr>
      <w:r w:rsidRPr="002D2A3E">
        <w:t>REPORTING REQUIREMENTS TO [THE MAYOR AND] [COUNCIL/BOARD OF SUPERVISORS]</w:t>
      </w:r>
    </w:p>
    <w:tbl>
      <w:tblPr>
        <w:tblStyle w:val="TableGrid"/>
        <w:tblW w:w="0" w:type="auto"/>
        <w:tblInd w:w="715" w:type="dxa"/>
        <w:tblLayout w:type="fixed"/>
        <w:tblCellMar>
          <w:top w:w="115" w:type="dxa"/>
          <w:left w:w="115" w:type="dxa"/>
          <w:bottom w:w="115" w:type="dxa"/>
          <w:right w:w="115" w:type="dxa"/>
        </w:tblCellMar>
        <w:tblLook w:val="0600" w:firstRow="0" w:lastRow="0" w:firstColumn="0" w:lastColumn="0" w:noHBand="1" w:noVBand="1"/>
      </w:tblPr>
      <w:tblGrid>
        <w:gridCol w:w="8635"/>
      </w:tblGrid>
      <w:tr w:rsidR="002D2A3E" w14:paraId="315D7DE4" w14:textId="77777777" w:rsidTr="00473C92">
        <w:tc>
          <w:tcPr>
            <w:tcW w:w="863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6A574777" w14:textId="6A179BBF" w:rsidR="002D2A3E" w:rsidRPr="008A12FC" w:rsidRDefault="002D2A3E" w:rsidP="00861706">
            <w:pPr>
              <w:pStyle w:val="BasicParagraph"/>
              <w:rPr>
                <w:rFonts w:ascii="Arial" w:hAnsi="Arial" w:cs="Arial"/>
                <w:sz w:val="20"/>
                <w:szCs w:val="20"/>
                <w:lang w:bidi="ar-SA"/>
              </w:rPr>
            </w:pPr>
            <w:r w:rsidRPr="008A12FC">
              <w:rPr>
                <w:rFonts w:ascii="Arial" w:hAnsi="Arial" w:cs="Arial"/>
                <w:b/>
                <w:color w:val="000000" w:themeColor="text1"/>
                <w:sz w:val="20"/>
                <w:szCs w:val="20"/>
                <w:lang w:bidi="ar-SA"/>
              </w:rPr>
              <w:t>COMMENT:</w:t>
            </w:r>
            <w:r w:rsidRPr="008A12FC">
              <w:rPr>
                <w:rFonts w:ascii="Arial" w:hAnsi="Arial" w:cs="Arial"/>
                <w:color w:val="000000" w:themeColor="text1"/>
                <w:sz w:val="20"/>
                <w:szCs w:val="20"/>
                <w:lang w:bidi="ar-SA"/>
              </w:rPr>
              <w:t xml:space="preserve"> </w:t>
            </w:r>
            <w:r w:rsidRPr="002D2A3E">
              <w:rPr>
                <w:rFonts w:ascii="Arial" w:hAnsi="Arial" w:cs="Arial"/>
                <w:color w:val="000000" w:themeColor="text1"/>
                <w:sz w:val="20"/>
                <w:szCs w:val="20"/>
              </w:rPr>
              <w:t>This section requires the Commission to report on progress made to local lawmakers such as the mayor, the city council, or the board of supervisors.</w:t>
            </w:r>
          </w:p>
        </w:tc>
      </w:tr>
    </w:tbl>
    <w:p w14:paraId="197393A8" w14:textId="48647879" w:rsidR="002D2A3E" w:rsidRPr="00830822" w:rsidRDefault="002D2A3E" w:rsidP="00473C92">
      <w:pPr>
        <w:pStyle w:val="MainBodyCopy"/>
        <w:spacing w:before="120" w:after="60"/>
        <w:ind w:left="720"/>
      </w:pPr>
      <w:r w:rsidRPr="00830822">
        <w:t>Within [</w:t>
      </w:r>
      <w:r w:rsidRPr="000D361E">
        <w:rPr>
          <w:iCs/>
        </w:rPr>
        <w:t>24-36</w:t>
      </w:r>
      <w:r w:rsidRPr="00830822">
        <w:t>]</w:t>
      </w:r>
      <w:r w:rsidRPr="00830822">
        <w:rPr>
          <w:i/>
          <w:iCs/>
        </w:rPr>
        <w:t xml:space="preserve"> </w:t>
      </w:r>
      <w:r w:rsidRPr="000D361E">
        <w:rPr>
          <w:iCs/>
        </w:rPr>
        <w:t>months</w:t>
      </w:r>
      <w:r w:rsidRPr="00830822">
        <w:t xml:space="preserve"> of the effective date of the Resolution and annually thereafter, the Chair of the Complete Parks Commission, in consultation with the Commissioners, shall submit to the [City Council/Board of Supervisors] [and the Office of the Mayor] and make publicly available </w:t>
      </w:r>
      <w:r w:rsidRPr="00830822">
        <w:lastRenderedPageBreak/>
        <w:t xml:space="preserve">online a written report on the progress made in implementing this Policy. The report shall be based on the benchmarks and data collected pursuant to Sections G(2)(a) and G(2)(b) of this Policy and shall include the following, at a minimum: </w:t>
      </w:r>
    </w:p>
    <w:p w14:paraId="14DDC717" w14:textId="17D53BBA" w:rsidR="002D2A3E" w:rsidRPr="00473C92" w:rsidRDefault="002D2A3E" w:rsidP="00473C92">
      <w:pPr>
        <w:pStyle w:val="ListParagraph"/>
        <w:numPr>
          <w:ilvl w:val="0"/>
          <w:numId w:val="46"/>
        </w:numPr>
        <w:spacing w:before="60" w:after="60"/>
        <w:ind w:left="1440"/>
        <w:rPr>
          <w:rFonts w:ascii="Times New Roman" w:hAnsi="Times New Roman"/>
          <w:sz w:val="24"/>
          <w:szCs w:val="24"/>
        </w:rPr>
      </w:pPr>
      <w:r w:rsidRPr="00830822">
        <w:rPr>
          <w:rFonts w:ascii="Times New Roman" w:hAnsi="Times New Roman"/>
          <w:sz w:val="24"/>
          <w:szCs w:val="24"/>
        </w:rPr>
        <w:t>The status of development of the Plan and, once completed, an overview</w:t>
      </w:r>
      <w:r>
        <w:rPr>
          <w:rFonts w:ascii="Times New Roman" w:hAnsi="Times New Roman"/>
          <w:sz w:val="24"/>
          <w:szCs w:val="24"/>
        </w:rPr>
        <w:t xml:space="preserve"> of progress toward full implementation of the Plan</w:t>
      </w:r>
    </w:p>
    <w:p w14:paraId="6CB70280" w14:textId="04065E10" w:rsidR="002D2A3E" w:rsidRPr="00473C92" w:rsidRDefault="002D2A3E" w:rsidP="00473C92">
      <w:pPr>
        <w:pStyle w:val="ListParagraph"/>
        <w:numPr>
          <w:ilvl w:val="0"/>
          <w:numId w:val="46"/>
        </w:numPr>
        <w:spacing w:before="60" w:after="60"/>
        <w:ind w:left="1440"/>
        <w:rPr>
          <w:rFonts w:ascii="Times New Roman" w:hAnsi="Times New Roman"/>
          <w:sz w:val="24"/>
          <w:szCs w:val="24"/>
        </w:rPr>
      </w:pPr>
      <w:r>
        <w:rPr>
          <w:rFonts w:ascii="Times New Roman" w:hAnsi="Times New Roman"/>
          <w:sz w:val="24"/>
          <w:szCs w:val="24"/>
        </w:rPr>
        <w:t>The status of short- and long-term implementation steps set forth in the Plan, including specific highlighting of the status of all steps designed to address Park-Poor Areas</w:t>
      </w:r>
    </w:p>
    <w:p w14:paraId="2FC096A1" w14:textId="2FADB003" w:rsidR="002D2A3E" w:rsidRPr="00473C92" w:rsidRDefault="002D2A3E" w:rsidP="00473C92">
      <w:pPr>
        <w:pStyle w:val="ListParagraph"/>
        <w:numPr>
          <w:ilvl w:val="0"/>
          <w:numId w:val="46"/>
        </w:numPr>
        <w:spacing w:before="60" w:after="60"/>
        <w:ind w:left="1440"/>
        <w:rPr>
          <w:rFonts w:ascii="Times New Roman" w:hAnsi="Times New Roman"/>
          <w:sz w:val="24"/>
          <w:szCs w:val="24"/>
        </w:rPr>
      </w:pPr>
      <w:r>
        <w:rPr>
          <w:rFonts w:ascii="Times New Roman" w:hAnsi="Times New Roman"/>
          <w:sz w:val="24"/>
          <w:szCs w:val="24"/>
        </w:rPr>
        <w:t>The status of identification and adequacy of funding sources or steps taken to address funding needs, as well as other resources or processes that support full implementation of the Plan</w:t>
      </w:r>
    </w:p>
    <w:p w14:paraId="08E33F5C" w14:textId="6287D85D" w:rsidR="002D2A3E" w:rsidRPr="00473C92" w:rsidRDefault="002D2A3E" w:rsidP="00473C92">
      <w:pPr>
        <w:pStyle w:val="ListParagraph"/>
        <w:numPr>
          <w:ilvl w:val="0"/>
          <w:numId w:val="46"/>
        </w:numPr>
        <w:spacing w:before="60" w:after="60"/>
        <w:ind w:left="1440"/>
        <w:rPr>
          <w:rFonts w:ascii="Times New Roman" w:hAnsi="Times New Roman"/>
          <w:sz w:val="24"/>
          <w:szCs w:val="24"/>
        </w:rPr>
      </w:pPr>
      <w:r>
        <w:rPr>
          <w:rFonts w:ascii="Times New Roman" w:hAnsi="Times New Roman"/>
          <w:sz w:val="24"/>
          <w:szCs w:val="24"/>
        </w:rPr>
        <w:t>A review and recommendations, if any, for changes or additions to land use, zoning, or other municipal laws needed to ensure consistency with and support for the goals of this Policy</w:t>
      </w:r>
    </w:p>
    <w:p w14:paraId="2270B460" w14:textId="5DBBF867" w:rsidR="002D2A3E" w:rsidRPr="00473C92" w:rsidRDefault="002D2A3E" w:rsidP="00473C92">
      <w:pPr>
        <w:pStyle w:val="ListParagraph"/>
        <w:numPr>
          <w:ilvl w:val="0"/>
          <w:numId w:val="46"/>
        </w:numPr>
        <w:spacing w:before="60" w:after="60"/>
        <w:ind w:left="1440"/>
        <w:rPr>
          <w:rFonts w:ascii="Times New Roman" w:hAnsi="Times New Roman"/>
          <w:sz w:val="24"/>
          <w:szCs w:val="24"/>
        </w:rPr>
      </w:pPr>
      <w:r>
        <w:rPr>
          <w:rFonts w:ascii="Times New Roman" w:hAnsi="Times New Roman"/>
          <w:sz w:val="24"/>
          <w:szCs w:val="24"/>
        </w:rPr>
        <w:t>Identification of any amendments made to the Plan pursuant to Section G(6) above</w:t>
      </w:r>
    </w:p>
    <w:p w14:paraId="3773903C" w14:textId="1C07A102" w:rsidR="00473C92" w:rsidRPr="00473C92" w:rsidRDefault="002D2A3E" w:rsidP="00473C92">
      <w:pPr>
        <w:pStyle w:val="ListParagraph"/>
        <w:numPr>
          <w:ilvl w:val="0"/>
          <w:numId w:val="46"/>
        </w:numPr>
        <w:spacing w:before="60" w:after="240"/>
        <w:ind w:left="1440"/>
        <w:rPr>
          <w:rFonts w:ascii="Times New Roman" w:hAnsi="Times New Roman"/>
          <w:sz w:val="24"/>
          <w:szCs w:val="24"/>
        </w:rPr>
      </w:pPr>
      <w:r>
        <w:rPr>
          <w:rFonts w:ascii="Times New Roman" w:hAnsi="Times New Roman"/>
          <w:sz w:val="24"/>
          <w:szCs w:val="24"/>
        </w:rPr>
        <w:t>Identification of any further actions needed from the [</w:t>
      </w:r>
      <w:r>
        <w:rPr>
          <w:rFonts w:ascii="Times New Roman" w:hAnsi="Times New Roman"/>
          <w:i/>
          <w:sz w:val="24"/>
          <w:szCs w:val="24"/>
        </w:rPr>
        <w:t>Legislative Body</w:t>
      </w:r>
      <w:r>
        <w:rPr>
          <w:rFonts w:ascii="Times New Roman" w:hAnsi="Times New Roman"/>
          <w:sz w:val="24"/>
          <w:szCs w:val="24"/>
        </w:rPr>
        <w:t>] to implement the Plan</w:t>
      </w:r>
    </w:p>
    <w:p w14:paraId="4ADE771E" w14:textId="6851012B" w:rsidR="002D2A3E" w:rsidRPr="002D2A3E" w:rsidRDefault="002D2A3E" w:rsidP="00473C92">
      <w:pPr>
        <w:pStyle w:val="Heading3"/>
      </w:pPr>
      <w:r w:rsidRPr="002D2A3E">
        <w:t xml:space="preserve">REPORTING </w:t>
      </w:r>
      <w:r>
        <w:t xml:space="preserve">TO </w:t>
      </w:r>
      <w:r w:rsidRPr="002D2A3E">
        <w:t xml:space="preserve">THE </w:t>
      </w:r>
      <w:r>
        <w:t>COMMUNITY</w:t>
      </w:r>
    </w:p>
    <w:tbl>
      <w:tblPr>
        <w:tblStyle w:val="TableGrid"/>
        <w:tblW w:w="0" w:type="auto"/>
        <w:tblInd w:w="715" w:type="dxa"/>
        <w:tblLayout w:type="fixed"/>
        <w:tblCellMar>
          <w:top w:w="115" w:type="dxa"/>
          <w:left w:w="115" w:type="dxa"/>
          <w:bottom w:w="115" w:type="dxa"/>
          <w:right w:w="115" w:type="dxa"/>
        </w:tblCellMar>
        <w:tblLook w:val="0600" w:firstRow="0" w:lastRow="0" w:firstColumn="0" w:lastColumn="0" w:noHBand="1" w:noVBand="1"/>
      </w:tblPr>
      <w:tblGrid>
        <w:gridCol w:w="8635"/>
      </w:tblGrid>
      <w:tr w:rsidR="002D2A3E" w14:paraId="53826607" w14:textId="77777777" w:rsidTr="00473C92">
        <w:tc>
          <w:tcPr>
            <w:tcW w:w="863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538C96CF" w14:textId="4A000086" w:rsidR="002D2A3E" w:rsidRPr="008A12FC" w:rsidRDefault="002D2A3E" w:rsidP="00861706">
            <w:pPr>
              <w:pStyle w:val="BasicParagraph"/>
              <w:rPr>
                <w:rFonts w:ascii="Arial" w:hAnsi="Arial" w:cs="Arial"/>
                <w:sz w:val="20"/>
                <w:szCs w:val="20"/>
                <w:lang w:bidi="ar-SA"/>
              </w:rPr>
            </w:pPr>
            <w:r w:rsidRPr="008A12FC">
              <w:rPr>
                <w:rFonts w:ascii="Arial" w:hAnsi="Arial" w:cs="Arial"/>
                <w:b/>
                <w:color w:val="000000" w:themeColor="text1"/>
                <w:sz w:val="20"/>
                <w:szCs w:val="20"/>
                <w:lang w:bidi="ar-SA"/>
              </w:rPr>
              <w:t>COMMENT:</w:t>
            </w:r>
            <w:r w:rsidRPr="008A12FC">
              <w:rPr>
                <w:rFonts w:ascii="Arial" w:hAnsi="Arial" w:cs="Arial"/>
                <w:color w:val="000000" w:themeColor="text1"/>
                <w:sz w:val="20"/>
                <w:szCs w:val="20"/>
                <w:lang w:bidi="ar-SA"/>
              </w:rPr>
              <w:t xml:space="preserve"> </w:t>
            </w:r>
            <w:r w:rsidRPr="002D2A3E">
              <w:rPr>
                <w:rFonts w:ascii="Arial" w:hAnsi="Arial" w:cs="Arial"/>
                <w:color w:val="000000" w:themeColor="text1"/>
                <w:sz w:val="20"/>
                <w:szCs w:val="20"/>
              </w:rPr>
              <w:t>This section requires the Commission to also report directly to the community in a public forum.</w:t>
            </w:r>
          </w:p>
        </w:tc>
      </w:tr>
    </w:tbl>
    <w:p w14:paraId="2587B037" w14:textId="579EB748" w:rsidR="002D2A3E" w:rsidRPr="00473C92" w:rsidRDefault="002D2A3E" w:rsidP="00473C92">
      <w:pPr>
        <w:pStyle w:val="MainBodyCopy"/>
        <w:spacing w:before="120" w:after="120"/>
        <w:ind w:left="720"/>
      </w:pPr>
      <w:r>
        <w:t xml:space="preserve">Within 30 days of the submission of a report as set forth in Section H above, two or more members of the Commission shall report to the public in at least two public forums—at least one of which is in an area identified in the Plan as a Park-Poor Area—on the progress made in developing and implementing the Plan and shall provide an opportunity for in-person public comment in any identified Park-Poor Areas and other neighborhoods identified as priority places for park improvements. </w:t>
      </w:r>
    </w:p>
    <w:tbl>
      <w:tblPr>
        <w:tblStyle w:val="TableGrid"/>
        <w:tblW w:w="0" w:type="auto"/>
        <w:tblInd w:w="715" w:type="dxa"/>
        <w:tblLayout w:type="fixed"/>
        <w:tblCellMar>
          <w:top w:w="115" w:type="dxa"/>
          <w:left w:w="115" w:type="dxa"/>
          <w:bottom w:w="115" w:type="dxa"/>
          <w:right w:w="115" w:type="dxa"/>
        </w:tblCellMar>
        <w:tblLook w:val="0600" w:firstRow="0" w:lastRow="0" w:firstColumn="0" w:lastColumn="0" w:noHBand="1" w:noVBand="1"/>
      </w:tblPr>
      <w:tblGrid>
        <w:gridCol w:w="8635"/>
      </w:tblGrid>
      <w:tr w:rsidR="002D2A3E" w14:paraId="048879B2" w14:textId="77777777" w:rsidTr="00473C92">
        <w:tc>
          <w:tcPr>
            <w:tcW w:w="863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617FF28A" w14:textId="1633BE4B" w:rsidR="002D2A3E" w:rsidRPr="008A12FC" w:rsidRDefault="002D2A3E" w:rsidP="00861706">
            <w:pPr>
              <w:pStyle w:val="BasicParagraph"/>
              <w:rPr>
                <w:rFonts w:ascii="Arial" w:hAnsi="Arial" w:cs="Arial"/>
                <w:sz w:val="20"/>
                <w:szCs w:val="20"/>
                <w:lang w:bidi="ar-SA"/>
              </w:rPr>
            </w:pPr>
            <w:r w:rsidRPr="008A12FC">
              <w:rPr>
                <w:rFonts w:ascii="Arial" w:hAnsi="Arial" w:cs="Arial"/>
                <w:b/>
                <w:color w:val="000000" w:themeColor="text1"/>
                <w:sz w:val="20"/>
                <w:szCs w:val="20"/>
                <w:lang w:bidi="ar-SA"/>
              </w:rPr>
              <w:t>COMMENT:</w:t>
            </w:r>
            <w:r w:rsidRPr="008A12FC">
              <w:rPr>
                <w:rFonts w:ascii="Arial" w:hAnsi="Arial" w:cs="Arial"/>
                <w:color w:val="000000" w:themeColor="text1"/>
                <w:sz w:val="20"/>
                <w:szCs w:val="20"/>
                <w:lang w:bidi="ar-SA"/>
              </w:rPr>
              <w:t xml:space="preserve"> </w:t>
            </w:r>
            <w:r w:rsidRPr="002D2A3E">
              <w:rPr>
                <w:rFonts w:ascii="Arial" w:hAnsi="Arial" w:cs="Arial"/>
                <w:color w:val="000000" w:themeColor="text1"/>
                <w:sz w:val="20"/>
                <w:szCs w:val="20"/>
              </w:rPr>
              <w:t>Reporting back to the community will keep community members involved and informed, help foster and maintain community support for the work of the Commission, and provide the Commission with important feedback as it moves forward. Consistent with best practices for community engagement, jurisdictions may also want to require incentives such as those described in the comment on Section F(2) or additional reporting sessions at the locations where outreach was conducted earlier in the process pursuant to Section F(2).</w:t>
            </w:r>
          </w:p>
        </w:tc>
      </w:tr>
      <w:bookmarkEnd w:id="26"/>
    </w:tbl>
    <w:p w14:paraId="3D048418" w14:textId="4D66A721" w:rsidR="002D2A3E" w:rsidRDefault="002D2A3E" w:rsidP="00BC5A41">
      <w:pPr>
        <w:pStyle w:val="bullets-abc"/>
        <w:ind w:left="0" w:firstLine="0"/>
        <w:rPr>
          <w:rFonts w:ascii="Arial" w:eastAsia="Calibri" w:hAnsi="Arial" w:cs="Arial"/>
          <w:b/>
          <w:bCs/>
          <w:sz w:val="32"/>
        </w:rPr>
      </w:pPr>
    </w:p>
    <w:sectPr w:rsidR="002D2A3E" w:rsidSect="008A516B">
      <w:footerReference w:type="default" r:id="rId29"/>
      <w:endnotePr>
        <w:numFmt w:val="decimal"/>
      </w:endnotePr>
      <w:pgSz w:w="12240" w:h="15840" w:code="1"/>
      <w:pgMar w:top="1440" w:right="1080" w:bottom="603" w:left="1080" w:header="0" w:footer="446" w:gutter="0"/>
      <w:cols w:space="720"/>
      <w:noEndnote/>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4C0A38" w14:textId="77777777" w:rsidR="00483E7D" w:rsidRDefault="00483E7D" w:rsidP="007F3AE1">
      <w:pPr>
        <w:spacing w:line="240" w:lineRule="auto"/>
      </w:pPr>
      <w:r>
        <w:separator/>
      </w:r>
    </w:p>
    <w:p w14:paraId="2331014E" w14:textId="77777777" w:rsidR="00483E7D" w:rsidRDefault="00483E7D"/>
  </w:endnote>
  <w:endnote w:type="continuationSeparator" w:id="0">
    <w:p w14:paraId="205DF852" w14:textId="77777777" w:rsidR="00483E7D" w:rsidRDefault="00483E7D" w:rsidP="007F3AE1">
      <w:pPr>
        <w:spacing w:line="240" w:lineRule="auto"/>
      </w:pPr>
      <w:r>
        <w:continuationSeparator/>
      </w:r>
    </w:p>
    <w:p w14:paraId="500C3808" w14:textId="77777777" w:rsidR="00483E7D" w:rsidRDefault="00483E7D"/>
  </w:endnote>
  <w:endnote w:type="continuationNotice" w:id="1">
    <w:p w14:paraId="2C606089" w14:textId="77777777" w:rsidR="00483E7D" w:rsidRDefault="00483E7D">
      <w:pPr>
        <w:spacing w:line="240" w:lineRule="auto"/>
      </w:pPr>
    </w:p>
    <w:p w14:paraId="08642417" w14:textId="77777777" w:rsidR="00483E7D" w:rsidRDefault="00483E7D"/>
  </w:endnote>
  <w:endnote w:id="2">
    <w:p w14:paraId="254221D6" w14:textId="4A7B818D" w:rsidR="00861706" w:rsidRPr="00BC5A41" w:rsidRDefault="00861706" w:rsidP="000F4B19">
      <w:pPr>
        <w:pStyle w:val="Endnotes"/>
        <w:ind w:left="270" w:hanging="277"/>
        <w:rPr>
          <w:color w:val="333333"/>
        </w:rPr>
      </w:pPr>
      <w:r w:rsidRPr="00292590">
        <w:endnoteRef/>
      </w:r>
      <w:r w:rsidRPr="00292590">
        <w:t xml:space="preserve"> </w:t>
      </w:r>
      <w:r w:rsidR="00BC5A41">
        <w:t xml:space="preserve"> </w:t>
      </w:r>
      <w:r w:rsidR="00292590">
        <w:t xml:space="preserve"> </w:t>
      </w:r>
      <w:r w:rsidRPr="00BC5A41">
        <w:t xml:space="preserve">Community Fact Finder. California Department of Parks and Recreation website. </w:t>
      </w:r>
      <w:hyperlink r:id="rId1" w:history="1">
        <w:r w:rsidRPr="00BC5A41">
          <w:rPr>
            <w:rStyle w:val="Hyperlink"/>
            <w:u w:val="none"/>
          </w:rPr>
          <w:t>www.parks.ca.gov/?page_id=26166</w:t>
        </w:r>
      </w:hyperlink>
      <w:r w:rsidRPr="00BC5A41">
        <w:t xml:space="preserve">. </w:t>
      </w:r>
      <w:r w:rsidRPr="00BC5A41">
        <w:rPr>
          <w:color w:val="333333"/>
        </w:rPr>
        <w:t xml:space="preserve">Accessed May 14, 2018. </w:t>
      </w:r>
    </w:p>
  </w:endnote>
  <w:endnote w:id="3">
    <w:p w14:paraId="05A561AF" w14:textId="6842170F" w:rsidR="00861706" w:rsidRPr="00BC5A41" w:rsidRDefault="00861706" w:rsidP="000F4B19">
      <w:pPr>
        <w:pStyle w:val="Endnotes"/>
        <w:ind w:left="270" w:hanging="277"/>
      </w:pPr>
      <w:r w:rsidRPr="00292590">
        <w:endnoteRef/>
      </w:r>
      <w:r w:rsidRPr="00292590">
        <w:t xml:space="preserve"> </w:t>
      </w:r>
      <w:r w:rsidR="00BC5A41">
        <w:t xml:space="preserve"> </w:t>
      </w:r>
      <w:r w:rsidR="00292590">
        <w:t xml:space="preserve"> </w:t>
      </w:r>
      <w:r w:rsidRPr="00BC5A41">
        <w:t xml:space="preserve">Centers for Disease Control and Prevention. </w:t>
      </w:r>
      <w:r w:rsidRPr="00BC5A41">
        <w:rPr>
          <w:i/>
        </w:rPr>
        <w:t>State Indicator Report on Physical Activity, 2014</w:t>
      </w:r>
      <w:r w:rsidRPr="00BC5A41">
        <w:t xml:space="preserve">. Atlanta, GA: U.S. Department of Health and Human Services; 2014. </w:t>
      </w:r>
      <w:hyperlink r:id="rId2" w:history="1">
        <w:r w:rsidRPr="00BC5A41">
          <w:rPr>
            <w:rStyle w:val="Hyperlink"/>
            <w:u w:val="none"/>
          </w:rPr>
          <w:t>www.cdc.gov/physicalactivity/downloads/pa_state_indicator_report_2014.pdf</w:t>
        </w:r>
      </w:hyperlink>
      <w:r w:rsidRPr="00BC5A41">
        <w:t xml:space="preserve">. </w:t>
      </w:r>
    </w:p>
  </w:endnote>
  <w:endnote w:id="4">
    <w:p w14:paraId="34A12122" w14:textId="18E01995" w:rsidR="00861706" w:rsidRPr="00BC5A41" w:rsidRDefault="00861706" w:rsidP="000F4B19">
      <w:pPr>
        <w:pStyle w:val="Endnotes"/>
        <w:ind w:left="270" w:hanging="277"/>
      </w:pPr>
      <w:r w:rsidRPr="00292590">
        <w:endnoteRef/>
      </w:r>
      <w:r w:rsidRPr="00292590">
        <w:t xml:space="preserve"> </w:t>
      </w:r>
      <w:r w:rsidR="00BC5A41">
        <w:t xml:space="preserve"> </w:t>
      </w:r>
      <w:r w:rsidR="00292590">
        <w:t xml:space="preserve"> </w:t>
      </w:r>
      <w:r w:rsidRPr="00BC5A41">
        <w:t xml:space="preserve">Office of Disease Prevention and Health Promotion. </w:t>
      </w:r>
      <w:r w:rsidRPr="00BC5A41">
        <w:rPr>
          <w:i/>
        </w:rPr>
        <w:t>Physical Activity Guidelines for Americans, 2008</w:t>
      </w:r>
      <w:r w:rsidRPr="00BC5A41">
        <w:t xml:space="preserve">. Washington, D.C.: U.S. Department of Health and Human Services; 2008. </w:t>
      </w:r>
      <w:hyperlink r:id="rId3" w:history="1">
        <w:r w:rsidR="00BC5A41" w:rsidRPr="00BC5A41">
          <w:rPr>
            <w:rStyle w:val="Hyperlink"/>
            <w:u w:val="none"/>
          </w:rPr>
          <w:t>https://health.gov/paguidelines/pdf/paguide.pdf</w:t>
        </w:r>
      </w:hyperlink>
      <w:r w:rsidRPr="00BC5A41">
        <w:t>.</w:t>
      </w:r>
    </w:p>
  </w:endnote>
  <w:endnote w:id="5">
    <w:p w14:paraId="2480F5C9" w14:textId="640B198D" w:rsidR="00861706" w:rsidRPr="00BC5A41" w:rsidRDefault="00861706" w:rsidP="000F4B19">
      <w:pPr>
        <w:pStyle w:val="Endnotes"/>
        <w:ind w:left="270" w:hanging="277"/>
      </w:pPr>
      <w:r w:rsidRPr="00292590">
        <w:endnoteRef/>
      </w:r>
      <w:r w:rsidRPr="00BC5A41">
        <w:t xml:space="preserve"> </w:t>
      </w:r>
      <w:r w:rsidR="00BC5A41">
        <w:t xml:space="preserve"> </w:t>
      </w:r>
      <w:r w:rsidR="00292590">
        <w:t xml:space="preserve"> </w:t>
      </w:r>
      <w:r w:rsidRPr="00BC5A41">
        <w:t>Walton E. Vital Places: Facilitators of behavioral and social health mechanisms in low-income neighborhoods</w:t>
      </w:r>
      <w:r w:rsidRPr="00BC5A41">
        <w:rPr>
          <w:i/>
        </w:rPr>
        <w:t>. Soc Sci Med</w:t>
      </w:r>
      <w:r w:rsidRPr="00BC5A41">
        <w:t>. 2014;Dec(122):1-12. doi:10.1016/j.socscimed.2014.10.011.</w:t>
      </w:r>
    </w:p>
  </w:endnote>
  <w:endnote w:id="6">
    <w:p w14:paraId="0261F119" w14:textId="43F3337D" w:rsidR="00861706" w:rsidRPr="00BC5A41" w:rsidRDefault="00861706" w:rsidP="000F4B19">
      <w:pPr>
        <w:pStyle w:val="Endnotes"/>
        <w:ind w:left="270" w:hanging="277"/>
      </w:pPr>
      <w:r w:rsidRPr="00292590">
        <w:endnoteRef/>
      </w:r>
      <w:r w:rsidRPr="00BC5A41">
        <w:t xml:space="preserve"> </w:t>
      </w:r>
      <w:r w:rsidR="00BC5A41">
        <w:t xml:space="preserve"> </w:t>
      </w:r>
      <w:r w:rsidR="00292590">
        <w:t xml:space="preserve"> </w:t>
      </w:r>
      <w:r w:rsidRPr="00BC5A41">
        <w:t xml:space="preserve">Gies E. </w:t>
      </w:r>
      <w:r w:rsidRPr="00BC5A41">
        <w:rPr>
          <w:i/>
        </w:rPr>
        <w:t>The Health Benefits of Parks: How Parks Keep Americans and their Communities Fit and Healthy</w:t>
      </w:r>
      <w:r w:rsidRPr="00BC5A41">
        <w:t xml:space="preserve">. San Francisco, CA: The Trust for Public Land; 2006. </w:t>
      </w:r>
      <w:hyperlink r:id="rId4" w:history="1">
        <w:r w:rsidRPr="00BC5A41">
          <w:rPr>
            <w:rStyle w:val="Hyperlink"/>
            <w:u w:val="none"/>
          </w:rPr>
          <w:t>www.tpl.org/sites/default/files/cloud.tpl.org/pubs/benefits_HealthBenefitsReport.pdf</w:t>
        </w:r>
      </w:hyperlink>
      <w:r w:rsidRPr="00BC5A41">
        <w:t>.</w:t>
      </w:r>
    </w:p>
  </w:endnote>
  <w:endnote w:id="7">
    <w:p w14:paraId="026AEDBB" w14:textId="23B3CE04" w:rsidR="00861706" w:rsidRPr="00BC5A41" w:rsidRDefault="00861706" w:rsidP="000F4B19">
      <w:pPr>
        <w:pStyle w:val="Endnotes"/>
        <w:ind w:left="270" w:hanging="277"/>
      </w:pPr>
      <w:r w:rsidRPr="00292590">
        <w:endnoteRef/>
      </w:r>
      <w:r w:rsidRPr="00292590">
        <w:t xml:space="preserve"> </w:t>
      </w:r>
      <w:r w:rsidR="00BC5A41">
        <w:t xml:space="preserve"> </w:t>
      </w:r>
      <w:r w:rsidR="00292590">
        <w:t xml:space="preserve"> </w:t>
      </w:r>
      <w:r w:rsidRPr="00BC5A41">
        <w:t xml:space="preserve">As noted in </w:t>
      </w:r>
      <w:r w:rsidRPr="00BC5A41">
        <w:rPr>
          <w:i/>
        </w:rPr>
        <w:t xml:space="preserve">The Health Benefits of Parks </w:t>
      </w:r>
      <w:r w:rsidRPr="00BC5A41">
        <w:t>(The Trust for Public Land; 2006), physical activity has been shown to reduce stress and increase feelings of well-being. Further, Active Living Research reports that exercising in natural settings is associated with better mental health and lower stress levels than exercising in a gym or other non-green settings (</w:t>
      </w:r>
      <w:r w:rsidRPr="00BC5A41">
        <w:rPr>
          <w:i/>
        </w:rPr>
        <w:t>Making the Case for Designing Active Cities</w:t>
      </w:r>
      <w:r w:rsidRPr="00BC5A41">
        <w:t xml:space="preserve">. San Diego, CA: 2015. </w:t>
      </w:r>
      <w:hyperlink r:id="rId5" w:history="1">
        <w:r w:rsidRPr="00BC5A41">
          <w:rPr>
            <w:rStyle w:val="Hyperlink"/>
            <w:u w:val="none"/>
          </w:rPr>
          <w:t>https://activelivingresearch.org/sites/default/files/MakingTheCaseReport.pdf</w:t>
        </w:r>
      </w:hyperlink>
      <w:r w:rsidRPr="00BC5A41">
        <w:t xml:space="preserve">). </w:t>
      </w:r>
    </w:p>
  </w:endnote>
  <w:endnote w:id="8">
    <w:p w14:paraId="5B2EC167" w14:textId="1B4E3E2C" w:rsidR="00861706" w:rsidRPr="00BC5A41" w:rsidRDefault="00861706" w:rsidP="000F4B19">
      <w:pPr>
        <w:pStyle w:val="Endnotes"/>
        <w:ind w:left="270" w:hanging="277"/>
      </w:pPr>
      <w:r w:rsidRPr="00292590">
        <w:endnoteRef/>
      </w:r>
      <w:r w:rsidRPr="00292590">
        <w:t xml:space="preserve"> </w:t>
      </w:r>
      <w:r w:rsidR="00BC5A41">
        <w:t xml:space="preserve"> </w:t>
      </w:r>
      <w:r w:rsidR="00292590">
        <w:t xml:space="preserve"> </w:t>
      </w:r>
      <w:r w:rsidRPr="00BC5A41">
        <w:t xml:space="preserve">Irvine KN, Warber SL, Devine-Wright P, Gaston KJ. Understanding urban green space as a health resource: A qualitative comparison of visit motivation and derived effects among park users in Sheffield, UK. </w:t>
      </w:r>
      <w:r w:rsidRPr="00BC5A41">
        <w:rPr>
          <w:i/>
        </w:rPr>
        <w:t>Int J Environ Res Public Health</w:t>
      </w:r>
      <w:r w:rsidRPr="00BC5A41">
        <w:t>. 2013;10(1):417-442. doi:10.3390/ijerph10010417.</w:t>
      </w:r>
      <w:r w:rsidRPr="00BC5A41" w:rsidDel="00427174">
        <w:t xml:space="preserve"> </w:t>
      </w:r>
    </w:p>
  </w:endnote>
  <w:endnote w:id="9">
    <w:p w14:paraId="2BBE6C2C" w14:textId="4357D334" w:rsidR="00861706" w:rsidRPr="00BC5A41" w:rsidRDefault="00861706" w:rsidP="000F4B19">
      <w:pPr>
        <w:pStyle w:val="Endnotes"/>
        <w:ind w:left="270" w:hanging="277"/>
      </w:pPr>
      <w:r w:rsidRPr="00292590">
        <w:endnoteRef/>
      </w:r>
      <w:r w:rsidRPr="00BC5A41">
        <w:t xml:space="preserve"> </w:t>
      </w:r>
      <w:r w:rsidR="00BC5A41">
        <w:t xml:space="preserve"> </w:t>
      </w:r>
      <w:r w:rsidR="00292590">
        <w:t xml:space="preserve"> </w:t>
      </w:r>
      <w:r w:rsidRPr="00BC5A41">
        <w:t xml:space="preserve">Taylor S, Brown S. Making Stormwater Great—For the First Time. </w:t>
      </w:r>
      <w:r w:rsidRPr="00BC5A41">
        <w:rPr>
          <w:i/>
        </w:rPr>
        <w:t>Parks &amp; Recreation Magazine</w:t>
      </w:r>
      <w:r w:rsidRPr="00BC5A41">
        <w:t xml:space="preserve">. November 1, 2017. </w:t>
      </w:r>
      <w:hyperlink r:id="rId6" w:history="1">
        <w:r w:rsidRPr="00BC5A41">
          <w:rPr>
            <w:rStyle w:val="Hyperlink"/>
            <w:u w:val="none"/>
          </w:rPr>
          <w:t>www.nrpa.org/parks-recreation-magazine/2017/november/making-stormwater-great-for-the-first-time/</w:t>
        </w:r>
      </w:hyperlink>
      <w:r w:rsidRPr="00BC5A41">
        <w:t>.</w:t>
      </w:r>
      <w:r w:rsidRPr="00BC5A41" w:rsidDel="00E942A8">
        <w:t xml:space="preserve"> </w:t>
      </w:r>
    </w:p>
  </w:endnote>
  <w:endnote w:id="10">
    <w:p w14:paraId="4348AB6D" w14:textId="5E41D47F" w:rsidR="00861706" w:rsidRPr="00BC5A41" w:rsidRDefault="00861706" w:rsidP="000F4B19">
      <w:pPr>
        <w:pStyle w:val="Endnotes"/>
        <w:ind w:left="270" w:hanging="277"/>
      </w:pPr>
      <w:r w:rsidRPr="00292590">
        <w:endnoteRef/>
      </w:r>
      <w:r w:rsidRPr="00BC5A41">
        <w:t xml:space="preserve"> </w:t>
      </w:r>
      <w:r w:rsidR="00BC5A41">
        <w:t xml:space="preserve"> </w:t>
      </w:r>
      <w:r w:rsidR="00292590">
        <w:t xml:space="preserve"> </w:t>
      </w:r>
      <w:r w:rsidRPr="00BC5A41">
        <w:t xml:space="preserve">U.S. Environmental Protection Agency. </w:t>
      </w:r>
      <w:r w:rsidRPr="00BC5A41">
        <w:rPr>
          <w:i/>
        </w:rPr>
        <w:t>Reducing Urban Heat Islands: Compendium of Strategies—Trees and Vegetation</w:t>
      </w:r>
      <w:r w:rsidR="000F4B19">
        <w:t xml:space="preserve">. Washington, </w:t>
      </w:r>
      <w:r w:rsidRPr="00BC5A41">
        <w:t xml:space="preserve">D.C.; 2008. </w:t>
      </w:r>
      <w:hyperlink r:id="rId7" w:history="1">
        <w:r w:rsidRPr="00BC5A41">
          <w:rPr>
            <w:rStyle w:val="Hyperlink"/>
            <w:u w:val="none"/>
          </w:rPr>
          <w:t>www.epa.gov/heat-islands/reducing-urban-heat-islands-compendium-strategies</w:t>
        </w:r>
      </w:hyperlink>
      <w:r w:rsidRPr="00BC5A41">
        <w:t>.</w:t>
      </w:r>
      <w:r w:rsidRPr="00BC5A41" w:rsidDel="00E942A8">
        <w:t xml:space="preserve"> </w:t>
      </w:r>
    </w:p>
  </w:endnote>
  <w:endnote w:id="11">
    <w:p w14:paraId="55E54D76" w14:textId="72E61F1F" w:rsidR="00861706" w:rsidRPr="00BC5A41" w:rsidRDefault="00861706" w:rsidP="000F4B19">
      <w:pPr>
        <w:pStyle w:val="Endnotes"/>
        <w:ind w:left="270" w:hanging="277"/>
      </w:pPr>
      <w:r w:rsidRPr="00292590">
        <w:endnoteRef/>
      </w:r>
      <w:r w:rsidRPr="00BC5A41">
        <w:t xml:space="preserve"> National Recreation and Park Association. </w:t>
      </w:r>
      <w:r w:rsidRPr="00BC5A41">
        <w:rPr>
          <w:i/>
        </w:rPr>
        <w:t>2017 NRPA Americans’ Engagement with Parks Survey</w:t>
      </w:r>
      <w:r w:rsidRPr="00BC5A41">
        <w:t xml:space="preserve">. Ashburn, VA; 2017. </w:t>
      </w:r>
      <w:hyperlink r:id="rId8" w:history="1">
        <w:r w:rsidRPr="00BC5A41">
          <w:rPr>
            <w:rStyle w:val="Hyperlink"/>
            <w:u w:val="none"/>
          </w:rPr>
          <w:t>www.nrpa.org/contentassets/257fe28053c6420786927fcffc2f9996/engagement-survey-report-2017.pdf</w:t>
        </w:r>
      </w:hyperlink>
      <w:r w:rsidRPr="00BC5A41">
        <w:t>.</w:t>
      </w:r>
    </w:p>
  </w:endnote>
  <w:endnote w:id="12">
    <w:p w14:paraId="58D9920A" w14:textId="3F5B2E53" w:rsidR="00861706" w:rsidRPr="00BC5A41" w:rsidRDefault="00861706" w:rsidP="000F4B19">
      <w:pPr>
        <w:pStyle w:val="Endnotes"/>
        <w:ind w:left="270" w:hanging="277"/>
      </w:pPr>
      <w:r w:rsidRPr="00292590">
        <w:endnoteRef/>
      </w:r>
      <w:r w:rsidRPr="00292590">
        <w:t xml:space="preserve"> </w:t>
      </w:r>
      <w:r w:rsidRPr="00BC5A41">
        <w:t xml:space="preserve">Walker C. </w:t>
      </w:r>
      <w:r w:rsidRPr="00BC5A41">
        <w:rPr>
          <w:i/>
        </w:rPr>
        <w:t>Beyond Recreation: A Broader View of Urban Parks</w:t>
      </w:r>
      <w:r w:rsidRPr="00BC5A41">
        <w:t xml:space="preserve">. Washington, D.C.: The Urban Institute; 2004. </w:t>
      </w:r>
      <w:hyperlink r:id="rId9" w:history="1">
        <w:r w:rsidR="00BC5A41" w:rsidRPr="00BC5A41">
          <w:rPr>
            <w:rStyle w:val="Hyperlink"/>
            <w:u w:val="none"/>
          </w:rPr>
          <w:t>www.urban.org/sites/default/files/publication/57651/311011-The-Public-Value-of-Urban-Parks.PDF</w:t>
        </w:r>
      </w:hyperlink>
      <w:r w:rsidRPr="00BC5A41">
        <w:t>.</w:t>
      </w:r>
    </w:p>
  </w:endnote>
  <w:endnote w:id="13">
    <w:p w14:paraId="2DC4723C" w14:textId="67077CAD" w:rsidR="00861706" w:rsidRPr="00BC5A41" w:rsidRDefault="00861706" w:rsidP="000F4B19">
      <w:pPr>
        <w:pStyle w:val="Endnotes"/>
        <w:ind w:left="270" w:hanging="277"/>
      </w:pPr>
      <w:r w:rsidRPr="00292590">
        <w:endnoteRef/>
      </w:r>
      <w:r w:rsidRPr="00292590">
        <w:t xml:space="preserve"> </w:t>
      </w:r>
      <w:r w:rsidRPr="00BC5A41">
        <w:t xml:space="preserve">Project for Public Spaces. </w:t>
      </w:r>
      <w:r w:rsidRPr="00BC5A41">
        <w:rPr>
          <w:i/>
        </w:rPr>
        <w:t>The Case for Healthy Places: Improving Health Outcomes Through Placemaking</w:t>
      </w:r>
      <w:r w:rsidRPr="00BC5A41">
        <w:t xml:space="preserve">. New York, NY; 2016. </w:t>
      </w:r>
      <w:hyperlink r:id="rId10" w:history="1">
        <w:r w:rsidRPr="00BC5A41">
          <w:rPr>
            <w:rStyle w:val="Hyperlink"/>
            <w:u w:val="none"/>
          </w:rPr>
          <w:t>www.pps.org/wp-content/uploads/2016/12/Healthy-Places-PPS.pdf</w:t>
        </w:r>
      </w:hyperlink>
      <w:r w:rsidRPr="00BC5A41">
        <w:t>.</w:t>
      </w:r>
    </w:p>
  </w:endnote>
  <w:endnote w:id="14">
    <w:p w14:paraId="645F3126" w14:textId="78C7F4D5" w:rsidR="00861706" w:rsidRPr="00BC5A41" w:rsidRDefault="00861706" w:rsidP="000F4B19">
      <w:pPr>
        <w:pStyle w:val="Endnotes"/>
        <w:ind w:left="270" w:hanging="277"/>
      </w:pPr>
      <w:r w:rsidRPr="000F4B19">
        <w:endnoteRef/>
      </w:r>
      <w:r w:rsidRPr="000F4B19">
        <w:t xml:space="preserve"> </w:t>
      </w:r>
      <w:r w:rsidRPr="00BC5A41">
        <w:t xml:space="preserve">National Recreation and Park Association. </w:t>
      </w:r>
      <w:r w:rsidRPr="00BC5A41">
        <w:rPr>
          <w:i/>
        </w:rPr>
        <w:t>Creating Safe Park Environments to Enhance Community Wellness</w:t>
      </w:r>
      <w:r w:rsidRPr="00BC5A41">
        <w:t>. Ash</w:t>
      </w:r>
      <w:r w:rsidR="000F4B19">
        <w:t xml:space="preserve">burn, VA. </w:t>
      </w:r>
      <w:hyperlink r:id="rId11" w:history="1">
        <w:r w:rsidRPr="00BC5A41">
          <w:rPr>
            <w:rStyle w:val="Hyperlink"/>
            <w:u w:val="none"/>
          </w:rPr>
          <w:t>www.nrpa.org/contentassets/f768428a39aa4035ae55b2aaff372617/park-safety.pdf</w:t>
        </w:r>
      </w:hyperlink>
      <w:r w:rsidRPr="00BC5A41">
        <w:t>. Accessed November 30, 2017.</w:t>
      </w:r>
    </w:p>
  </w:endnote>
  <w:endnote w:id="15">
    <w:p w14:paraId="32ED7857" w14:textId="4EB2B094" w:rsidR="00861706" w:rsidRPr="00BC5A41" w:rsidRDefault="00861706" w:rsidP="000F4B19">
      <w:pPr>
        <w:pStyle w:val="Endnotes"/>
        <w:ind w:left="270" w:hanging="277"/>
      </w:pPr>
      <w:r w:rsidRPr="000F4B19">
        <w:endnoteRef/>
      </w:r>
      <w:r w:rsidRPr="000F4B19">
        <w:t xml:space="preserve"> </w:t>
      </w:r>
      <w:r w:rsidRPr="00BC5A41">
        <w:t xml:space="preserve">Bedimo-Rung AL, Mowen AJ, Cohen DA. The significance of parks to physical activity and public health: A conceptual model. </w:t>
      </w:r>
      <w:r w:rsidRPr="00BC5A41">
        <w:rPr>
          <w:i/>
        </w:rPr>
        <w:t>Am J Prev Med</w:t>
      </w:r>
      <w:r w:rsidRPr="00BC5A41">
        <w:t xml:space="preserve">. 2005;28(2S2):159-168. </w:t>
      </w:r>
      <w:hyperlink r:id="rId12" w:history="1">
        <w:r w:rsidRPr="00BC5A41">
          <w:rPr>
            <w:rStyle w:val="Hyperlink"/>
            <w:u w:val="none"/>
          </w:rPr>
          <w:t>www.publichealth.lsuhsc.edu/Faculty_Pages/rung/Documents/Bedimo-Rung_AJPM_2005_The%20Significance%20of%20Parks%20to%20PA%20and%20PH.pdf</w:t>
        </w:r>
      </w:hyperlink>
      <w:r w:rsidRPr="00BC5A41">
        <w:t xml:space="preserve"> </w:t>
      </w:r>
    </w:p>
  </w:endnote>
  <w:endnote w:id="16">
    <w:p w14:paraId="5B2E6CE8" w14:textId="491BB520" w:rsidR="00861706" w:rsidRPr="00BC5A41" w:rsidRDefault="00861706" w:rsidP="000F4B19">
      <w:pPr>
        <w:pStyle w:val="Endnotes"/>
        <w:ind w:left="270" w:hanging="277"/>
      </w:pPr>
      <w:r w:rsidRPr="000F4B19">
        <w:endnoteRef/>
      </w:r>
      <w:r w:rsidRPr="00BC5A41">
        <w:t xml:space="preserve"> Sherer PM. </w:t>
      </w:r>
      <w:r w:rsidRPr="00BC5A41">
        <w:rPr>
          <w:i/>
        </w:rPr>
        <w:t>The Benefits of Parks: Why America Needs More City Parks and Open Space</w:t>
      </w:r>
      <w:r w:rsidRPr="00BC5A41">
        <w:t xml:space="preserve">. San Francisco, CA: The Trust for Public Land; 2006. </w:t>
      </w:r>
      <w:hyperlink r:id="rId13" w:history="1">
        <w:r w:rsidRPr="00BC5A41">
          <w:rPr>
            <w:rStyle w:val="Hyperlink"/>
            <w:u w:val="none"/>
          </w:rPr>
          <w:t>http://cloud.tpl.org/pubs/benefits-park-benfits-white-paperl2005.pdf</w:t>
        </w:r>
      </w:hyperlink>
      <w:r w:rsidRPr="00BC5A41">
        <w:t>.</w:t>
      </w:r>
    </w:p>
  </w:endnote>
  <w:endnote w:id="17">
    <w:p w14:paraId="1F14EF2D" w14:textId="2450FE2C" w:rsidR="00861706" w:rsidRPr="00BC5A41" w:rsidRDefault="00861706" w:rsidP="000F4B19">
      <w:pPr>
        <w:pStyle w:val="Endnotes"/>
        <w:ind w:left="270" w:hanging="277"/>
      </w:pPr>
      <w:r w:rsidRPr="000F4B19">
        <w:endnoteRef/>
      </w:r>
      <w:r w:rsidRPr="000F4B19">
        <w:t xml:space="preserve"> </w:t>
      </w:r>
      <w:r w:rsidRPr="00BC5A41">
        <w:t xml:space="preserve">National Recreation and Park Association. </w:t>
      </w:r>
      <w:r w:rsidRPr="00BC5A41">
        <w:rPr>
          <w:i/>
        </w:rPr>
        <w:t>The Economic Impact of Local Parks: An Examination of the Economic Impacts of Operations and Capital Spending on the United States Economy</w:t>
      </w:r>
      <w:r w:rsidRPr="00BC5A41">
        <w:t xml:space="preserve">. Ashburn, VA; 2015. </w:t>
      </w:r>
      <w:hyperlink r:id="rId14" w:history="1">
        <w:r w:rsidR="00BC5A41" w:rsidRPr="00BC5A41">
          <w:rPr>
            <w:rStyle w:val="Hyperlink"/>
            <w:u w:val="none"/>
          </w:rPr>
          <w:t>www.nrpa.org/uploadedFiles/nrpa.org/Publications_and_Research/Research/Papers/Economic-Impact-Study-Summary.pdf</w:t>
        </w:r>
      </w:hyperlink>
      <w:r w:rsidRPr="00BC5A41">
        <w:t>.</w:t>
      </w:r>
    </w:p>
  </w:endnote>
  <w:endnote w:id="18">
    <w:p w14:paraId="01286499" w14:textId="29BF8746" w:rsidR="00861706" w:rsidRPr="00BC5A41" w:rsidRDefault="00861706" w:rsidP="000F4B19">
      <w:pPr>
        <w:pStyle w:val="Endnotes"/>
        <w:ind w:left="270" w:hanging="277"/>
      </w:pPr>
      <w:r w:rsidRPr="000F4B19">
        <w:endnoteRef/>
      </w:r>
      <w:r w:rsidRPr="000F4B19">
        <w:t xml:space="preserve"> </w:t>
      </w:r>
      <w:r w:rsidRPr="00BC5A41">
        <w:rPr>
          <w:i/>
        </w:rPr>
        <w:t xml:space="preserve">Id. </w:t>
      </w:r>
      <w:r w:rsidRPr="00BC5A41">
        <w:t>at</w:t>
      </w:r>
      <w:hyperlink r:id="rId15" w:history="1">
        <w:r w:rsidRPr="00BC5A41">
          <w:rPr>
            <w:rStyle w:val="Hyperlink"/>
            <w:u w:val="none"/>
          </w:rPr>
          <w:t xml:space="preserve"> www.nrpa.org/publications-research/research-papers/the-economic-impact-of-local-parks/</w:t>
        </w:r>
      </w:hyperlink>
      <w:r w:rsidRPr="00BC5A41">
        <w:t xml:space="preserve"> (using interactive tool for state-by-state analysis).</w:t>
      </w:r>
    </w:p>
  </w:endnote>
  <w:endnote w:id="19">
    <w:p w14:paraId="05A7ED7E" w14:textId="09E2B4FE" w:rsidR="00861706" w:rsidRPr="00BC5A41" w:rsidRDefault="00861706" w:rsidP="000F4B19">
      <w:pPr>
        <w:pStyle w:val="Endnotes"/>
        <w:ind w:left="270" w:hanging="277"/>
      </w:pPr>
      <w:r w:rsidRPr="000F4B19">
        <w:endnoteRef/>
      </w:r>
      <w:r w:rsidRPr="000F4B19">
        <w:t xml:space="preserve"> </w:t>
      </w:r>
      <w:r w:rsidRPr="00BC5A41">
        <w:t xml:space="preserve">Haffner J. The Dangers of Eco-Gentrification: What’s the Best Way to Make a City Greener? </w:t>
      </w:r>
      <w:r w:rsidRPr="00BC5A41">
        <w:rPr>
          <w:i/>
        </w:rPr>
        <w:t>The Guardian</w:t>
      </w:r>
      <w:r w:rsidRPr="00BC5A41">
        <w:t xml:space="preserve">. May 6, 2015. </w:t>
      </w:r>
      <w:hyperlink r:id="rId16" w:history="1">
        <w:r w:rsidRPr="00BC5A41">
          <w:rPr>
            <w:rStyle w:val="Hyperlink"/>
            <w:u w:val="none"/>
          </w:rPr>
          <w:t>www.theguardian.com/cities/2015/may/06/dangers-ecogentrification-best-way-make-city-greener</w:t>
        </w:r>
      </w:hyperlink>
      <w:r w:rsidRPr="00BC5A41">
        <w:t>.</w:t>
      </w:r>
    </w:p>
  </w:endnote>
  <w:endnote w:id="20">
    <w:p w14:paraId="164EBF30" w14:textId="0F7E227C" w:rsidR="00861706" w:rsidRPr="00BC5A41" w:rsidRDefault="00861706" w:rsidP="000F4B19">
      <w:pPr>
        <w:pStyle w:val="Endnotes"/>
        <w:ind w:left="270" w:hanging="277"/>
      </w:pPr>
      <w:r w:rsidRPr="000F4B19">
        <w:endnoteRef/>
      </w:r>
      <w:r w:rsidRPr="000F4B19">
        <w:t xml:space="preserve"> </w:t>
      </w:r>
      <w:r w:rsidRPr="00BC5A41">
        <w:t xml:space="preserve">Evers SE. </w:t>
      </w:r>
      <w:r w:rsidRPr="00BC5A41">
        <w:rPr>
          <w:i/>
        </w:rPr>
        <w:t>Altering the Urban Frontier: Gentrification and Public Parks in New York City</w:t>
      </w:r>
      <w:r w:rsidRPr="00BC5A41">
        <w:t xml:space="preserve">. Claremont, CA: Pitzer Senior Theses; 2013. </w:t>
      </w:r>
      <w:hyperlink r:id="rId17" w:history="1">
        <w:r w:rsidRPr="00BC5A41">
          <w:rPr>
            <w:rStyle w:val="Hyperlink"/>
            <w:u w:val="none"/>
          </w:rPr>
          <w:t>http://scholarship.claremont.edu/cgi/viewcontent.cgi?article=1027&amp;context=pitzer_theses</w:t>
        </w:r>
      </w:hyperlink>
      <w:r w:rsidRPr="00BC5A41">
        <w:t>.</w:t>
      </w:r>
    </w:p>
  </w:endnote>
  <w:endnote w:id="21">
    <w:p w14:paraId="66094D30" w14:textId="75370998" w:rsidR="00861706" w:rsidRPr="00BC5A41" w:rsidRDefault="00861706" w:rsidP="000F4B19">
      <w:pPr>
        <w:pStyle w:val="Endnotes"/>
        <w:ind w:left="270" w:hanging="277"/>
      </w:pPr>
      <w:r w:rsidRPr="000F4B19">
        <w:endnoteRef/>
      </w:r>
      <w:r w:rsidRPr="000F4B19">
        <w:t xml:space="preserve"> </w:t>
      </w:r>
      <w:r w:rsidRPr="00BC5A41">
        <w:t xml:space="preserve">Haffner J. The Dangers of Eco-Gentrification: What’s the Best Way to Make a City Greener? </w:t>
      </w:r>
      <w:r w:rsidRPr="00BC5A41">
        <w:rPr>
          <w:i/>
        </w:rPr>
        <w:t>The Guardian</w:t>
      </w:r>
      <w:r w:rsidRPr="00BC5A41">
        <w:t xml:space="preserve">. May 6, 2015. </w:t>
      </w:r>
      <w:hyperlink r:id="rId18" w:history="1">
        <w:r w:rsidRPr="00BC5A41">
          <w:rPr>
            <w:rStyle w:val="Hyperlink"/>
            <w:u w:val="none"/>
          </w:rPr>
          <w:t>www.theguardian.com/cities/2015/may/06/dangers-ecogentrification-best-way-make-city-greener</w:t>
        </w:r>
      </w:hyperlink>
      <w:r w:rsidRPr="00BC5A41">
        <w:t>.</w:t>
      </w:r>
    </w:p>
  </w:endnote>
  <w:endnote w:id="22">
    <w:p w14:paraId="0DE32694" w14:textId="5AA74702" w:rsidR="00861706" w:rsidRPr="00BC5A41" w:rsidRDefault="00861706" w:rsidP="000F4B19">
      <w:pPr>
        <w:pStyle w:val="Endnotes"/>
        <w:ind w:left="270" w:hanging="277"/>
      </w:pPr>
      <w:r w:rsidRPr="000F4B19">
        <w:endnoteRef/>
      </w:r>
      <w:r w:rsidRPr="000F4B19">
        <w:t xml:space="preserve"> </w:t>
      </w:r>
      <w:r w:rsidRPr="00BC5A41">
        <w:t xml:space="preserve">Evers SE. </w:t>
      </w:r>
      <w:r w:rsidRPr="00BC5A41">
        <w:rPr>
          <w:i/>
        </w:rPr>
        <w:t>Altering the Urban Frontier: Gentrification and Public Parks in New York City</w:t>
      </w:r>
      <w:r w:rsidRPr="00BC5A41">
        <w:t xml:space="preserve">. Claremont, CA: Pitzer Senior Theses; 2013. </w:t>
      </w:r>
      <w:hyperlink r:id="rId19" w:history="1">
        <w:r w:rsidRPr="00BC5A41">
          <w:rPr>
            <w:rStyle w:val="Hyperlink"/>
            <w:u w:val="none"/>
          </w:rPr>
          <w:t>http://scholarship.claremont.edu/cgi/viewcontent.cgi?article=1027&amp;context=pitzer_theses</w:t>
        </w:r>
      </w:hyperlink>
      <w:r w:rsidRPr="00BC5A41">
        <w:t>.</w:t>
      </w:r>
    </w:p>
  </w:endnote>
  <w:endnote w:id="23">
    <w:p w14:paraId="5E4BB648" w14:textId="77777777" w:rsidR="00861706" w:rsidRPr="00BC5A41" w:rsidRDefault="00861706" w:rsidP="000F4B19">
      <w:pPr>
        <w:pStyle w:val="Endnotes"/>
        <w:ind w:left="270" w:hanging="277"/>
      </w:pPr>
      <w:r w:rsidRPr="000F4B19">
        <w:endnoteRef/>
      </w:r>
      <w:r w:rsidRPr="00BC5A41">
        <w:t xml:space="preserve"> “Low-income Area means an area with household incomes at or below 80 percent of the statewide median income OR with household incomes at or below the threshold designated as low income by the Department of Housing and Community Development’s list of state income limits adopted pursuant to Section 50093.” California Government Code </w:t>
      </w:r>
      <w:r w:rsidRPr="00BC5A41">
        <w:rPr>
          <w:color w:val="0000CC"/>
        </w:rPr>
        <w:t xml:space="preserve">§ </w:t>
      </w:r>
      <w:r w:rsidRPr="00BC5A41">
        <w:t>65302.</w:t>
      </w:r>
    </w:p>
  </w:endnote>
  <w:endnote w:id="24">
    <w:p w14:paraId="199CE30B" w14:textId="77777777" w:rsidR="00861706" w:rsidRPr="00BC5A41" w:rsidRDefault="00861706" w:rsidP="000F4B19">
      <w:pPr>
        <w:pStyle w:val="Endnotes"/>
        <w:ind w:left="270" w:hanging="277"/>
      </w:pPr>
      <w:r w:rsidRPr="000F4B19">
        <w:endnoteRef/>
      </w:r>
      <w:r w:rsidRPr="000F4B19">
        <w:t xml:space="preserve"> </w:t>
      </w:r>
      <w:r w:rsidRPr="00BC5A41">
        <w:t xml:space="preserve">“Disadvantaged communities means an area identified by the California Environmental Protection Agency pursuant to Section 39711 of the Health and Safety Code OR an area that is a low-income area that is disproportionately affected by environmental pollution and other hazards that can lead to negative health effects, exposure, or environmental degradation.” California Government Code </w:t>
      </w:r>
      <w:r w:rsidRPr="00292590">
        <w:rPr>
          <w:color w:val="000000" w:themeColor="text1"/>
        </w:rPr>
        <w:t xml:space="preserve">§ </w:t>
      </w:r>
      <w:r w:rsidRPr="00BC5A41">
        <w:t>65302.</w:t>
      </w:r>
    </w:p>
  </w:endnote>
  <w:endnote w:id="25">
    <w:p w14:paraId="32BECC47" w14:textId="68BAAF00" w:rsidR="00861706" w:rsidRPr="00BC5A41" w:rsidRDefault="00861706" w:rsidP="000F4B19">
      <w:pPr>
        <w:pStyle w:val="Endnotes"/>
        <w:ind w:left="270" w:hanging="277"/>
      </w:pPr>
      <w:r w:rsidRPr="000F4B19">
        <w:endnoteRef/>
      </w:r>
      <w:r w:rsidRPr="00BC5A41">
        <w:t xml:space="preserve"> Rigolon A. A complex landscape of inequity in access to urban parks: A literature review. </w:t>
      </w:r>
      <w:r w:rsidRPr="00BC5A41">
        <w:rPr>
          <w:i/>
        </w:rPr>
        <w:t>Landsc Urban Plan</w:t>
      </w:r>
      <w:r w:rsidRPr="00BC5A41">
        <w:t xml:space="preserve">. 2016;153:160-169. </w:t>
      </w:r>
      <w:hyperlink r:id="rId20" w:history="1">
        <w:r w:rsidRPr="00BC5A41">
          <w:rPr>
            <w:rStyle w:val="Hyperlink"/>
            <w:u w:val="none"/>
          </w:rPr>
          <w:t>https://doi.org/10.1016/j.landurbplan.2016.05.017</w:t>
        </w:r>
      </w:hyperlink>
      <w:r w:rsidRPr="00BC5A41">
        <w:t>.</w:t>
      </w:r>
    </w:p>
  </w:endnote>
  <w:endnote w:id="26">
    <w:p w14:paraId="5CAF8ADF" w14:textId="77777777" w:rsidR="00861706" w:rsidRPr="00BC5A41" w:rsidRDefault="00861706" w:rsidP="000F4B19">
      <w:pPr>
        <w:pStyle w:val="Endnotes"/>
        <w:ind w:left="270" w:hanging="277"/>
      </w:pPr>
      <w:r w:rsidRPr="000F4B19">
        <w:endnoteRef/>
      </w:r>
      <w:r w:rsidRPr="000F4B19">
        <w:t xml:space="preserve"> </w:t>
      </w:r>
      <w:r w:rsidRPr="00BC5A41">
        <w:t xml:space="preserve">Wen M, Zhang X, Harris CD, Hold JB, Croft JB. Spatial disparities in the distribution of parks and green spaces in the USA. </w:t>
      </w:r>
      <w:r w:rsidRPr="00BC5A41">
        <w:rPr>
          <w:i/>
        </w:rPr>
        <w:t>Ann Behav Med</w:t>
      </w:r>
      <w:r w:rsidRPr="00BC5A41">
        <w:t>. 2013;45(Supp 1):18-27. doi:10.1007/s12160-012-9426-x.</w:t>
      </w:r>
    </w:p>
  </w:endnote>
  <w:endnote w:id="27">
    <w:p w14:paraId="556F6700" w14:textId="77777777" w:rsidR="00861706" w:rsidRPr="00BC5A41" w:rsidRDefault="00861706" w:rsidP="000F4B19">
      <w:pPr>
        <w:pStyle w:val="Endnotes"/>
        <w:ind w:left="270" w:hanging="277"/>
      </w:pPr>
      <w:r w:rsidRPr="000F4B19">
        <w:endnoteRef/>
      </w:r>
      <w:r w:rsidRPr="000F4B19">
        <w:t xml:space="preserve"> </w:t>
      </w:r>
      <w:r w:rsidRPr="00BC5A41">
        <w:t xml:space="preserve">Strife S, Downey L. Childhood development and access to nature. </w:t>
      </w:r>
      <w:r w:rsidRPr="00BC5A41">
        <w:rPr>
          <w:i/>
        </w:rPr>
        <w:t>Organ Environ.</w:t>
      </w:r>
      <w:r w:rsidRPr="00BC5A41">
        <w:t xml:space="preserve"> 2009;22(1):99-122. doi: 10.1177/1086026609333340.</w:t>
      </w:r>
      <w:r w:rsidRPr="00BC5A41" w:rsidDel="00D64923">
        <w:t xml:space="preserve"> </w:t>
      </w:r>
    </w:p>
  </w:endnote>
  <w:endnote w:id="28">
    <w:p w14:paraId="2DCF4A9C" w14:textId="14919F1C" w:rsidR="00861706" w:rsidRPr="00BC5A41" w:rsidRDefault="00861706" w:rsidP="000F4B19">
      <w:pPr>
        <w:pStyle w:val="Endnotes"/>
        <w:ind w:left="270" w:hanging="277"/>
      </w:pPr>
      <w:r w:rsidRPr="000F4B19">
        <w:endnoteRef/>
      </w:r>
      <w:r w:rsidRPr="000F4B19">
        <w:t xml:space="preserve"> </w:t>
      </w:r>
      <w:r w:rsidRPr="00BC5A41">
        <w:t xml:space="preserve">How Cities Use Parks for Community Engagement. American Planning Association website. </w:t>
      </w:r>
      <w:hyperlink r:id="rId21" w:history="1">
        <w:r w:rsidRPr="00BC5A41">
          <w:rPr>
            <w:rStyle w:val="Hyperlink"/>
            <w:u w:val="none"/>
          </w:rPr>
          <w:t>www.planning.org/cityparks/briefingpapers/communityengagement.htm</w:t>
        </w:r>
      </w:hyperlink>
      <w:r w:rsidRPr="00BC5A41">
        <w:t>. Accessed November 30, 2017.</w:t>
      </w:r>
    </w:p>
  </w:endnote>
  <w:endnote w:id="29">
    <w:p w14:paraId="046E13D3" w14:textId="1A4E4B33" w:rsidR="00861706" w:rsidRPr="00BC5A41" w:rsidRDefault="00861706" w:rsidP="000F4B19">
      <w:pPr>
        <w:pStyle w:val="Endnotes"/>
        <w:ind w:left="270" w:hanging="277"/>
      </w:pPr>
      <w:r w:rsidRPr="000F4B19">
        <w:endnoteRef/>
      </w:r>
      <w:r w:rsidRPr="000F4B19">
        <w:t xml:space="preserve"> </w:t>
      </w:r>
      <w:r w:rsidRPr="00BC5A41">
        <w:t xml:space="preserve">From Start to Finish: How to Permanently Improve Government through Health in All Policies. ChangeLab Solutions website. </w:t>
      </w:r>
      <w:hyperlink r:id="rId22" w:history="1">
        <w:r w:rsidRPr="00BC5A41">
          <w:rPr>
            <w:rStyle w:val="Hyperlink"/>
            <w:u w:val="none"/>
          </w:rPr>
          <w:t>www.changelabsolutions.org/publications/HiAP_Start-to-Finish</w:t>
        </w:r>
      </w:hyperlink>
      <w:r w:rsidRPr="00BC5A41">
        <w:t>. Accessed May 7, 2018.</w:t>
      </w:r>
    </w:p>
  </w:endnote>
  <w:endnote w:id="30">
    <w:p w14:paraId="0DFB2E44" w14:textId="4BE2D424" w:rsidR="00861706" w:rsidRPr="00BC5A41" w:rsidRDefault="00861706" w:rsidP="000F4B19">
      <w:pPr>
        <w:pStyle w:val="Endnotes"/>
        <w:ind w:left="270" w:hanging="277"/>
      </w:pPr>
      <w:r w:rsidRPr="000F4B19">
        <w:endnoteRef/>
      </w:r>
      <w:r w:rsidRPr="000F4B19">
        <w:t xml:space="preserve"> </w:t>
      </w:r>
      <w:r w:rsidRPr="00BC5A41">
        <w:t xml:space="preserve">National Partnership for Action to End Health Disparities. U.S. Department of Health and Human Services, Office of Minority health website. </w:t>
      </w:r>
      <w:hyperlink r:id="rId23" w:history="1">
        <w:r w:rsidRPr="00BC5A41">
          <w:rPr>
            <w:rStyle w:val="Hyperlink"/>
            <w:u w:val="none"/>
          </w:rPr>
          <w:t>https://minorityhealth.hhs.gov/npa/</w:t>
        </w:r>
      </w:hyperlink>
      <w:r w:rsidRPr="00BC5A41">
        <w:t>. Accessed November 30, 2017.</w:t>
      </w:r>
    </w:p>
  </w:endnote>
  <w:endnote w:id="31">
    <w:p w14:paraId="037F21F9" w14:textId="77777777" w:rsidR="00861706" w:rsidRDefault="00861706" w:rsidP="000F4B19">
      <w:pPr>
        <w:pStyle w:val="Endnotes"/>
        <w:ind w:left="270" w:hanging="277"/>
      </w:pPr>
      <w:r w:rsidRPr="000F4B19">
        <w:endnoteRef/>
      </w:r>
      <w:r w:rsidRPr="000F4B19">
        <w:t xml:space="preserve"> </w:t>
      </w:r>
      <w:r w:rsidRPr="00BC5A41">
        <w:t xml:space="preserve">Community Fact Finder. California Department of Parks and Recreation website. </w:t>
      </w:r>
      <w:hyperlink r:id="rId24" w:history="1">
        <w:r w:rsidRPr="00BC5A41">
          <w:rPr>
            <w:rStyle w:val="Hyperlink"/>
            <w:u w:val="none"/>
          </w:rPr>
          <w:t>www.parks.ca.gov/?page_id=26166</w:t>
        </w:r>
      </w:hyperlink>
      <w:r w:rsidRPr="00BC5A41">
        <w:t>. Accessed May 7, 2018.</w:t>
      </w:r>
    </w:p>
    <w:p w14:paraId="2CB536C4" w14:textId="77777777" w:rsidR="00B3477F" w:rsidRDefault="00B3477F" w:rsidP="00292590">
      <w:pPr>
        <w:pStyle w:val="EndnoteText"/>
        <w:spacing w:before="60" w:after="60" w:line="240" w:lineRule="auto"/>
        <w:ind w:left="270" w:hanging="277"/>
        <w:rPr>
          <w:szCs w:val="18"/>
        </w:rPr>
      </w:pPr>
    </w:p>
    <w:p w14:paraId="539224B2" w14:textId="381BD9F7" w:rsidR="00B3477F" w:rsidRPr="00CF3D9D" w:rsidRDefault="000F4B19" w:rsidP="00292590">
      <w:pPr>
        <w:pStyle w:val="disclamerbox"/>
        <w:pBdr>
          <w:top w:val="single" w:sz="2" w:space="6" w:color="D9D9D9"/>
          <w:left w:val="single" w:sz="2" w:space="6" w:color="D9D9D9"/>
          <w:bottom w:val="single" w:sz="2" w:space="6" w:color="D9D9D9"/>
          <w:right w:val="single" w:sz="2" w:space="7" w:color="D9D9D9"/>
        </w:pBdr>
        <w:tabs>
          <w:tab w:val="left" w:pos="1530"/>
          <w:tab w:val="left" w:pos="2340"/>
        </w:tabs>
        <w:spacing w:before="60" w:after="60" w:line="240" w:lineRule="auto"/>
        <w:ind w:left="270" w:right="360" w:hanging="277"/>
        <w:rPr>
          <w:spacing w:val="-2"/>
          <w:kern w:val="28"/>
        </w:rPr>
      </w:pPr>
      <w:r>
        <w:rPr>
          <w:spacing w:val="-2"/>
          <w:kern w:val="28"/>
        </w:rPr>
        <w:tab/>
      </w:r>
      <w:r w:rsidR="00B3477F" w:rsidRPr="00E75B01">
        <w:rPr>
          <w:spacing w:val="-2"/>
          <w:kern w:val="28"/>
        </w:rPr>
        <w:t>ChangeLab Solutions is a nonprofit organization that provides legal information on matters relating to public health. The legal information provided in this document does not constitute legal advice or legal representation. For legal advice, readers should consult a lawyer in their state.</w:t>
      </w:r>
      <w:r w:rsidR="00292590">
        <w:rPr>
          <w:spacing w:val="-2"/>
          <w:kern w:val="28"/>
        </w:rPr>
        <w:t xml:space="preserve"> </w:t>
      </w:r>
      <w:r w:rsidR="00B3477F">
        <w:rPr>
          <w:spacing w:val="-2"/>
          <w:kern w:val="28"/>
        </w:rPr>
        <w:t>© 2018 ChangeLab Solutions</w:t>
      </w:r>
    </w:p>
    <w:p w14:paraId="3F02B8B2" w14:textId="77777777" w:rsidR="00B3477F" w:rsidRPr="00BC5A41" w:rsidRDefault="00B3477F" w:rsidP="00292590">
      <w:pPr>
        <w:pStyle w:val="EndnoteText"/>
        <w:spacing w:before="60" w:after="60" w:line="240" w:lineRule="auto"/>
        <w:ind w:left="270" w:hanging="277"/>
        <w:rPr>
          <w:szCs w:val="18"/>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Times-Roman">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Times New Roman Bold">
    <w:charset w:val="00"/>
    <w:family w:val="auto"/>
    <w:pitch w:val="variable"/>
    <w:sig w:usb0="E0002AEF" w:usb1="C0007841" w:usb2="00000009" w:usb3="00000000" w:csb0="000001FF" w:csb1="00000000"/>
  </w:font>
  <w:font w:name="Times-Italic">
    <w:altName w:val="Times"/>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Caslon-Italic">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E1002EFF" w:usb1="C000605B" w:usb2="00000029" w:usb3="00000000" w:csb0="000101FF" w:csb1="00000000"/>
  </w:font>
  <w:font w:name="Garamond">
    <w:panose1 w:val="02020404030301010803"/>
    <w:charset w:val="00"/>
    <w:family w:val="auto"/>
    <w:pitch w:val="variable"/>
    <w:sig w:usb0="00000287" w:usb1="00000000" w:usb2="00000000" w:usb3="00000000" w:csb0="0000009F" w:csb1="00000000"/>
  </w:font>
  <w:font w:name="Verdana">
    <w:panose1 w:val="020B0604030504040204"/>
    <w:charset w:val="00"/>
    <w:family w:val="auto"/>
    <w:pitch w:val="variable"/>
    <w:sig w:usb0="A10006FF" w:usb1="4000205B" w:usb2="0000001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B63C41" w14:textId="77777777" w:rsidR="00861706" w:rsidRDefault="00861706">
    <w:pPr>
      <w:pStyle w:val="Footer"/>
    </w:pPr>
  </w:p>
  <w:p w14:paraId="72326134" w14:textId="77777777" w:rsidR="00861706" w:rsidRDefault="00861706">
    <w:pPr>
      <w:pStyle w:val="DocID"/>
    </w:pPr>
    <w:r>
      <w:t>172488.1</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pPr w:vertAnchor="page" w:tblpX="-1799" w:tblpYSpec="bottom"/>
      <w:tblW w:w="12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06D9F"/>
      <w:tblLayout w:type="fixed"/>
      <w:tblCellMar>
        <w:left w:w="0" w:type="dxa"/>
        <w:right w:w="0" w:type="dxa"/>
      </w:tblCellMar>
      <w:tblLook w:val="04A0" w:firstRow="1" w:lastRow="0" w:firstColumn="1" w:lastColumn="0" w:noHBand="0" w:noVBand="1"/>
    </w:tblPr>
    <w:tblGrid>
      <w:gridCol w:w="12240"/>
    </w:tblGrid>
    <w:tr w:rsidR="00861706" w:rsidRPr="008C2217" w14:paraId="748666C8" w14:textId="77777777" w:rsidTr="00782ABB">
      <w:trPr>
        <w:trHeight w:val="537"/>
      </w:trPr>
      <w:tc>
        <w:tcPr>
          <w:tcW w:w="5000" w:type="pct"/>
          <w:shd w:val="clear" w:color="auto" w:fill="006D9F"/>
          <w:tcMar>
            <w:bottom w:w="288" w:type="dxa"/>
          </w:tcMar>
          <w:vAlign w:val="center"/>
        </w:tcPr>
        <w:p w14:paraId="3E1CDE3C" w14:textId="02660A08" w:rsidR="00861706" w:rsidRPr="00D071CF" w:rsidRDefault="00861706" w:rsidP="00574188">
          <w:pPr>
            <w:pStyle w:val="NormalText"/>
            <w:ind w:firstLine="0"/>
            <w:jc w:val="center"/>
            <w:rPr>
              <w:rFonts w:ascii="Arial" w:hAnsi="Arial" w:cs="Arial"/>
              <w:color w:val="FFFFFF" w:themeColor="background1"/>
              <w:sz w:val="18"/>
            </w:rPr>
          </w:pPr>
          <w:r>
            <w:rPr>
              <w:rFonts w:ascii="Arial" w:hAnsi="Arial" w:cs="Arial"/>
              <w:i/>
              <w:color w:val="FFFFFF" w:themeColor="background1"/>
              <w:sz w:val="18"/>
            </w:rPr>
            <w:t>Complete Parks Model Resolution</w:t>
          </w:r>
          <w:r w:rsidRPr="00D071CF">
            <w:rPr>
              <w:rFonts w:ascii="Arial" w:hAnsi="Arial" w:cs="Arial"/>
              <w:color w:val="FFFFFF" w:themeColor="background1"/>
              <w:sz w:val="18"/>
            </w:rPr>
            <w:tab/>
            <w:t xml:space="preserve"> </w:t>
          </w:r>
          <w:r w:rsidRPr="00D071CF">
            <w:rPr>
              <w:rFonts w:ascii="Arial" w:hAnsi="Arial" w:cs="Arial"/>
              <w:color w:val="FFFFFF" w:themeColor="background1"/>
              <w:sz w:val="18"/>
            </w:rPr>
            <w:tab/>
          </w:r>
          <w:r w:rsidRPr="00D071CF">
            <w:rPr>
              <w:rFonts w:ascii="Arial" w:hAnsi="Arial" w:cs="Arial"/>
              <w:color w:val="FFFFFF" w:themeColor="background1"/>
              <w:sz w:val="18"/>
            </w:rPr>
            <w:tab/>
          </w:r>
          <w:r w:rsidRPr="00D071CF">
            <w:rPr>
              <w:rFonts w:ascii="Arial" w:hAnsi="Arial" w:cs="Arial"/>
              <w:color w:val="FFFFFF" w:themeColor="background1"/>
              <w:sz w:val="18"/>
            </w:rPr>
            <w:tab/>
          </w:r>
          <w:r>
            <w:rPr>
              <w:rFonts w:ascii="Arial" w:hAnsi="Arial" w:cs="Arial"/>
              <w:color w:val="FFFFFF" w:themeColor="background1"/>
              <w:sz w:val="18"/>
            </w:rPr>
            <w:t xml:space="preserve">                              </w:t>
          </w:r>
          <w:r w:rsidRPr="00D071CF">
            <w:rPr>
              <w:rFonts w:ascii="Arial" w:hAnsi="Arial" w:cs="Arial"/>
              <w:color w:val="FFFFFF" w:themeColor="background1"/>
              <w:sz w:val="18"/>
            </w:rPr>
            <w:t xml:space="preserve">  </w:t>
          </w:r>
          <w:r>
            <w:rPr>
              <w:rFonts w:ascii="Arial" w:hAnsi="Arial" w:cs="Arial"/>
              <w:color w:val="FFFFFF" w:themeColor="background1"/>
              <w:sz w:val="18"/>
            </w:rPr>
            <w:t>www.</w:t>
          </w:r>
          <w:r w:rsidRPr="00D071CF">
            <w:rPr>
              <w:rFonts w:ascii="Arial" w:hAnsi="Arial" w:cs="Arial"/>
              <w:color w:val="FFFFFF" w:themeColor="background1"/>
              <w:sz w:val="18"/>
            </w:rPr>
            <w:t>changelabsolutions.org</w:t>
          </w:r>
          <w:r w:rsidRPr="00D071CF">
            <w:rPr>
              <w:rStyle w:val="PageNumber"/>
              <w:rFonts w:ascii="Arial" w:hAnsi="Arial" w:cs="Arial"/>
              <w:color w:val="FFFFFF" w:themeColor="background1"/>
              <w:sz w:val="18"/>
            </w:rPr>
            <w:tab/>
          </w:r>
          <w:r w:rsidRPr="00D071CF">
            <w:rPr>
              <w:rStyle w:val="PageNumber"/>
              <w:rFonts w:ascii="Arial" w:hAnsi="Arial" w:cs="Arial"/>
              <w:color w:val="FFFFFF" w:themeColor="background1"/>
              <w:sz w:val="18"/>
            </w:rPr>
            <w:tab/>
          </w:r>
          <w:r>
            <w:rPr>
              <w:rStyle w:val="PageNumber"/>
              <w:rFonts w:ascii="Arial" w:hAnsi="Arial" w:cs="Arial"/>
              <w:color w:val="FFFFFF" w:themeColor="background1"/>
              <w:sz w:val="18"/>
            </w:rPr>
            <w:t xml:space="preserve">                    </w:t>
          </w:r>
          <w:r w:rsidRPr="00D071CF">
            <w:rPr>
              <w:rStyle w:val="PageNumber"/>
              <w:rFonts w:ascii="Arial" w:hAnsi="Arial" w:cs="Arial"/>
              <w:color w:val="FFFFFF" w:themeColor="background1"/>
              <w:sz w:val="18"/>
            </w:rPr>
            <w:t xml:space="preserve"> </w:t>
          </w:r>
          <w:r w:rsidRPr="00D071CF">
            <w:rPr>
              <w:rStyle w:val="PageNumber"/>
              <w:rFonts w:ascii="Arial" w:hAnsi="Arial" w:cs="Arial"/>
              <w:color w:val="FFFFFF" w:themeColor="background1"/>
              <w:sz w:val="18"/>
            </w:rPr>
            <w:fldChar w:fldCharType="begin"/>
          </w:r>
          <w:r w:rsidRPr="00D071CF">
            <w:rPr>
              <w:rStyle w:val="PageNumber"/>
              <w:rFonts w:ascii="Arial" w:hAnsi="Arial" w:cs="Arial"/>
              <w:color w:val="FFFFFF" w:themeColor="background1"/>
              <w:sz w:val="18"/>
            </w:rPr>
            <w:instrText xml:space="preserve"> PAGE </w:instrText>
          </w:r>
          <w:r w:rsidRPr="00D071CF">
            <w:rPr>
              <w:rStyle w:val="PageNumber"/>
              <w:rFonts w:ascii="Arial" w:hAnsi="Arial" w:cs="Arial"/>
              <w:color w:val="FFFFFF" w:themeColor="background1"/>
              <w:sz w:val="18"/>
            </w:rPr>
            <w:fldChar w:fldCharType="separate"/>
          </w:r>
          <w:r w:rsidR="000F4B19">
            <w:rPr>
              <w:rStyle w:val="PageNumber"/>
              <w:rFonts w:ascii="Arial" w:hAnsi="Arial" w:cs="Arial"/>
              <w:noProof/>
              <w:color w:val="FFFFFF" w:themeColor="background1"/>
              <w:sz w:val="18"/>
            </w:rPr>
            <w:t>2</w:t>
          </w:r>
          <w:r w:rsidRPr="00D071CF">
            <w:rPr>
              <w:rStyle w:val="PageNumber"/>
              <w:rFonts w:ascii="Arial" w:hAnsi="Arial" w:cs="Arial"/>
              <w:color w:val="FFFFFF" w:themeColor="background1"/>
              <w:sz w:val="18"/>
            </w:rPr>
            <w:fldChar w:fldCharType="end"/>
          </w:r>
        </w:p>
      </w:tc>
    </w:tr>
  </w:tbl>
  <w:p w14:paraId="6321EF54" w14:textId="77777777" w:rsidR="00861706" w:rsidRPr="008C2217" w:rsidRDefault="00861706" w:rsidP="005D5D1E">
    <w:pPr>
      <w:pStyle w:val="NormalText"/>
      <w:framePr w:h="306" w:hRule="exact" w:wrap="auto" w:hAnchor="text" w:y="-306"/>
      <w:ind w:firstLine="0"/>
      <w:rPr>
        <w:b/>
        <w:color w:val="7F7F7F" w:themeColor="text1" w:themeTint="80"/>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6CA987" w14:textId="77777777" w:rsidR="00861706" w:rsidRDefault="00861706" w:rsidP="003557DF">
    <w:pPr>
      <w:spacing w:after="240"/>
      <w:ind w:left="1890"/>
      <w:rPr>
        <w:rFonts w:ascii="Arial" w:hAnsi="Arial"/>
        <w:color w:val="464847"/>
      </w:rPr>
    </w:pPr>
  </w:p>
  <w:p w14:paraId="32B04FEC" w14:textId="10E66964" w:rsidR="00861706" w:rsidRPr="009C2234" w:rsidRDefault="00BC5A41" w:rsidP="00BC5A41">
    <w:pPr>
      <w:pStyle w:val="nPlancovertext"/>
      <w:tabs>
        <w:tab w:val="clear" w:pos="1440"/>
        <w:tab w:val="left" w:pos="1620"/>
        <w:tab w:val="left" w:pos="1980"/>
        <w:tab w:val="left" w:pos="5784"/>
      </w:tabs>
      <w:ind w:left="0"/>
      <w:rPr>
        <w:sz w:val="22"/>
      </w:rPr>
    </w:pPr>
    <w:r>
      <w:rPr>
        <w:rFonts w:ascii="Arial" w:hAnsi="Arial"/>
        <w:color w:val="0070C0"/>
        <w:sz w:val="18"/>
        <w:szCs w:val="20"/>
      </w:rPr>
      <w:tab/>
    </w:r>
    <w:r w:rsidR="00861706">
      <w:rPr>
        <w:rFonts w:ascii="Arial" w:hAnsi="Arial"/>
        <w:color w:val="0070C0"/>
        <w:sz w:val="18"/>
        <w:szCs w:val="20"/>
      </w:rPr>
      <w:t>www.</w:t>
    </w:r>
    <w:r w:rsidR="00861706" w:rsidRPr="009C2234">
      <w:rPr>
        <w:rFonts w:ascii="Arial" w:hAnsi="Arial"/>
        <w:color w:val="0070C0"/>
        <w:sz w:val="18"/>
        <w:szCs w:val="20"/>
      </w:rPr>
      <w:t>changelabsolutions.org</w: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396CC6" w14:textId="0BDEF64E" w:rsidR="00861706" w:rsidRPr="009C2234" w:rsidRDefault="00861706" w:rsidP="003557DF">
    <w:pPr>
      <w:pStyle w:val="NormalText"/>
      <w:ind w:firstLine="0"/>
      <w:rPr>
        <w:rFonts w:ascii="Arial" w:hAnsi="Arial" w:cs="Arial"/>
        <w:color w:val="7F7F7F" w:themeColor="text1" w:themeTint="80"/>
        <w:sz w:val="18"/>
        <w:szCs w:val="18"/>
      </w:rPr>
    </w:pPr>
    <w:r>
      <w:rPr>
        <w:rFonts w:ascii="Arial" w:hAnsi="Arial" w:cs="Arial"/>
        <w:i/>
        <w:color w:val="7F7F7F" w:themeColor="text1" w:themeTint="80"/>
        <w:sz w:val="18"/>
        <w:szCs w:val="18"/>
      </w:rPr>
      <w:t>Complete Parks Model Resolution</w:t>
    </w:r>
    <w:r>
      <w:rPr>
        <w:rFonts w:ascii="Arial" w:hAnsi="Arial" w:cs="Arial"/>
        <w:i/>
        <w:color w:val="7F7F7F" w:themeColor="text1" w:themeTint="80"/>
        <w:sz w:val="18"/>
        <w:szCs w:val="18"/>
      </w:rPr>
      <w:tab/>
    </w:r>
    <w:r>
      <w:rPr>
        <w:rFonts w:ascii="Arial" w:hAnsi="Arial" w:cs="Arial"/>
        <w:i/>
        <w:color w:val="7F7F7F" w:themeColor="text1" w:themeTint="80"/>
        <w:sz w:val="18"/>
        <w:szCs w:val="18"/>
      </w:rPr>
      <w:tab/>
    </w:r>
    <w:r>
      <w:rPr>
        <w:rFonts w:ascii="Arial" w:hAnsi="Arial" w:cs="Arial"/>
        <w:i/>
        <w:color w:val="7F7F7F" w:themeColor="text1" w:themeTint="80"/>
        <w:sz w:val="18"/>
        <w:szCs w:val="18"/>
      </w:rPr>
      <w:tab/>
    </w:r>
    <w:r>
      <w:rPr>
        <w:rFonts w:ascii="Arial" w:hAnsi="Arial" w:cs="Arial"/>
        <w:i/>
        <w:color w:val="7F7F7F" w:themeColor="text1" w:themeTint="80"/>
        <w:sz w:val="18"/>
        <w:szCs w:val="18"/>
      </w:rPr>
      <w:tab/>
    </w:r>
    <w:r w:rsidRPr="009C2234">
      <w:rPr>
        <w:rFonts w:ascii="Arial" w:hAnsi="Arial" w:cs="Arial"/>
        <w:color w:val="7F7F7F" w:themeColor="text1" w:themeTint="80"/>
        <w:sz w:val="18"/>
        <w:szCs w:val="18"/>
      </w:rPr>
      <w:tab/>
      <w:t xml:space="preserve"> </w:t>
    </w:r>
    <w:r w:rsidRPr="009C2234">
      <w:rPr>
        <w:rFonts w:ascii="Arial" w:hAnsi="Arial" w:cs="Arial"/>
        <w:color w:val="7F7F7F" w:themeColor="text1" w:themeTint="80"/>
        <w:sz w:val="18"/>
        <w:szCs w:val="18"/>
      </w:rPr>
      <w:tab/>
      <w:t xml:space="preserve"> </w:t>
    </w:r>
    <w:r w:rsidRPr="009C2234">
      <w:rPr>
        <w:rFonts w:ascii="Arial" w:hAnsi="Arial" w:cs="Arial"/>
        <w:color w:val="7F7F7F" w:themeColor="text1" w:themeTint="80"/>
        <w:sz w:val="18"/>
        <w:szCs w:val="18"/>
      </w:rPr>
      <w:tab/>
    </w:r>
    <w:r w:rsidRPr="009C2234">
      <w:rPr>
        <w:rFonts w:ascii="Arial" w:hAnsi="Arial" w:cs="Arial"/>
        <w:color w:val="7F7F7F" w:themeColor="text1" w:themeTint="80"/>
        <w:sz w:val="18"/>
        <w:szCs w:val="18"/>
      </w:rPr>
      <w:tab/>
    </w:r>
    <w:r w:rsidRPr="009C2234">
      <w:rPr>
        <w:rFonts w:ascii="Arial" w:hAnsi="Arial" w:cs="Arial"/>
        <w:color w:val="7F7F7F" w:themeColor="text1" w:themeTint="80"/>
        <w:sz w:val="18"/>
        <w:szCs w:val="18"/>
      </w:rPr>
      <w:tab/>
    </w:r>
    <w:r w:rsidRPr="009C2234">
      <w:rPr>
        <w:rFonts w:ascii="Arial" w:hAnsi="Arial" w:cs="Arial"/>
        <w:color w:val="006D9F"/>
        <w:sz w:val="18"/>
        <w:szCs w:val="18"/>
      </w:rPr>
      <w:t xml:space="preserve">  www.changelabsolutions.org</w:t>
    </w:r>
    <w:r w:rsidRPr="009C2234">
      <w:rPr>
        <w:rStyle w:val="PageNumber"/>
        <w:rFonts w:ascii="Arial" w:hAnsi="Arial" w:cs="Arial"/>
        <w:color w:val="7F7F7F" w:themeColor="text1" w:themeTint="80"/>
        <w:sz w:val="18"/>
        <w:szCs w:val="18"/>
      </w:rPr>
      <w:tab/>
    </w:r>
    <w:r w:rsidRPr="009C2234">
      <w:rPr>
        <w:rStyle w:val="PageNumber"/>
        <w:rFonts w:ascii="Arial" w:hAnsi="Arial" w:cs="Arial"/>
        <w:color w:val="7F7F7F" w:themeColor="text1" w:themeTint="80"/>
        <w:sz w:val="18"/>
        <w:szCs w:val="18"/>
      </w:rPr>
      <w:tab/>
    </w:r>
    <w:r w:rsidRPr="009C2234">
      <w:rPr>
        <w:rStyle w:val="PageNumber"/>
        <w:rFonts w:ascii="Arial" w:hAnsi="Arial" w:cs="Arial"/>
        <w:color w:val="7F7F7F" w:themeColor="text1" w:themeTint="80"/>
        <w:sz w:val="18"/>
        <w:szCs w:val="18"/>
      </w:rPr>
      <w:tab/>
      <w:t xml:space="preserve"> </w:t>
    </w:r>
    <w:r w:rsidRPr="009C2234">
      <w:rPr>
        <w:rStyle w:val="PageNumber"/>
        <w:rFonts w:ascii="Arial" w:hAnsi="Arial" w:cs="Arial"/>
        <w:color w:val="7F7F7F" w:themeColor="text1" w:themeTint="80"/>
        <w:sz w:val="18"/>
        <w:szCs w:val="18"/>
      </w:rPr>
      <w:fldChar w:fldCharType="begin"/>
    </w:r>
    <w:r w:rsidRPr="009C2234">
      <w:rPr>
        <w:rStyle w:val="PageNumber"/>
        <w:rFonts w:ascii="Arial" w:hAnsi="Arial" w:cs="Arial"/>
        <w:color w:val="7F7F7F" w:themeColor="text1" w:themeTint="80"/>
        <w:sz w:val="18"/>
        <w:szCs w:val="18"/>
      </w:rPr>
      <w:instrText xml:space="preserve"> PAGE </w:instrText>
    </w:r>
    <w:r w:rsidRPr="009C2234">
      <w:rPr>
        <w:rStyle w:val="PageNumber"/>
        <w:rFonts w:ascii="Arial" w:hAnsi="Arial" w:cs="Arial"/>
        <w:color w:val="7F7F7F" w:themeColor="text1" w:themeTint="80"/>
        <w:sz w:val="18"/>
        <w:szCs w:val="18"/>
      </w:rPr>
      <w:fldChar w:fldCharType="separate"/>
    </w:r>
    <w:r>
      <w:rPr>
        <w:rStyle w:val="PageNumber"/>
        <w:rFonts w:ascii="Arial" w:hAnsi="Arial" w:cs="Arial"/>
        <w:noProof/>
        <w:color w:val="7F7F7F" w:themeColor="text1" w:themeTint="80"/>
        <w:sz w:val="18"/>
        <w:szCs w:val="18"/>
      </w:rPr>
      <w:t>2</w:t>
    </w:r>
    <w:r w:rsidRPr="009C2234">
      <w:rPr>
        <w:rStyle w:val="PageNumber"/>
        <w:rFonts w:ascii="Arial" w:hAnsi="Arial" w:cs="Arial"/>
        <w:color w:val="7F7F7F" w:themeColor="text1" w:themeTint="80"/>
        <w:sz w:val="18"/>
        <w:szCs w:val="18"/>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58AFEE" w14:textId="77777777" w:rsidR="00861706" w:rsidRPr="003557DF" w:rsidRDefault="00861706" w:rsidP="003557DF">
    <w:pPr>
      <w:pStyle w:val="NormalText"/>
      <w:ind w:firstLine="0"/>
      <w:rPr>
        <w:color w:val="7F7F7F" w:themeColor="text1" w:themeTint="80"/>
      </w:rPr>
    </w:pPr>
    <w:r>
      <w:rPr>
        <w:i/>
        <w:color w:val="7F7F7F" w:themeColor="text1" w:themeTint="80"/>
        <w:sz w:val="20"/>
      </w:rPr>
      <w:t>Flavored Tobacco Products: Introduction</w:t>
    </w:r>
    <w:r w:rsidRPr="004C0B01">
      <w:rPr>
        <w:i/>
        <w:color w:val="7F7F7F" w:themeColor="text1" w:themeTint="80"/>
        <w:sz w:val="20"/>
      </w:rPr>
      <w:tab/>
      <w:t xml:space="preserve"> </w:t>
    </w:r>
    <w:r w:rsidRPr="004C0B01">
      <w:rPr>
        <w:i/>
        <w:color w:val="7F7F7F" w:themeColor="text1" w:themeTint="80"/>
        <w:sz w:val="20"/>
      </w:rPr>
      <w:tab/>
    </w:r>
    <w:r w:rsidRPr="004C0B01">
      <w:rPr>
        <w:i/>
        <w:color w:val="7F7F7F" w:themeColor="text1" w:themeTint="80"/>
        <w:sz w:val="20"/>
      </w:rPr>
      <w:tab/>
    </w:r>
    <w:r w:rsidRPr="004C0B01">
      <w:rPr>
        <w:i/>
        <w:color w:val="7F7F7F" w:themeColor="text1" w:themeTint="80"/>
        <w:sz w:val="20"/>
      </w:rPr>
      <w:tab/>
      <w:t xml:space="preserve">  </w:t>
    </w:r>
    <w:r w:rsidRPr="004C0B01">
      <w:rPr>
        <w:rFonts w:ascii="Arial" w:hAnsi="Arial" w:cs="Arial"/>
        <w:color w:val="7F7F7F" w:themeColor="text1" w:themeTint="80"/>
        <w:sz w:val="19"/>
        <w:szCs w:val="19"/>
      </w:rPr>
      <w:t>changelabsolutions.org</w:t>
    </w:r>
    <w:r w:rsidRPr="004C0B01">
      <w:rPr>
        <w:rStyle w:val="PageNumber"/>
        <w:i/>
        <w:color w:val="7F7F7F" w:themeColor="text1" w:themeTint="80"/>
      </w:rPr>
      <w:t xml:space="preserve"> </w:t>
    </w:r>
    <w:r w:rsidRPr="004C0B01">
      <w:rPr>
        <w:rStyle w:val="PageNumber"/>
        <w:i/>
        <w:color w:val="7F7F7F" w:themeColor="text1" w:themeTint="80"/>
      </w:rPr>
      <w:tab/>
    </w:r>
    <w:r w:rsidRPr="004C0B01">
      <w:rPr>
        <w:rStyle w:val="PageNumber"/>
        <w:i/>
        <w:color w:val="7F7F7F" w:themeColor="text1" w:themeTint="80"/>
      </w:rPr>
      <w:tab/>
    </w:r>
    <w:r w:rsidRPr="004C0B01">
      <w:rPr>
        <w:rStyle w:val="PageNumber"/>
        <w:i/>
        <w:color w:val="7F7F7F" w:themeColor="text1" w:themeTint="80"/>
      </w:rPr>
      <w:tab/>
    </w:r>
    <w:r w:rsidRPr="004C0B01">
      <w:rPr>
        <w:rStyle w:val="PageNumber"/>
        <w:i/>
        <w:color w:val="7F7F7F" w:themeColor="text1" w:themeTint="80"/>
      </w:rPr>
      <w:tab/>
    </w:r>
    <w:r w:rsidRPr="004C0B01">
      <w:rPr>
        <w:rStyle w:val="PageNumber"/>
        <w:i/>
        <w:color w:val="7F7F7F" w:themeColor="text1" w:themeTint="80"/>
      </w:rPr>
      <w:tab/>
      <w:t xml:space="preserve"> </w:t>
    </w:r>
    <w:r w:rsidRPr="004C0B01">
      <w:rPr>
        <w:rStyle w:val="PageNumber"/>
        <w:i/>
        <w:color w:val="7F7F7F" w:themeColor="text1" w:themeTint="80"/>
      </w:rPr>
      <w:fldChar w:fldCharType="begin"/>
    </w:r>
    <w:r w:rsidRPr="003557DF">
      <w:rPr>
        <w:rStyle w:val="PageNumber"/>
        <w:i/>
        <w:color w:val="7F7F7F" w:themeColor="text1" w:themeTint="80"/>
      </w:rPr>
      <w:instrText xml:space="preserve"> PAGE </w:instrText>
    </w:r>
    <w:r w:rsidRPr="004C0B01">
      <w:rPr>
        <w:rStyle w:val="PageNumber"/>
        <w:i/>
        <w:color w:val="7F7F7F" w:themeColor="text1" w:themeTint="80"/>
      </w:rPr>
      <w:fldChar w:fldCharType="separate"/>
    </w:r>
    <w:r>
      <w:rPr>
        <w:rStyle w:val="PageNumber"/>
        <w:i/>
        <w:noProof/>
        <w:color w:val="7F7F7F" w:themeColor="text1" w:themeTint="80"/>
      </w:rPr>
      <w:t>3</w:t>
    </w:r>
    <w:r w:rsidRPr="004C0B01">
      <w:rPr>
        <w:rStyle w:val="PageNumber"/>
        <w:i/>
        <w:color w:val="7F7F7F" w:themeColor="text1" w:themeTint="80"/>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pPr w:vertAnchor="page" w:tblpX="-1799" w:tblpYSpec="bottom"/>
      <w:tblW w:w="12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240"/>
    </w:tblGrid>
    <w:tr w:rsidR="00861706" w:rsidRPr="008C2217" w14:paraId="6B6350EA" w14:textId="77777777" w:rsidTr="001D7FEE">
      <w:trPr>
        <w:trHeight w:val="537"/>
      </w:trPr>
      <w:tc>
        <w:tcPr>
          <w:tcW w:w="5000" w:type="pct"/>
          <w:shd w:val="clear" w:color="auto" w:fill="0076B2"/>
          <w:tcMar>
            <w:bottom w:w="288" w:type="dxa"/>
          </w:tcMar>
          <w:vAlign w:val="center"/>
        </w:tcPr>
        <w:p w14:paraId="1B962DAF" w14:textId="1F739CD8" w:rsidR="00861706" w:rsidRPr="00574188" w:rsidRDefault="00861706" w:rsidP="001D7FEE">
          <w:pPr>
            <w:pStyle w:val="NormalText"/>
            <w:ind w:firstLine="0"/>
            <w:jc w:val="center"/>
            <w:rPr>
              <w:rFonts w:ascii="Arial" w:hAnsi="Arial" w:cs="Arial"/>
              <w:color w:val="FFFFFF" w:themeColor="background1"/>
              <w:sz w:val="18"/>
            </w:rPr>
          </w:pPr>
          <w:r>
            <w:rPr>
              <w:rFonts w:ascii="Arial" w:hAnsi="Arial" w:cs="Arial"/>
              <w:i/>
              <w:color w:val="FFFFFF" w:themeColor="background1"/>
              <w:sz w:val="18"/>
            </w:rPr>
            <w:t>Complete Parks Model Resolution</w:t>
          </w:r>
          <w:r w:rsidRPr="00574188">
            <w:rPr>
              <w:rFonts w:ascii="Arial" w:hAnsi="Arial" w:cs="Arial"/>
              <w:color w:val="FFFFFF" w:themeColor="background1"/>
              <w:sz w:val="18"/>
            </w:rPr>
            <w:tab/>
            <w:t xml:space="preserve"> </w:t>
          </w:r>
          <w:r w:rsidRPr="00574188">
            <w:rPr>
              <w:rFonts w:ascii="Arial" w:hAnsi="Arial" w:cs="Arial"/>
              <w:color w:val="FFFFFF" w:themeColor="background1"/>
              <w:sz w:val="18"/>
            </w:rPr>
            <w:tab/>
          </w:r>
          <w:r w:rsidRPr="00574188">
            <w:rPr>
              <w:rFonts w:ascii="Arial" w:hAnsi="Arial" w:cs="Arial"/>
              <w:color w:val="FFFFFF" w:themeColor="background1"/>
              <w:sz w:val="18"/>
            </w:rPr>
            <w:tab/>
          </w:r>
          <w:r w:rsidRPr="00574188">
            <w:rPr>
              <w:rFonts w:ascii="Arial" w:hAnsi="Arial" w:cs="Arial"/>
              <w:color w:val="FFFFFF" w:themeColor="background1"/>
              <w:sz w:val="18"/>
            </w:rPr>
            <w:tab/>
            <w:t xml:space="preserve"> </w:t>
          </w:r>
          <w:r>
            <w:rPr>
              <w:rFonts w:ascii="Arial" w:hAnsi="Arial" w:cs="Arial"/>
              <w:color w:val="FFFFFF" w:themeColor="background1"/>
              <w:sz w:val="18"/>
            </w:rPr>
            <w:t xml:space="preserve">                 </w:t>
          </w:r>
          <w:r w:rsidRPr="00574188">
            <w:rPr>
              <w:rFonts w:ascii="Arial" w:hAnsi="Arial" w:cs="Arial"/>
              <w:color w:val="FFFFFF" w:themeColor="background1"/>
              <w:sz w:val="18"/>
            </w:rPr>
            <w:t xml:space="preserve"> </w:t>
          </w:r>
          <w:r>
            <w:rPr>
              <w:rFonts w:ascii="Arial" w:hAnsi="Arial" w:cs="Arial"/>
              <w:color w:val="FFFFFF" w:themeColor="background1"/>
              <w:sz w:val="18"/>
            </w:rPr>
            <w:t>www.</w:t>
          </w:r>
          <w:r w:rsidRPr="00574188">
            <w:rPr>
              <w:rFonts w:ascii="Arial" w:hAnsi="Arial" w:cs="Arial"/>
              <w:color w:val="FFFFFF" w:themeColor="background1"/>
              <w:sz w:val="18"/>
            </w:rPr>
            <w:t>changelabsolutions.org</w:t>
          </w:r>
          <w:r w:rsidRPr="00574188">
            <w:rPr>
              <w:rStyle w:val="PageNumber"/>
              <w:rFonts w:ascii="Arial" w:hAnsi="Arial" w:cs="Arial"/>
              <w:color w:val="FFFFFF" w:themeColor="background1"/>
              <w:sz w:val="18"/>
            </w:rPr>
            <w:t xml:space="preserve"> </w:t>
          </w:r>
          <w:r w:rsidRPr="00574188">
            <w:rPr>
              <w:rStyle w:val="PageNumber"/>
              <w:rFonts w:ascii="Arial" w:hAnsi="Arial" w:cs="Arial"/>
              <w:color w:val="FFFFFF" w:themeColor="background1"/>
              <w:sz w:val="18"/>
            </w:rPr>
            <w:tab/>
          </w:r>
          <w:r w:rsidRPr="00574188">
            <w:rPr>
              <w:rStyle w:val="PageNumber"/>
              <w:rFonts w:ascii="Arial" w:hAnsi="Arial" w:cs="Arial"/>
              <w:color w:val="FFFFFF" w:themeColor="background1"/>
              <w:sz w:val="18"/>
            </w:rPr>
            <w:tab/>
          </w:r>
          <w:r w:rsidRPr="00574188">
            <w:rPr>
              <w:rStyle w:val="PageNumber"/>
              <w:rFonts w:ascii="Arial" w:hAnsi="Arial" w:cs="Arial"/>
              <w:color w:val="FFFFFF" w:themeColor="background1"/>
              <w:sz w:val="18"/>
            </w:rPr>
            <w:tab/>
          </w:r>
          <w:r w:rsidRPr="00574188">
            <w:rPr>
              <w:rStyle w:val="PageNumber"/>
              <w:rFonts w:ascii="Arial" w:hAnsi="Arial" w:cs="Arial"/>
              <w:color w:val="FFFFFF" w:themeColor="background1"/>
              <w:sz w:val="18"/>
            </w:rPr>
            <w:tab/>
          </w:r>
          <w:r w:rsidRPr="00574188">
            <w:rPr>
              <w:rStyle w:val="PageNumber"/>
              <w:rFonts w:ascii="Arial" w:hAnsi="Arial" w:cs="Arial"/>
              <w:color w:val="FFFFFF" w:themeColor="background1"/>
              <w:sz w:val="18"/>
            </w:rPr>
            <w:tab/>
            <w:t xml:space="preserve"> </w:t>
          </w:r>
          <w:r w:rsidRPr="00574188">
            <w:rPr>
              <w:rStyle w:val="PageNumber"/>
              <w:rFonts w:ascii="Arial" w:hAnsi="Arial" w:cs="Arial"/>
              <w:color w:val="FFFFFF" w:themeColor="background1"/>
              <w:sz w:val="18"/>
            </w:rPr>
            <w:fldChar w:fldCharType="begin"/>
          </w:r>
          <w:r w:rsidRPr="00574188">
            <w:rPr>
              <w:rStyle w:val="PageNumber"/>
              <w:rFonts w:ascii="Arial" w:hAnsi="Arial" w:cs="Arial"/>
              <w:color w:val="FFFFFF" w:themeColor="background1"/>
              <w:sz w:val="18"/>
            </w:rPr>
            <w:instrText xml:space="preserve"> PAGE </w:instrText>
          </w:r>
          <w:r w:rsidRPr="00574188">
            <w:rPr>
              <w:rStyle w:val="PageNumber"/>
              <w:rFonts w:ascii="Arial" w:hAnsi="Arial" w:cs="Arial"/>
              <w:color w:val="FFFFFF" w:themeColor="background1"/>
              <w:sz w:val="18"/>
            </w:rPr>
            <w:fldChar w:fldCharType="separate"/>
          </w:r>
          <w:r>
            <w:rPr>
              <w:rStyle w:val="PageNumber"/>
              <w:rFonts w:ascii="Arial" w:hAnsi="Arial" w:cs="Arial"/>
              <w:noProof/>
              <w:color w:val="FFFFFF" w:themeColor="background1"/>
              <w:sz w:val="18"/>
            </w:rPr>
            <w:t>14</w:t>
          </w:r>
          <w:r w:rsidRPr="00574188">
            <w:rPr>
              <w:rStyle w:val="PageNumber"/>
              <w:rFonts w:ascii="Arial" w:hAnsi="Arial" w:cs="Arial"/>
              <w:color w:val="FFFFFF" w:themeColor="background1"/>
              <w:sz w:val="18"/>
            </w:rPr>
            <w:fldChar w:fldCharType="end"/>
          </w:r>
        </w:p>
      </w:tc>
    </w:tr>
  </w:tbl>
  <w:p w14:paraId="5C23FFA4" w14:textId="77777777" w:rsidR="00861706" w:rsidRPr="008C2217" w:rsidRDefault="00861706" w:rsidP="001D7FEE">
    <w:pPr>
      <w:pStyle w:val="NormalText"/>
      <w:ind w:firstLine="0"/>
      <w:rPr>
        <w:b/>
        <w:color w:val="7F7F7F" w:themeColor="text1" w:themeTint="80"/>
      </w:rPr>
    </w:pPr>
  </w:p>
  <w:p w14:paraId="6C13204D" w14:textId="77777777" w:rsidR="00861706" w:rsidRPr="001D7FEE" w:rsidRDefault="00861706" w:rsidP="001D7FEE">
    <w:pPr>
      <w:pStyle w:val="Footer"/>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pPr w:vertAnchor="page" w:tblpX="-1799" w:tblpYSpec="bottom"/>
      <w:tblW w:w="24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240"/>
      <w:gridCol w:w="12240"/>
    </w:tblGrid>
    <w:tr w:rsidR="00861706" w:rsidRPr="008C2217" w14:paraId="1EC9506C" w14:textId="77777777" w:rsidTr="00C4471A">
      <w:trPr>
        <w:trHeight w:val="537"/>
      </w:trPr>
      <w:tc>
        <w:tcPr>
          <w:tcW w:w="2500" w:type="pct"/>
          <w:shd w:val="clear" w:color="auto" w:fill="006D9F"/>
          <w:vAlign w:val="center"/>
        </w:tcPr>
        <w:p w14:paraId="3A2E7439" w14:textId="609DBD8B" w:rsidR="00861706" w:rsidRPr="009C2234" w:rsidRDefault="00861706" w:rsidP="00782ABB">
          <w:pPr>
            <w:pStyle w:val="NormalText"/>
            <w:ind w:firstLine="0"/>
            <w:jc w:val="center"/>
            <w:rPr>
              <w:rFonts w:ascii="Arial" w:hAnsi="Arial" w:cs="Arial"/>
              <w:i/>
              <w:color w:val="FFFFFF" w:themeColor="background1"/>
              <w:sz w:val="18"/>
            </w:rPr>
          </w:pPr>
          <w:r>
            <w:rPr>
              <w:rFonts w:ascii="Arial" w:hAnsi="Arial" w:cs="Arial"/>
              <w:i/>
              <w:color w:val="FFFFFF" w:themeColor="background1"/>
              <w:sz w:val="18"/>
            </w:rPr>
            <w:t xml:space="preserve">Complete Parks </w:t>
          </w:r>
          <w:r w:rsidR="00BC5A41">
            <w:rPr>
              <w:rFonts w:ascii="Arial" w:hAnsi="Arial" w:cs="Arial"/>
              <w:i/>
              <w:color w:val="FFFFFF" w:themeColor="background1"/>
              <w:sz w:val="18"/>
            </w:rPr>
            <w:t xml:space="preserve">Model </w:t>
          </w:r>
          <w:r>
            <w:rPr>
              <w:rFonts w:ascii="Arial" w:hAnsi="Arial" w:cs="Arial"/>
              <w:i/>
              <w:color w:val="FFFFFF" w:themeColor="background1"/>
              <w:sz w:val="18"/>
            </w:rPr>
            <w:t>Resolution</w:t>
          </w:r>
          <w:r w:rsidRPr="00D071CF">
            <w:rPr>
              <w:rFonts w:ascii="Arial" w:hAnsi="Arial" w:cs="Arial"/>
              <w:color w:val="FFFFFF" w:themeColor="background1"/>
              <w:sz w:val="18"/>
            </w:rPr>
            <w:tab/>
            <w:t xml:space="preserve"> </w:t>
          </w:r>
          <w:r w:rsidRPr="00D071CF">
            <w:rPr>
              <w:rFonts w:ascii="Arial" w:hAnsi="Arial" w:cs="Arial"/>
              <w:color w:val="FFFFFF" w:themeColor="background1"/>
              <w:sz w:val="18"/>
            </w:rPr>
            <w:tab/>
          </w:r>
          <w:r w:rsidRPr="00D071CF">
            <w:rPr>
              <w:rFonts w:ascii="Arial" w:hAnsi="Arial" w:cs="Arial"/>
              <w:color w:val="FFFFFF" w:themeColor="background1"/>
              <w:sz w:val="18"/>
            </w:rPr>
            <w:tab/>
          </w:r>
          <w:r w:rsidRPr="00D071CF">
            <w:rPr>
              <w:rFonts w:ascii="Arial" w:hAnsi="Arial" w:cs="Arial"/>
              <w:color w:val="FFFFFF" w:themeColor="background1"/>
              <w:sz w:val="18"/>
            </w:rPr>
            <w:tab/>
          </w:r>
          <w:r>
            <w:rPr>
              <w:rFonts w:ascii="Arial" w:hAnsi="Arial" w:cs="Arial"/>
              <w:color w:val="FFFFFF" w:themeColor="background1"/>
              <w:sz w:val="18"/>
            </w:rPr>
            <w:t xml:space="preserve">                              </w:t>
          </w:r>
          <w:r w:rsidRPr="00D071CF">
            <w:rPr>
              <w:rFonts w:ascii="Arial" w:hAnsi="Arial" w:cs="Arial"/>
              <w:color w:val="FFFFFF" w:themeColor="background1"/>
              <w:sz w:val="18"/>
            </w:rPr>
            <w:t xml:space="preserve">  </w:t>
          </w:r>
          <w:r>
            <w:rPr>
              <w:rFonts w:ascii="Arial" w:hAnsi="Arial" w:cs="Arial"/>
              <w:color w:val="FFFFFF" w:themeColor="background1"/>
              <w:sz w:val="18"/>
            </w:rPr>
            <w:t>www.</w:t>
          </w:r>
          <w:r w:rsidRPr="00D071CF">
            <w:rPr>
              <w:rFonts w:ascii="Arial" w:hAnsi="Arial" w:cs="Arial"/>
              <w:color w:val="FFFFFF" w:themeColor="background1"/>
              <w:sz w:val="18"/>
            </w:rPr>
            <w:t>changelabsolutions.org</w:t>
          </w:r>
          <w:r w:rsidRPr="00D071CF">
            <w:rPr>
              <w:rStyle w:val="PageNumber"/>
              <w:rFonts w:ascii="Arial" w:hAnsi="Arial" w:cs="Arial"/>
              <w:color w:val="FFFFFF" w:themeColor="background1"/>
              <w:sz w:val="18"/>
            </w:rPr>
            <w:tab/>
          </w:r>
          <w:r w:rsidRPr="00D071CF">
            <w:rPr>
              <w:rStyle w:val="PageNumber"/>
              <w:rFonts w:ascii="Arial" w:hAnsi="Arial" w:cs="Arial"/>
              <w:color w:val="FFFFFF" w:themeColor="background1"/>
              <w:sz w:val="18"/>
            </w:rPr>
            <w:tab/>
          </w:r>
          <w:r>
            <w:rPr>
              <w:rStyle w:val="PageNumber"/>
              <w:rFonts w:ascii="Arial" w:hAnsi="Arial" w:cs="Arial"/>
              <w:color w:val="FFFFFF" w:themeColor="background1"/>
              <w:sz w:val="18"/>
            </w:rPr>
            <w:t xml:space="preserve">                    </w:t>
          </w:r>
          <w:r w:rsidRPr="00D071CF">
            <w:rPr>
              <w:rStyle w:val="PageNumber"/>
              <w:rFonts w:ascii="Arial" w:hAnsi="Arial" w:cs="Arial"/>
              <w:color w:val="FFFFFF" w:themeColor="background1"/>
              <w:sz w:val="18"/>
            </w:rPr>
            <w:t xml:space="preserve"> </w:t>
          </w:r>
          <w:r w:rsidRPr="00D071CF">
            <w:rPr>
              <w:rStyle w:val="PageNumber"/>
              <w:rFonts w:ascii="Arial" w:hAnsi="Arial" w:cs="Arial"/>
              <w:color w:val="FFFFFF" w:themeColor="background1"/>
              <w:sz w:val="18"/>
            </w:rPr>
            <w:fldChar w:fldCharType="begin"/>
          </w:r>
          <w:r w:rsidRPr="00D071CF">
            <w:rPr>
              <w:rStyle w:val="PageNumber"/>
              <w:rFonts w:ascii="Arial" w:hAnsi="Arial" w:cs="Arial"/>
              <w:color w:val="FFFFFF" w:themeColor="background1"/>
              <w:sz w:val="18"/>
            </w:rPr>
            <w:instrText xml:space="preserve"> PAGE </w:instrText>
          </w:r>
          <w:r w:rsidRPr="00D071CF">
            <w:rPr>
              <w:rStyle w:val="PageNumber"/>
              <w:rFonts w:ascii="Arial" w:hAnsi="Arial" w:cs="Arial"/>
              <w:color w:val="FFFFFF" w:themeColor="background1"/>
              <w:sz w:val="18"/>
            </w:rPr>
            <w:fldChar w:fldCharType="separate"/>
          </w:r>
          <w:r w:rsidR="000F4B19">
            <w:rPr>
              <w:rStyle w:val="PageNumber"/>
              <w:rFonts w:ascii="Arial" w:hAnsi="Arial" w:cs="Arial"/>
              <w:noProof/>
              <w:color w:val="FFFFFF" w:themeColor="background1"/>
              <w:sz w:val="18"/>
            </w:rPr>
            <w:t>5</w:t>
          </w:r>
          <w:r w:rsidRPr="00D071CF">
            <w:rPr>
              <w:rStyle w:val="PageNumber"/>
              <w:rFonts w:ascii="Arial" w:hAnsi="Arial" w:cs="Arial"/>
              <w:color w:val="FFFFFF" w:themeColor="background1"/>
              <w:sz w:val="18"/>
            </w:rPr>
            <w:fldChar w:fldCharType="end"/>
          </w:r>
        </w:p>
      </w:tc>
      <w:tc>
        <w:tcPr>
          <w:tcW w:w="2500" w:type="pct"/>
          <w:shd w:val="clear" w:color="auto" w:fill="8CC23D"/>
          <w:tcMar>
            <w:bottom w:w="288" w:type="dxa"/>
          </w:tcMar>
          <w:vAlign w:val="center"/>
        </w:tcPr>
        <w:p w14:paraId="6D1020DB" w14:textId="7066FE16" w:rsidR="00861706" w:rsidRPr="009C2234" w:rsidRDefault="00861706" w:rsidP="00782ABB">
          <w:pPr>
            <w:pStyle w:val="NormalText"/>
            <w:ind w:firstLine="0"/>
            <w:jc w:val="center"/>
            <w:rPr>
              <w:rFonts w:ascii="Arial" w:hAnsi="Arial" w:cs="Arial"/>
              <w:color w:val="FFFFFF" w:themeColor="background1"/>
              <w:sz w:val="18"/>
            </w:rPr>
          </w:pPr>
          <w:r w:rsidRPr="009C2234">
            <w:rPr>
              <w:rFonts w:ascii="Arial" w:hAnsi="Arial" w:cs="Arial"/>
              <w:i/>
              <w:color w:val="FFFFFF" w:themeColor="background1"/>
              <w:sz w:val="18"/>
            </w:rPr>
            <w:t>Flavored Tobacco Products: Findings</w:t>
          </w:r>
          <w:r w:rsidRPr="009C2234">
            <w:rPr>
              <w:rFonts w:ascii="Arial" w:hAnsi="Arial" w:cs="Arial"/>
              <w:color w:val="FFFFFF" w:themeColor="background1"/>
              <w:sz w:val="18"/>
            </w:rPr>
            <w:tab/>
            <w:t xml:space="preserve"> </w:t>
          </w:r>
          <w:r w:rsidRPr="009C2234">
            <w:rPr>
              <w:rFonts w:ascii="Arial" w:hAnsi="Arial" w:cs="Arial"/>
              <w:color w:val="FFFFFF" w:themeColor="background1"/>
              <w:sz w:val="18"/>
            </w:rPr>
            <w:tab/>
          </w:r>
          <w:r w:rsidRPr="009C2234">
            <w:rPr>
              <w:rFonts w:ascii="Arial" w:hAnsi="Arial" w:cs="Arial"/>
              <w:color w:val="FFFFFF" w:themeColor="background1"/>
              <w:sz w:val="18"/>
            </w:rPr>
            <w:tab/>
          </w:r>
          <w:r w:rsidRPr="009C2234">
            <w:rPr>
              <w:rFonts w:ascii="Arial" w:hAnsi="Arial" w:cs="Arial"/>
              <w:color w:val="FFFFFF" w:themeColor="background1"/>
              <w:sz w:val="18"/>
            </w:rPr>
            <w:tab/>
            <w:t xml:space="preserve"> </w:t>
          </w:r>
          <w:r>
            <w:rPr>
              <w:rFonts w:ascii="Arial" w:hAnsi="Arial" w:cs="Arial"/>
              <w:color w:val="FFFFFF" w:themeColor="background1"/>
              <w:sz w:val="18"/>
            </w:rPr>
            <w:t xml:space="preserve">                            </w:t>
          </w:r>
          <w:r w:rsidRPr="009C2234">
            <w:rPr>
              <w:rFonts w:ascii="Arial" w:hAnsi="Arial" w:cs="Arial"/>
              <w:color w:val="FFFFFF" w:themeColor="background1"/>
              <w:sz w:val="18"/>
            </w:rPr>
            <w:t xml:space="preserve"> </w:t>
          </w:r>
          <w:r>
            <w:rPr>
              <w:rFonts w:ascii="Arial" w:hAnsi="Arial" w:cs="Arial"/>
              <w:color w:val="FFFFFF" w:themeColor="background1"/>
              <w:sz w:val="18"/>
            </w:rPr>
            <w:t>www.</w:t>
          </w:r>
          <w:r w:rsidRPr="009C2234">
            <w:rPr>
              <w:rFonts w:ascii="Arial" w:hAnsi="Arial" w:cs="Arial"/>
              <w:color w:val="FFFFFF" w:themeColor="background1"/>
              <w:sz w:val="18"/>
            </w:rPr>
            <w:t>changelabsolutions.org</w:t>
          </w:r>
          <w:r w:rsidRPr="009C2234">
            <w:rPr>
              <w:rStyle w:val="PageNumber"/>
              <w:rFonts w:ascii="Arial" w:hAnsi="Arial" w:cs="Arial"/>
              <w:color w:val="FFFFFF" w:themeColor="background1"/>
              <w:sz w:val="18"/>
            </w:rPr>
            <w:t xml:space="preserve"> </w:t>
          </w:r>
          <w:r w:rsidRPr="009C2234">
            <w:rPr>
              <w:rStyle w:val="PageNumber"/>
              <w:rFonts w:ascii="Arial" w:hAnsi="Arial" w:cs="Arial"/>
              <w:color w:val="FFFFFF" w:themeColor="background1"/>
              <w:sz w:val="18"/>
            </w:rPr>
            <w:tab/>
          </w:r>
          <w:r w:rsidRPr="009C2234">
            <w:rPr>
              <w:rStyle w:val="PageNumber"/>
              <w:rFonts w:ascii="Arial" w:hAnsi="Arial" w:cs="Arial"/>
              <w:color w:val="FFFFFF" w:themeColor="background1"/>
              <w:sz w:val="18"/>
            </w:rPr>
            <w:tab/>
          </w:r>
          <w:r w:rsidRPr="009C2234">
            <w:rPr>
              <w:rStyle w:val="PageNumber"/>
              <w:rFonts w:ascii="Arial" w:hAnsi="Arial" w:cs="Arial"/>
              <w:color w:val="FFFFFF" w:themeColor="background1"/>
              <w:sz w:val="18"/>
            </w:rPr>
            <w:tab/>
          </w:r>
          <w:r w:rsidRPr="009C2234">
            <w:rPr>
              <w:rStyle w:val="PageNumber"/>
              <w:rFonts w:ascii="Arial" w:hAnsi="Arial" w:cs="Arial"/>
              <w:color w:val="FFFFFF" w:themeColor="background1"/>
              <w:sz w:val="18"/>
            </w:rPr>
            <w:tab/>
          </w:r>
          <w:r w:rsidRPr="009C2234">
            <w:rPr>
              <w:rStyle w:val="PageNumber"/>
              <w:rFonts w:ascii="Arial" w:hAnsi="Arial" w:cs="Arial"/>
              <w:color w:val="FFFFFF" w:themeColor="background1"/>
              <w:sz w:val="18"/>
            </w:rPr>
            <w:tab/>
            <w:t xml:space="preserve"> </w:t>
          </w:r>
          <w:r w:rsidRPr="009C2234">
            <w:rPr>
              <w:rStyle w:val="PageNumber"/>
              <w:rFonts w:ascii="Arial" w:hAnsi="Arial" w:cs="Arial"/>
              <w:color w:val="FFFFFF" w:themeColor="background1"/>
              <w:sz w:val="18"/>
            </w:rPr>
            <w:fldChar w:fldCharType="begin"/>
          </w:r>
          <w:r w:rsidRPr="009C2234">
            <w:rPr>
              <w:rStyle w:val="PageNumber"/>
              <w:rFonts w:ascii="Arial" w:hAnsi="Arial" w:cs="Arial"/>
              <w:color w:val="FFFFFF" w:themeColor="background1"/>
              <w:sz w:val="18"/>
            </w:rPr>
            <w:instrText xml:space="preserve"> PAGE </w:instrText>
          </w:r>
          <w:r w:rsidRPr="009C2234">
            <w:rPr>
              <w:rStyle w:val="PageNumber"/>
              <w:rFonts w:ascii="Arial" w:hAnsi="Arial" w:cs="Arial"/>
              <w:color w:val="FFFFFF" w:themeColor="background1"/>
              <w:sz w:val="18"/>
            </w:rPr>
            <w:fldChar w:fldCharType="separate"/>
          </w:r>
          <w:r w:rsidR="000F4B19">
            <w:rPr>
              <w:rStyle w:val="PageNumber"/>
              <w:rFonts w:ascii="Arial" w:hAnsi="Arial" w:cs="Arial"/>
              <w:noProof/>
              <w:color w:val="FFFFFF" w:themeColor="background1"/>
              <w:sz w:val="18"/>
            </w:rPr>
            <w:t>5</w:t>
          </w:r>
          <w:r w:rsidRPr="009C2234">
            <w:rPr>
              <w:rStyle w:val="PageNumber"/>
              <w:rFonts w:ascii="Arial" w:hAnsi="Arial" w:cs="Arial"/>
              <w:color w:val="FFFFFF" w:themeColor="background1"/>
              <w:sz w:val="18"/>
            </w:rPr>
            <w:fldChar w:fldCharType="end"/>
          </w:r>
        </w:p>
      </w:tc>
    </w:tr>
  </w:tbl>
  <w:p w14:paraId="266AA700" w14:textId="77777777" w:rsidR="00861706" w:rsidRDefault="00861706"/>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D8DC5E" w14:textId="77777777" w:rsidR="00483E7D" w:rsidRDefault="00483E7D" w:rsidP="007F3AE1">
      <w:pPr>
        <w:spacing w:line="240" w:lineRule="auto"/>
      </w:pPr>
      <w:r>
        <w:separator/>
      </w:r>
    </w:p>
    <w:p w14:paraId="318AC476" w14:textId="77777777" w:rsidR="00483E7D" w:rsidRDefault="00483E7D"/>
  </w:footnote>
  <w:footnote w:type="continuationSeparator" w:id="0">
    <w:p w14:paraId="10AA2DDA" w14:textId="77777777" w:rsidR="00483E7D" w:rsidRDefault="00483E7D" w:rsidP="007F3AE1">
      <w:pPr>
        <w:spacing w:line="240" w:lineRule="auto"/>
      </w:pPr>
      <w:r>
        <w:continuationSeparator/>
      </w:r>
    </w:p>
    <w:p w14:paraId="6BADCFDF" w14:textId="77777777" w:rsidR="00483E7D" w:rsidRDefault="00483E7D"/>
  </w:footnote>
  <w:footnote w:type="continuationNotice" w:id="1">
    <w:p w14:paraId="29FF59AE" w14:textId="77777777" w:rsidR="00483E7D" w:rsidRDefault="00483E7D">
      <w:pPr>
        <w:spacing w:line="240" w:lineRule="auto"/>
      </w:pPr>
    </w:p>
    <w:p w14:paraId="44204353" w14:textId="77777777" w:rsidR="00483E7D" w:rsidRDefault="00483E7D"/>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CF6394" w14:textId="6B84E89A" w:rsidR="00861706" w:rsidRPr="004846CA" w:rsidRDefault="00861706" w:rsidP="00BC5A41">
    <w:pPr>
      <w:spacing w:line="480" w:lineRule="auto"/>
      <w:ind w:left="-360"/>
      <w:rPr>
        <w:b/>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6559CF" w14:textId="77777777" w:rsidR="00861706" w:rsidRDefault="00861706" w:rsidP="00B95110">
    <w:pPr>
      <w:ind w:left="-1800"/>
      <w:rPr>
        <w:noProof/>
      </w:rPr>
    </w:pPr>
  </w:p>
  <w:p w14:paraId="3533481F" w14:textId="77777777" w:rsidR="00861706" w:rsidRDefault="00861706" w:rsidP="00B95110">
    <w:pPr>
      <w:ind w:left="-1800"/>
    </w:pPr>
    <w:r>
      <w:rPr>
        <w:noProof/>
      </w:rPr>
      <w:drawing>
        <wp:anchor distT="0" distB="0" distL="114300" distR="114300" simplePos="0" relativeHeight="251657728" behindDoc="1" locked="0" layoutInCell="1" allowOverlap="1" wp14:anchorId="22FB98EF" wp14:editId="2926BDF3">
          <wp:simplePos x="0" y="0"/>
          <wp:positionH relativeFrom="column">
            <wp:posOffset>50800</wp:posOffset>
          </wp:positionH>
          <wp:positionV relativeFrom="paragraph">
            <wp:posOffset>167640</wp:posOffset>
          </wp:positionV>
          <wp:extent cx="4102735" cy="1104900"/>
          <wp:effectExtent l="25400" t="0" r="12065" b="0"/>
          <wp:wrapNone/>
          <wp:docPr id="15" name="Picture 6" descr="ChangeLabSolutions_logo_primary_ta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ngeLabSolutions_logo_primary_tag.jpg"/>
                  <pic:cNvPicPr/>
                </pic:nvPicPr>
                <pic:blipFill>
                  <a:blip r:embed="rId1"/>
                  <a:stretch>
                    <a:fillRect/>
                  </a:stretch>
                </pic:blipFill>
                <pic:spPr>
                  <a:xfrm>
                    <a:off x="0" y="0"/>
                    <a:ext cx="4102735" cy="1104900"/>
                  </a:xfrm>
                  <a:prstGeom prst="rect">
                    <a:avLst/>
                  </a:prstGeom>
                </pic:spPr>
              </pic:pic>
            </a:graphicData>
          </a:graphic>
        </wp:anchor>
      </w:drawing>
    </w:r>
  </w:p>
  <w:p w14:paraId="0B6292B9" w14:textId="77777777" w:rsidR="00861706" w:rsidRDefault="00861706" w:rsidP="00B95110">
    <w:pPr>
      <w:ind w:left="-1800"/>
    </w:pPr>
  </w:p>
  <w:p w14:paraId="5FA3854B" w14:textId="77777777" w:rsidR="00861706" w:rsidRDefault="00861706" w:rsidP="00B95110">
    <w:pPr>
      <w:ind w:left="-1800"/>
    </w:pPr>
  </w:p>
  <w:p w14:paraId="1F3D7008" w14:textId="77777777" w:rsidR="00861706" w:rsidRDefault="00861706" w:rsidP="00B95110">
    <w:pPr>
      <w:ind w:left="-1800"/>
    </w:pPr>
  </w:p>
  <w:p w14:paraId="12FF97F5" w14:textId="77777777" w:rsidR="00861706" w:rsidRDefault="00861706" w:rsidP="00B95110">
    <w:pPr>
      <w:ind w:left="-180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F6768D" w14:textId="77777777" w:rsidR="00861706" w:rsidRDefault="00861706" w:rsidP="00B95110">
    <w:pPr>
      <w:ind w:left="-1800"/>
      <w:rPr>
        <w:noProof/>
      </w:rPr>
    </w:pPr>
  </w:p>
  <w:p w14:paraId="092EBB78" w14:textId="77777777" w:rsidR="00861706" w:rsidRDefault="00861706" w:rsidP="00B95110">
    <w:pPr>
      <w:ind w:left="-1800"/>
    </w:pPr>
    <w:r w:rsidRPr="00837C26">
      <w:rPr>
        <w:noProof/>
      </w:rPr>
      <w:drawing>
        <wp:anchor distT="0" distB="0" distL="114300" distR="114300" simplePos="0" relativeHeight="251661824" behindDoc="1" locked="0" layoutInCell="1" allowOverlap="1" wp14:anchorId="4E51E4CC" wp14:editId="36C357ED">
          <wp:simplePos x="0" y="0"/>
          <wp:positionH relativeFrom="column">
            <wp:posOffset>0</wp:posOffset>
          </wp:positionH>
          <wp:positionV relativeFrom="paragraph">
            <wp:posOffset>-635</wp:posOffset>
          </wp:positionV>
          <wp:extent cx="2125134" cy="533400"/>
          <wp:effectExtent l="25400" t="0" r="8466" b="0"/>
          <wp:wrapNone/>
          <wp:docPr id="8" name="Picture 0" descr="CLS_2nd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S_2ndPg.jpg"/>
                  <pic:cNvPicPr/>
                </pic:nvPicPr>
                <pic:blipFill>
                  <a:blip r:embed="rId1"/>
                  <a:stretch>
                    <a:fillRect/>
                  </a:stretch>
                </pic:blipFill>
                <pic:spPr>
                  <a:xfrm>
                    <a:off x="0" y="0"/>
                    <a:ext cx="2125134" cy="533400"/>
                  </a:xfrm>
                  <a:prstGeom prst="rect">
                    <a:avLst/>
                  </a:prstGeom>
                </pic:spPr>
              </pic:pic>
            </a:graphicData>
          </a:graphic>
        </wp:anchor>
      </w:drawing>
    </w:r>
  </w:p>
  <w:p w14:paraId="60DA9F91" w14:textId="77777777" w:rsidR="00861706" w:rsidRDefault="00861706" w:rsidP="00B95110">
    <w:pPr>
      <w:ind w:left="-1800"/>
    </w:pPr>
  </w:p>
  <w:p w14:paraId="3E2867A0" w14:textId="77777777" w:rsidR="00861706" w:rsidRDefault="00861706" w:rsidP="00EB3C5F"/>
  <w:p w14:paraId="2F1C38D2" w14:textId="77777777" w:rsidR="00861706" w:rsidRDefault="00861706" w:rsidP="00B95110">
    <w:pPr>
      <w:ind w:left="-18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941B17" w14:textId="77777777" w:rsidR="00861706" w:rsidRDefault="00861706" w:rsidP="00B95110">
    <w:pPr>
      <w:ind w:left="-1800"/>
      <w:rPr>
        <w:noProof/>
      </w:rPr>
    </w:pPr>
  </w:p>
  <w:p w14:paraId="0AE03559" w14:textId="77777777" w:rsidR="00861706" w:rsidRDefault="00861706" w:rsidP="00B95110">
    <w:pPr>
      <w:ind w:left="-1800"/>
    </w:pPr>
  </w:p>
  <w:p w14:paraId="566B51B3" w14:textId="77777777" w:rsidR="00861706" w:rsidRDefault="00861706" w:rsidP="003557DF">
    <w:r w:rsidRPr="00837C26">
      <w:rPr>
        <w:noProof/>
      </w:rPr>
      <w:drawing>
        <wp:anchor distT="0" distB="0" distL="114300" distR="114300" simplePos="0" relativeHeight="251663872" behindDoc="1" locked="0" layoutInCell="1" allowOverlap="1" wp14:anchorId="0949064D" wp14:editId="518364B4">
          <wp:simplePos x="0" y="0"/>
          <wp:positionH relativeFrom="column">
            <wp:posOffset>0</wp:posOffset>
          </wp:positionH>
          <wp:positionV relativeFrom="paragraph">
            <wp:posOffset>-635</wp:posOffset>
          </wp:positionV>
          <wp:extent cx="2125134" cy="533400"/>
          <wp:effectExtent l="25400" t="0" r="8466" b="0"/>
          <wp:wrapNone/>
          <wp:docPr id="6" name="Picture 0" descr="CLS_2nd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S_2ndPg.jpg"/>
                  <pic:cNvPicPr/>
                </pic:nvPicPr>
                <pic:blipFill>
                  <a:blip r:embed="rId1"/>
                  <a:stretch>
                    <a:fillRect/>
                  </a:stretch>
                </pic:blipFill>
                <pic:spPr>
                  <a:xfrm>
                    <a:off x="0" y="0"/>
                    <a:ext cx="2125134" cy="533400"/>
                  </a:xfrm>
                  <a:prstGeom prst="rect">
                    <a:avLst/>
                  </a:prstGeom>
                </pic:spPr>
              </pic:pic>
            </a:graphicData>
          </a:graphic>
        </wp:anchor>
      </w:drawing>
    </w:r>
  </w:p>
  <w:p w14:paraId="6E2A2CF8" w14:textId="77777777" w:rsidR="00861706" w:rsidRDefault="00861706" w:rsidP="003557DF">
    <w:pPr>
      <w:ind w:left="-1800"/>
    </w:pPr>
  </w:p>
  <w:p w14:paraId="630C2A57" w14:textId="77777777" w:rsidR="00861706" w:rsidRDefault="00861706" w:rsidP="00B95110">
    <w:pPr>
      <w:ind w:left="-1800"/>
    </w:pPr>
  </w:p>
  <w:p w14:paraId="64C13C5F" w14:textId="77777777" w:rsidR="00861706" w:rsidRDefault="00861706" w:rsidP="00B95110">
    <w:pPr>
      <w:ind w:left="-180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745C6B6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8AE8A76"/>
    <w:lvl w:ilvl="0">
      <w:start w:val="1"/>
      <w:numFmt w:val="decimal"/>
      <w:pStyle w:val="MacroText"/>
      <w:lvlText w:val="%1."/>
      <w:lvlJc w:val="left"/>
      <w:pPr>
        <w:tabs>
          <w:tab w:val="num" w:pos="1800"/>
        </w:tabs>
        <w:ind w:left="1800" w:hanging="360"/>
      </w:pPr>
    </w:lvl>
  </w:abstractNum>
  <w:abstractNum w:abstractNumId="2">
    <w:nsid w:val="FFFFFF7D"/>
    <w:multiLevelType w:val="singleLevel"/>
    <w:tmpl w:val="538A4AFC"/>
    <w:lvl w:ilvl="0">
      <w:start w:val="1"/>
      <w:numFmt w:val="decimal"/>
      <w:pStyle w:val="ListNumber5"/>
      <w:lvlText w:val="%1."/>
      <w:lvlJc w:val="left"/>
      <w:pPr>
        <w:tabs>
          <w:tab w:val="num" w:pos="1440"/>
        </w:tabs>
        <w:ind w:left="1440" w:hanging="360"/>
      </w:pPr>
    </w:lvl>
  </w:abstractNum>
  <w:abstractNum w:abstractNumId="3">
    <w:nsid w:val="FFFFFF7E"/>
    <w:multiLevelType w:val="singleLevel"/>
    <w:tmpl w:val="A6024E82"/>
    <w:lvl w:ilvl="0">
      <w:start w:val="1"/>
      <w:numFmt w:val="decimal"/>
      <w:pStyle w:val="ListNumber4"/>
      <w:lvlText w:val="%1."/>
      <w:lvlJc w:val="left"/>
      <w:pPr>
        <w:tabs>
          <w:tab w:val="num" w:pos="1080"/>
        </w:tabs>
        <w:ind w:left="1080" w:hanging="360"/>
      </w:pPr>
    </w:lvl>
  </w:abstractNum>
  <w:abstractNum w:abstractNumId="4">
    <w:nsid w:val="FFFFFF7F"/>
    <w:multiLevelType w:val="singleLevel"/>
    <w:tmpl w:val="F4AE6134"/>
    <w:lvl w:ilvl="0">
      <w:start w:val="1"/>
      <w:numFmt w:val="decimal"/>
      <w:pStyle w:val="ListNumber3"/>
      <w:lvlText w:val="%1."/>
      <w:lvlJc w:val="left"/>
      <w:pPr>
        <w:tabs>
          <w:tab w:val="num" w:pos="720"/>
        </w:tabs>
        <w:ind w:left="720" w:hanging="360"/>
      </w:pPr>
    </w:lvl>
  </w:abstractNum>
  <w:abstractNum w:abstractNumId="5">
    <w:nsid w:val="FFFFFF80"/>
    <w:multiLevelType w:val="singleLevel"/>
    <w:tmpl w:val="619C1460"/>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18B654EE"/>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C6A530"/>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A6C2CC12"/>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069A8766"/>
    <w:lvl w:ilvl="0">
      <w:start w:val="1"/>
      <w:numFmt w:val="decimal"/>
      <w:pStyle w:val="ListNumber2"/>
      <w:lvlText w:val="%1."/>
      <w:lvlJc w:val="left"/>
      <w:pPr>
        <w:tabs>
          <w:tab w:val="num" w:pos="360"/>
        </w:tabs>
        <w:ind w:left="360" w:hanging="360"/>
      </w:pPr>
    </w:lvl>
  </w:abstractNum>
  <w:abstractNum w:abstractNumId="10">
    <w:nsid w:val="FFFFFF89"/>
    <w:multiLevelType w:val="singleLevel"/>
    <w:tmpl w:val="0924FAC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06D0C11"/>
    <w:multiLevelType w:val="hybridMultilevel"/>
    <w:tmpl w:val="3C6EB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4266059"/>
    <w:multiLevelType w:val="hybridMultilevel"/>
    <w:tmpl w:val="9FF86B10"/>
    <w:lvl w:ilvl="0" w:tplc="E16207CE">
      <w:start w:val="1"/>
      <w:numFmt w:val="lowerLetter"/>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05123900"/>
    <w:multiLevelType w:val="hybridMultilevel"/>
    <w:tmpl w:val="57AA787A"/>
    <w:lvl w:ilvl="0" w:tplc="0409000F">
      <w:start w:val="1"/>
      <w:numFmt w:val="decimal"/>
      <w:lvlText w:val="%1."/>
      <w:lvlJc w:val="left"/>
      <w:pPr>
        <w:ind w:left="720" w:hanging="360"/>
      </w:pPr>
      <w:rPr>
        <w:rFonts w:eastAsia="Times New Roman" w:hint="default"/>
      </w:rPr>
    </w:lvl>
    <w:lvl w:ilvl="1" w:tplc="3FAC33D6">
      <w:start w:val="1"/>
      <w:numFmt w:val="lowerLetter"/>
      <w:pStyle w:val="TOC1"/>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C16595A"/>
    <w:multiLevelType w:val="hybridMultilevel"/>
    <w:tmpl w:val="C9321284"/>
    <w:lvl w:ilvl="0" w:tplc="0F22F72E">
      <w:start w:val="1"/>
      <w:numFmt w:val="upperLetter"/>
      <w:lvlText w:val="%1."/>
      <w:lvlJc w:val="left"/>
      <w:pPr>
        <w:ind w:left="720" w:hanging="360"/>
      </w:pPr>
      <w:rPr>
        <w:rFonts w:ascii="Times New Roman" w:hAnsi="Times New Roman" w:cs="Times New Roman" w:hint="default"/>
        <w:b/>
        <w:bCs/>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D11047F"/>
    <w:multiLevelType w:val="hybridMultilevel"/>
    <w:tmpl w:val="4A005B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0EA62986"/>
    <w:multiLevelType w:val="hybridMultilevel"/>
    <w:tmpl w:val="786C2BA2"/>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3E32ACC"/>
    <w:multiLevelType w:val="hybridMultilevel"/>
    <w:tmpl w:val="E286BC56"/>
    <w:lvl w:ilvl="0" w:tplc="DE6A217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16B374F4"/>
    <w:multiLevelType w:val="hybridMultilevel"/>
    <w:tmpl w:val="7376FEB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1AEC0BDB"/>
    <w:multiLevelType w:val="hybridMultilevel"/>
    <w:tmpl w:val="9E6E5B0C"/>
    <w:lvl w:ilvl="0" w:tplc="B114DB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20EB05E6"/>
    <w:multiLevelType w:val="hybridMultilevel"/>
    <w:tmpl w:val="07E058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49054C0"/>
    <w:multiLevelType w:val="hybridMultilevel"/>
    <w:tmpl w:val="E52E9192"/>
    <w:lvl w:ilvl="0" w:tplc="435EE3D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24F0340C"/>
    <w:multiLevelType w:val="hybridMultilevel"/>
    <w:tmpl w:val="18AE3062"/>
    <w:lvl w:ilvl="0" w:tplc="DE6A217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250F6166"/>
    <w:multiLevelType w:val="hybridMultilevel"/>
    <w:tmpl w:val="EF5671A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5BC49DA"/>
    <w:multiLevelType w:val="hybridMultilevel"/>
    <w:tmpl w:val="F2DA4566"/>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266E154C"/>
    <w:multiLevelType w:val="hybridMultilevel"/>
    <w:tmpl w:val="85C2C9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26914B79"/>
    <w:multiLevelType w:val="hybridMultilevel"/>
    <w:tmpl w:val="34B69014"/>
    <w:lvl w:ilvl="0" w:tplc="6AE668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295B38E2"/>
    <w:multiLevelType w:val="hybridMultilevel"/>
    <w:tmpl w:val="109ED4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2E871C2D"/>
    <w:multiLevelType w:val="hybridMultilevel"/>
    <w:tmpl w:val="3A600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2F6C758D"/>
    <w:multiLevelType w:val="hybridMultilevel"/>
    <w:tmpl w:val="DE6EAA86"/>
    <w:lvl w:ilvl="0" w:tplc="6AE668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2FC0191A"/>
    <w:multiLevelType w:val="hybridMultilevel"/>
    <w:tmpl w:val="F0C4323E"/>
    <w:lvl w:ilvl="0" w:tplc="37DA37EC">
      <w:start w:val="1"/>
      <w:numFmt w:val="decimal"/>
      <w:lvlText w:val="%1."/>
      <w:lvlJc w:val="left"/>
      <w:pPr>
        <w:ind w:left="36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360" w:hanging="360"/>
      </w:pPr>
    </w:lvl>
    <w:lvl w:ilvl="4" w:tplc="04090019" w:tentative="1">
      <w:start w:val="1"/>
      <w:numFmt w:val="lowerLetter"/>
      <w:lvlText w:val="%5."/>
      <w:lvlJc w:val="left"/>
      <w:pPr>
        <w:ind w:left="360" w:hanging="360"/>
      </w:pPr>
    </w:lvl>
    <w:lvl w:ilvl="5" w:tplc="0409001B" w:tentative="1">
      <w:start w:val="1"/>
      <w:numFmt w:val="lowerRoman"/>
      <w:lvlText w:val="%6."/>
      <w:lvlJc w:val="right"/>
      <w:pPr>
        <w:ind w:left="1080" w:hanging="180"/>
      </w:pPr>
    </w:lvl>
    <w:lvl w:ilvl="6" w:tplc="0409000F" w:tentative="1">
      <w:start w:val="1"/>
      <w:numFmt w:val="decimal"/>
      <w:lvlText w:val="%7."/>
      <w:lvlJc w:val="left"/>
      <w:pPr>
        <w:ind w:left="1800" w:hanging="360"/>
      </w:pPr>
    </w:lvl>
    <w:lvl w:ilvl="7" w:tplc="04090019" w:tentative="1">
      <w:start w:val="1"/>
      <w:numFmt w:val="lowerLetter"/>
      <w:lvlText w:val="%8."/>
      <w:lvlJc w:val="left"/>
      <w:pPr>
        <w:ind w:left="2520" w:hanging="360"/>
      </w:pPr>
    </w:lvl>
    <w:lvl w:ilvl="8" w:tplc="0409001B" w:tentative="1">
      <w:start w:val="1"/>
      <w:numFmt w:val="lowerRoman"/>
      <w:lvlText w:val="%9."/>
      <w:lvlJc w:val="right"/>
      <w:pPr>
        <w:ind w:left="3240" w:hanging="180"/>
      </w:pPr>
    </w:lvl>
  </w:abstractNum>
  <w:abstractNum w:abstractNumId="31">
    <w:nsid w:val="35680534"/>
    <w:multiLevelType w:val="hybridMultilevel"/>
    <w:tmpl w:val="A608F1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3C0C4F45"/>
    <w:multiLevelType w:val="hybridMultilevel"/>
    <w:tmpl w:val="8FE60C98"/>
    <w:lvl w:ilvl="0" w:tplc="0F22F72E">
      <w:start w:val="1"/>
      <w:numFmt w:val="upperLetter"/>
      <w:lvlText w:val="%1."/>
      <w:lvlJc w:val="left"/>
      <w:pPr>
        <w:ind w:left="720" w:hanging="360"/>
      </w:pPr>
      <w:rPr>
        <w:rFonts w:ascii="Times New Roman" w:hAnsi="Times New Roman" w:cs="Times New Roman" w:hint="default"/>
        <w:b/>
        <w:bCs/>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EB30971"/>
    <w:multiLevelType w:val="hybridMultilevel"/>
    <w:tmpl w:val="C4C2F1B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F2667CF"/>
    <w:multiLevelType w:val="hybridMultilevel"/>
    <w:tmpl w:val="CCB27ACE"/>
    <w:lvl w:ilvl="0" w:tplc="A4D86934">
      <w:start w:val="1"/>
      <w:numFmt w:val="decimal"/>
      <w:pStyle w:val="bullets-123"/>
      <w:lvlText w:val="(%1)"/>
      <w:lvlJc w:val="left"/>
      <w:pPr>
        <w:ind w:left="3150" w:hanging="360"/>
      </w:pPr>
      <w:rPr>
        <w:rFonts w:hint="default"/>
        <w:b w:val="0"/>
        <w:i w:val="0"/>
      </w:rPr>
    </w:lvl>
    <w:lvl w:ilvl="1" w:tplc="04090019">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5">
    <w:nsid w:val="46E63418"/>
    <w:multiLevelType w:val="hybridMultilevel"/>
    <w:tmpl w:val="70E8DCCA"/>
    <w:lvl w:ilvl="0" w:tplc="04090015">
      <w:start w:val="1"/>
      <w:numFmt w:val="upperLetter"/>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9477AA4"/>
    <w:multiLevelType w:val="hybridMultilevel"/>
    <w:tmpl w:val="188AE888"/>
    <w:lvl w:ilvl="0" w:tplc="32960E46">
      <w:start w:val="1"/>
      <w:numFmt w:val="bullet"/>
      <w:pStyle w:val="bullets"/>
      <w:lvlText w:val=""/>
      <w:lvlJc w:val="left"/>
      <w:pPr>
        <w:ind w:left="900" w:hanging="252"/>
      </w:pPr>
      <w:rPr>
        <w:rFonts w:ascii="Symbol" w:hAnsi="Symbol" w:hint="default"/>
        <w:sz w:val="20"/>
        <w:szCs w:val="20"/>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BBF245D"/>
    <w:multiLevelType w:val="hybridMultilevel"/>
    <w:tmpl w:val="1C66F1DE"/>
    <w:lvl w:ilvl="0" w:tplc="DE6A217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5BF106B4"/>
    <w:multiLevelType w:val="hybridMultilevel"/>
    <w:tmpl w:val="B296CC3A"/>
    <w:lvl w:ilvl="0" w:tplc="04090001">
      <w:start w:val="1"/>
      <w:numFmt w:val="bullet"/>
      <w:lvlText w:val=""/>
      <w:lvlJc w:val="left"/>
      <w:pPr>
        <w:ind w:left="2469" w:hanging="360"/>
      </w:pPr>
      <w:rPr>
        <w:rFonts w:ascii="Symbol" w:hAnsi="Symbol" w:hint="default"/>
      </w:rPr>
    </w:lvl>
    <w:lvl w:ilvl="1" w:tplc="04090003" w:tentative="1">
      <w:start w:val="1"/>
      <w:numFmt w:val="bullet"/>
      <w:lvlText w:val="o"/>
      <w:lvlJc w:val="left"/>
      <w:pPr>
        <w:ind w:left="3189" w:hanging="360"/>
      </w:pPr>
      <w:rPr>
        <w:rFonts w:ascii="Courier New" w:hAnsi="Courier New" w:cs="Courier New" w:hint="default"/>
      </w:rPr>
    </w:lvl>
    <w:lvl w:ilvl="2" w:tplc="04090005" w:tentative="1">
      <w:start w:val="1"/>
      <w:numFmt w:val="bullet"/>
      <w:lvlText w:val=""/>
      <w:lvlJc w:val="left"/>
      <w:pPr>
        <w:ind w:left="3909" w:hanging="360"/>
      </w:pPr>
      <w:rPr>
        <w:rFonts w:ascii="Wingdings" w:hAnsi="Wingdings" w:hint="default"/>
      </w:rPr>
    </w:lvl>
    <w:lvl w:ilvl="3" w:tplc="04090001" w:tentative="1">
      <w:start w:val="1"/>
      <w:numFmt w:val="bullet"/>
      <w:lvlText w:val=""/>
      <w:lvlJc w:val="left"/>
      <w:pPr>
        <w:ind w:left="4629" w:hanging="360"/>
      </w:pPr>
      <w:rPr>
        <w:rFonts w:ascii="Symbol" w:hAnsi="Symbol" w:hint="default"/>
      </w:rPr>
    </w:lvl>
    <w:lvl w:ilvl="4" w:tplc="04090003" w:tentative="1">
      <w:start w:val="1"/>
      <w:numFmt w:val="bullet"/>
      <w:lvlText w:val="o"/>
      <w:lvlJc w:val="left"/>
      <w:pPr>
        <w:ind w:left="5349" w:hanging="360"/>
      </w:pPr>
      <w:rPr>
        <w:rFonts w:ascii="Courier New" w:hAnsi="Courier New" w:cs="Courier New" w:hint="default"/>
      </w:rPr>
    </w:lvl>
    <w:lvl w:ilvl="5" w:tplc="04090005" w:tentative="1">
      <w:start w:val="1"/>
      <w:numFmt w:val="bullet"/>
      <w:lvlText w:val=""/>
      <w:lvlJc w:val="left"/>
      <w:pPr>
        <w:ind w:left="6069" w:hanging="360"/>
      </w:pPr>
      <w:rPr>
        <w:rFonts w:ascii="Wingdings" w:hAnsi="Wingdings" w:hint="default"/>
      </w:rPr>
    </w:lvl>
    <w:lvl w:ilvl="6" w:tplc="04090001" w:tentative="1">
      <w:start w:val="1"/>
      <w:numFmt w:val="bullet"/>
      <w:lvlText w:val=""/>
      <w:lvlJc w:val="left"/>
      <w:pPr>
        <w:ind w:left="6789" w:hanging="360"/>
      </w:pPr>
      <w:rPr>
        <w:rFonts w:ascii="Symbol" w:hAnsi="Symbol" w:hint="default"/>
      </w:rPr>
    </w:lvl>
    <w:lvl w:ilvl="7" w:tplc="04090003" w:tentative="1">
      <w:start w:val="1"/>
      <w:numFmt w:val="bullet"/>
      <w:lvlText w:val="o"/>
      <w:lvlJc w:val="left"/>
      <w:pPr>
        <w:ind w:left="7509" w:hanging="360"/>
      </w:pPr>
      <w:rPr>
        <w:rFonts w:ascii="Courier New" w:hAnsi="Courier New" w:cs="Courier New" w:hint="default"/>
      </w:rPr>
    </w:lvl>
    <w:lvl w:ilvl="8" w:tplc="04090005" w:tentative="1">
      <w:start w:val="1"/>
      <w:numFmt w:val="bullet"/>
      <w:lvlText w:val=""/>
      <w:lvlJc w:val="left"/>
      <w:pPr>
        <w:ind w:left="8229" w:hanging="360"/>
      </w:pPr>
      <w:rPr>
        <w:rFonts w:ascii="Wingdings" w:hAnsi="Wingdings" w:hint="default"/>
      </w:rPr>
    </w:lvl>
  </w:abstractNum>
  <w:abstractNum w:abstractNumId="39">
    <w:nsid w:val="5D346345"/>
    <w:multiLevelType w:val="hybridMultilevel"/>
    <w:tmpl w:val="1346A334"/>
    <w:lvl w:ilvl="0" w:tplc="6AE668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61497507"/>
    <w:multiLevelType w:val="hybridMultilevel"/>
    <w:tmpl w:val="9F88C7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AB200CD"/>
    <w:multiLevelType w:val="hybridMultilevel"/>
    <w:tmpl w:val="82D8F80C"/>
    <w:lvl w:ilvl="0" w:tplc="0F22F72E">
      <w:start w:val="1"/>
      <w:numFmt w:val="upperLetter"/>
      <w:lvlText w:val="%1."/>
      <w:lvlJc w:val="left"/>
      <w:pPr>
        <w:ind w:left="720" w:hanging="360"/>
      </w:pPr>
      <w:rPr>
        <w:rFonts w:ascii="Times New Roman" w:hAnsi="Times New Roman" w:cs="Times New Roman" w:hint="default"/>
        <w:b/>
        <w:bCs/>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BA72D0C"/>
    <w:multiLevelType w:val="hybridMultilevel"/>
    <w:tmpl w:val="65FAA3D0"/>
    <w:lvl w:ilvl="0" w:tplc="F2544264">
      <w:start w:val="5"/>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nsid w:val="6C961805"/>
    <w:multiLevelType w:val="hybridMultilevel"/>
    <w:tmpl w:val="80D4CBD4"/>
    <w:lvl w:ilvl="0" w:tplc="CBD8B126">
      <w:start w:val="1"/>
      <w:numFmt w:val="lowerLetter"/>
      <w:lvlText w:val="%1."/>
      <w:lvlJc w:val="left"/>
      <w:pPr>
        <w:ind w:left="1800" w:hanging="360"/>
      </w:pPr>
      <w:rPr>
        <w:rFonts w:hint="default"/>
        <w:b w:val="0"/>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4">
    <w:nsid w:val="6F265256"/>
    <w:multiLevelType w:val="hybridMultilevel"/>
    <w:tmpl w:val="EF9492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F945BE4"/>
    <w:multiLevelType w:val="hybridMultilevel"/>
    <w:tmpl w:val="F8B6F906"/>
    <w:lvl w:ilvl="0" w:tplc="0B18E912">
      <w:start w:val="1"/>
      <w:numFmt w:val="upperLetter"/>
      <w:pStyle w:val="Heading3"/>
      <w:lvlText w:val="%1."/>
      <w:lvlJc w:val="left"/>
      <w:pPr>
        <w:ind w:left="720" w:hanging="360"/>
      </w:pPr>
      <w:rPr>
        <w:rFonts w:ascii="Times New Roman" w:hAnsi="Times New Roman" w:cs="Times New Roman" w:hint="default"/>
        <w:b/>
        <w:bCs/>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FC11EDD"/>
    <w:multiLevelType w:val="hybridMultilevel"/>
    <w:tmpl w:val="D110EE66"/>
    <w:lvl w:ilvl="0" w:tplc="964A351A">
      <w:start w:val="1"/>
      <w:numFmt w:val="decimal"/>
      <w:lvlText w:val="%1."/>
      <w:lvlJc w:val="left"/>
      <w:pPr>
        <w:ind w:left="1080" w:hanging="360"/>
      </w:pPr>
      <w:rPr>
        <w:rFonts w:hint="default"/>
        <w:b w:val="0"/>
        <w:color w:val="auto"/>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nsid w:val="77485A0D"/>
    <w:multiLevelType w:val="hybridMultilevel"/>
    <w:tmpl w:val="CE94A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4"/>
  </w:num>
  <w:num w:numId="3">
    <w:abstractNumId w:val="3"/>
  </w:num>
  <w:num w:numId="4">
    <w:abstractNumId w:val="2"/>
  </w:num>
  <w:num w:numId="5">
    <w:abstractNumId w:val="1"/>
  </w:num>
  <w:num w:numId="6">
    <w:abstractNumId w:val="36"/>
  </w:num>
  <w:num w:numId="7">
    <w:abstractNumId w:val="10"/>
  </w:num>
  <w:num w:numId="8">
    <w:abstractNumId w:val="8"/>
  </w:num>
  <w:num w:numId="9">
    <w:abstractNumId w:val="7"/>
  </w:num>
  <w:num w:numId="10">
    <w:abstractNumId w:val="6"/>
  </w:num>
  <w:num w:numId="11">
    <w:abstractNumId w:val="5"/>
  </w:num>
  <w:num w:numId="12">
    <w:abstractNumId w:val="34"/>
  </w:num>
  <w:num w:numId="13">
    <w:abstractNumId w:val="13"/>
  </w:num>
  <w:num w:numId="14">
    <w:abstractNumId w:val="18"/>
  </w:num>
  <w:num w:numId="15">
    <w:abstractNumId w:val="16"/>
  </w:num>
  <w:num w:numId="16">
    <w:abstractNumId w:val="33"/>
  </w:num>
  <w:num w:numId="17">
    <w:abstractNumId w:val="40"/>
  </w:num>
  <w:num w:numId="18">
    <w:abstractNumId w:val="30"/>
  </w:num>
  <w:num w:numId="19">
    <w:abstractNumId w:val="44"/>
  </w:num>
  <w:num w:numId="20">
    <w:abstractNumId w:val="31"/>
  </w:num>
  <w:num w:numId="21">
    <w:abstractNumId w:val="11"/>
  </w:num>
  <w:num w:numId="22">
    <w:abstractNumId w:val="15"/>
  </w:num>
  <w:num w:numId="23">
    <w:abstractNumId w:val="25"/>
  </w:num>
  <w:num w:numId="24">
    <w:abstractNumId w:val="27"/>
  </w:num>
  <w:num w:numId="25">
    <w:abstractNumId w:val="45"/>
  </w:num>
  <w:num w:numId="26">
    <w:abstractNumId w:val="46"/>
  </w:num>
  <w:num w:numId="27">
    <w:abstractNumId w:val="21"/>
  </w:num>
  <w:num w:numId="28">
    <w:abstractNumId w:val="12"/>
  </w:num>
  <w:num w:numId="29">
    <w:abstractNumId w:val="47"/>
  </w:num>
  <w:num w:numId="30">
    <w:abstractNumId w:val="24"/>
  </w:num>
  <w:num w:numId="31">
    <w:abstractNumId w:val="14"/>
  </w:num>
  <w:num w:numId="32">
    <w:abstractNumId w:val="20"/>
  </w:num>
  <w:num w:numId="33">
    <w:abstractNumId w:val="38"/>
  </w:num>
  <w:num w:numId="34">
    <w:abstractNumId w:val="23"/>
  </w:num>
  <w:num w:numId="35">
    <w:abstractNumId w:val="26"/>
  </w:num>
  <w:num w:numId="36">
    <w:abstractNumId w:val="29"/>
  </w:num>
  <w:num w:numId="37">
    <w:abstractNumId w:val="39"/>
  </w:num>
  <w:num w:numId="38">
    <w:abstractNumId w:val="43"/>
  </w:num>
  <w:num w:numId="39">
    <w:abstractNumId w:val="42"/>
  </w:num>
  <w:num w:numId="40">
    <w:abstractNumId w:val="32"/>
  </w:num>
  <w:num w:numId="41">
    <w:abstractNumId w:val="37"/>
  </w:num>
  <w:num w:numId="42">
    <w:abstractNumId w:val="22"/>
  </w:num>
  <w:num w:numId="43">
    <w:abstractNumId w:val="17"/>
  </w:num>
  <w:num w:numId="44">
    <w:abstractNumId w:val="41"/>
  </w:num>
  <w:num w:numId="45">
    <w:abstractNumId w:val="35"/>
  </w:num>
  <w:num w:numId="46">
    <w:abstractNumId w:val="19"/>
  </w:num>
  <w:num w:numId="47">
    <w:abstractNumId w:val="28"/>
  </w:num>
  <w:num w:numId="48">
    <w:abstractNumId w:val="0"/>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defaultTabStop w:val="36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o:colormru v:ext="edit" colors="#8c8e8e"/>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45E9"/>
    <w:rsid w:val="000037D3"/>
    <w:rsid w:val="00004175"/>
    <w:rsid w:val="000049F8"/>
    <w:rsid w:val="000076F6"/>
    <w:rsid w:val="00007ABD"/>
    <w:rsid w:val="00010590"/>
    <w:rsid w:val="000109B0"/>
    <w:rsid w:val="00010BE4"/>
    <w:rsid w:val="00014E07"/>
    <w:rsid w:val="0001522B"/>
    <w:rsid w:val="000152E8"/>
    <w:rsid w:val="00016495"/>
    <w:rsid w:val="000164F4"/>
    <w:rsid w:val="00022250"/>
    <w:rsid w:val="0002248F"/>
    <w:rsid w:val="00022C25"/>
    <w:rsid w:val="00023DAE"/>
    <w:rsid w:val="000240E9"/>
    <w:rsid w:val="00025945"/>
    <w:rsid w:val="00031F63"/>
    <w:rsid w:val="000322EC"/>
    <w:rsid w:val="000323D1"/>
    <w:rsid w:val="000325E2"/>
    <w:rsid w:val="00033639"/>
    <w:rsid w:val="0003385D"/>
    <w:rsid w:val="00034511"/>
    <w:rsid w:val="000416D2"/>
    <w:rsid w:val="000436E8"/>
    <w:rsid w:val="000449D2"/>
    <w:rsid w:val="00047EBA"/>
    <w:rsid w:val="000504A5"/>
    <w:rsid w:val="000513D6"/>
    <w:rsid w:val="000519D6"/>
    <w:rsid w:val="00053F2A"/>
    <w:rsid w:val="00054A4B"/>
    <w:rsid w:val="00055199"/>
    <w:rsid w:val="000568BD"/>
    <w:rsid w:val="00060147"/>
    <w:rsid w:val="00061135"/>
    <w:rsid w:val="00062BA4"/>
    <w:rsid w:val="000644B1"/>
    <w:rsid w:val="000656D0"/>
    <w:rsid w:val="000720AF"/>
    <w:rsid w:val="00073C2A"/>
    <w:rsid w:val="00075CB8"/>
    <w:rsid w:val="000760F5"/>
    <w:rsid w:val="0007621F"/>
    <w:rsid w:val="00076AA9"/>
    <w:rsid w:val="00077540"/>
    <w:rsid w:val="0007766A"/>
    <w:rsid w:val="00077747"/>
    <w:rsid w:val="00080A02"/>
    <w:rsid w:val="00082782"/>
    <w:rsid w:val="00082A5F"/>
    <w:rsid w:val="00085C67"/>
    <w:rsid w:val="00090A0A"/>
    <w:rsid w:val="00091E22"/>
    <w:rsid w:val="00092FBD"/>
    <w:rsid w:val="0009440B"/>
    <w:rsid w:val="000947FA"/>
    <w:rsid w:val="000949AE"/>
    <w:rsid w:val="0009513B"/>
    <w:rsid w:val="0009576F"/>
    <w:rsid w:val="00095E52"/>
    <w:rsid w:val="00096332"/>
    <w:rsid w:val="000963F2"/>
    <w:rsid w:val="000A0C7D"/>
    <w:rsid w:val="000A60B1"/>
    <w:rsid w:val="000A78D9"/>
    <w:rsid w:val="000A7999"/>
    <w:rsid w:val="000A7F2B"/>
    <w:rsid w:val="000B14A3"/>
    <w:rsid w:val="000B23C9"/>
    <w:rsid w:val="000B251E"/>
    <w:rsid w:val="000B2A10"/>
    <w:rsid w:val="000B3BC4"/>
    <w:rsid w:val="000B4049"/>
    <w:rsid w:val="000B4DEF"/>
    <w:rsid w:val="000B5145"/>
    <w:rsid w:val="000B6A3B"/>
    <w:rsid w:val="000B6B16"/>
    <w:rsid w:val="000B6E98"/>
    <w:rsid w:val="000C508C"/>
    <w:rsid w:val="000C55AA"/>
    <w:rsid w:val="000C59E2"/>
    <w:rsid w:val="000C7122"/>
    <w:rsid w:val="000D043F"/>
    <w:rsid w:val="000D11BC"/>
    <w:rsid w:val="000D23CD"/>
    <w:rsid w:val="000D5548"/>
    <w:rsid w:val="000D66C2"/>
    <w:rsid w:val="000D7C49"/>
    <w:rsid w:val="000E0FDD"/>
    <w:rsid w:val="000E4118"/>
    <w:rsid w:val="000E7FEC"/>
    <w:rsid w:val="000F0123"/>
    <w:rsid w:val="000F15BD"/>
    <w:rsid w:val="000F2473"/>
    <w:rsid w:val="000F277C"/>
    <w:rsid w:val="000F2A11"/>
    <w:rsid w:val="000F3037"/>
    <w:rsid w:val="000F404D"/>
    <w:rsid w:val="000F4189"/>
    <w:rsid w:val="000F4B19"/>
    <w:rsid w:val="000F5BEA"/>
    <w:rsid w:val="000F5C02"/>
    <w:rsid w:val="000F6E11"/>
    <w:rsid w:val="0010016F"/>
    <w:rsid w:val="0010044D"/>
    <w:rsid w:val="00101BF7"/>
    <w:rsid w:val="00103E97"/>
    <w:rsid w:val="0010683F"/>
    <w:rsid w:val="00106987"/>
    <w:rsid w:val="0010756C"/>
    <w:rsid w:val="00107C79"/>
    <w:rsid w:val="001100EB"/>
    <w:rsid w:val="00110157"/>
    <w:rsid w:val="00113809"/>
    <w:rsid w:val="00113F48"/>
    <w:rsid w:val="00114C02"/>
    <w:rsid w:val="00115E8A"/>
    <w:rsid w:val="00116AC6"/>
    <w:rsid w:val="00123FA2"/>
    <w:rsid w:val="001251CB"/>
    <w:rsid w:val="0012543B"/>
    <w:rsid w:val="00126E67"/>
    <w:rsid w:val="00127FC5"/>
    <w:rsid w:val="0013053D"/>
    <w:rsid w:val="00132276"/>
    <w:rsid w:val="00133725"/>
    <w:rsid w:val="00135157"/>
    <w:rsid w:val="00135655"/>
    <w:rsid w:val="00135E5B"/>
    <w:rsid w:val="00135FD0"/>
    <w:rsid w:val="0013640D"/>
    <w:rsid w:val="001379F3"/>
    <w:rsid w:val="00143727"/>
    <w:rsid w:val="0014773C"/>
    <w:rsid w:val="00154DA4"/>
    <w:rsid w:val="00156E07"/>
    <w:rsid w:val="00157D86"/>
    <w:rsid w:val="00160310"/>
    <w:rsid w:val="00162005"/>
    <w:rsid w:val="001639F8"/>
    <w:rsid w:val="00163E7D"/>
    <w:rsid w:val="00165976"/>
    <w:rsid w:val="00165E50"/>
    <w:rsid w:val="001669A9"/>
    <w:rsid w:val="00167B09"/>
    <w:rsid w:val="00167B43"/>
    <w:rsid w:val="0017049D"/>
    <w:rsid w:val="001712DC"/>
    <w:rsid w:val="00177C54"/>
    <w:rsid w:val="0018389E"/>
    <w:rsid w:val="00185BB9"/>
    <w:rsid w:val="00185FA0"/>
    <w:rsid w:val="001862F1"/>
    <w:rsid w:val="001864C2"/>
    <w:rsid w:val="00186AB9"/>
    <w:rsid w:val="00186BCB"/>
    <w:rsid w:val="00186DDE"/>
    <w:rsid w:val="00187BB9"/>
    <w:rsid w:val="001900D9"/>
    <w:rsid w:val="001918EC"/>
    <w:rsid w:val="00192228"/>
    <w:rsid w:val="001936D4"/>
    <w:rsid w:val="00194043"/>
    <w:rsid w:val="001960B3"/>
    <w:rsid w:val="001A2200"/>
    <w:rsid w:val="001A44C1"/>
    <w:rsid w:val="001A4A9C"/>
    <w:rsid w:val="001A718F"/>
    <w:rsid w:val="001A71B1"/>
    <w:rsid w:val="001B19EE"/>
    <w:rsid w:val="001B1B7A"/>
    <w:rsid w:val="001B3926"/>
    <w:rsid w:val="001B3C8C"/>
    <w:rsid w:val="001B491D"/>
    <w:rsid w:val="001B508C"/>
    <w:rsid w:val="001B73A1"/>
    <w:rsid w:val="001B785B"/>
    <w:rsid w:val="001C0665"/>
    <w:rsid w:val="001C0D88"/>
    <w:rsid w:val="001C0E01"/>
    <w:rsid w:val="001C1481"/>
    <w:rsid w:val="001C1EEF"/>
    <w:rsid w:val="001C3925"/>
    <w:rsid w:val="001C4985"/>
    <w:rsid w:val="001C58B0"/>
    <w:rsid w:val="001D07B8"/>
    <w:rsid w:val="001D08AE"/>
    <w:rsid w:val="001D26B5"/>
    <w:rsid w:val="001D6BDE"/>
    <w:rsid w:val="001D73BC"/>
    <w:rsid w:val="001D7FEE"/>
    <w:rsid w:val="001E10C6"/>
    <w:rsid w:val="001E273B"/>
    <w:rsid w:val="001E2CA7"/>
    <w:rsid w:val="001E399B"/>
    <w:rsid w:val="001E43A3"/>
    <w:rsid w:val="001E484A"/>
    <w:rsid w:val="001E561B"/>
    <w:rsid w:val="001E6501"/>
    <w:rsid w:val="001F4130"/>
    <w:rsid w:val="001F46E5"/>
    <w:rsid w:val="001F6D1C"/>
    <w:rsid w:val="001F770A"/>
    <w:rsid w:val="001F7AD4"/>
    <w:rsid w:val="00200570"/>
    <w:rsid w:val="00200E48"/>
    <w:rsid w:val="0020276C"/>
    <w:rsid w:val="0020415F"/>
    <w:rsid w:val="00205FCF"/>
    <w:rsid w:val="00207082"/>
    <w:rsid w:val="002102FE"/>
    <w:rsid w:val="00212270"/>
    <w:rsid w:val="00213678"/>
    <w:rsid w:val="00213A14"/>
    <w:rsid w:val="00215EE3"/>
    <w:rsid w:val="0021795D"/>
    <w:rsid w:val="0022352E"/>
    <w:rsid w:val="00224F7E"/>
    <w:rsid w:val="00225CE6"/>
    <w:rsid w:val="00225D70"/>
    <w:rsid w:val="00227DC3"/>
    <w:rsid w:val="00232EA9"/>
    <w:rsid w:val="00233852"/>
    <w:rsid w:val="0023665B"/>
    <w:rsid w:val="002369B0"/>
    <w:rsid w:val="00236AB5"/>
    <w:rsid w:val="00236CB2"/>
    <w:rsid w:val="002404BB"/>
    <w:rsid w:val="002408D4"/>
    <w:rsid w:val="00240BA2"/>
    <w:rsid w:val="00241118"/>
    <w:rsid w:val="00241C43"/>
    <w:rsid w:val="00242389"/>
    <w:rsid w:val="00244190"/>
    <w:rsid w:val="002452FE"/>
    <w:rsid w:val="00245485"/>
    <w:rsid w:val="00245B7B"/>
    <w:rsid w:val="002460DD"/>
    <w:rsid w:val="00246C5A"/>
    <w:rsid w:val="00250B2A"/>
    <w:rsid w:val="00251410"/>
    <w:rsid w:val="00253B0E"/>
    <w:rsid w:val="0025588C"/>
    <w:rsid w:val="00256C15"/>
    <w:rsid w:val="00260C47"/>
    <w:rsid w:val="00260CA4"/>
    <w:rsid w:val="00262768"/>
    <w:rsid w:val="002648B0"/>
    <w:rsid w:val="0026568C"/>
    <w:rsid w:val="00265812"/>
    <w:rsid w:val="00265A16"/>
    <w:rsid w:val="00267236"/>
    <w:rsid w:val="002709AE"/>
    <w:rsid w:val="0027109B"/>
    <w:rsid w:val="002713D5"/>
    <w:rsid w:val="002739AD"/>
    <w:rsid w:val="0027439A"/>
    <w:rsid w:val="00281C2E"/>
    <w:rsid w:val="00283F4E"/>
    <w:rsid w:val="00284B9F"/>
    <w:rsid w:val="00285A77"/>
    <w:rsid w:val="00290007"/>
    <w:rsid w:val="002905D0"/>
    <w:rsid w:val="0029250D"/>
    <w:rsid w:val="00292590"/>
    <w:rsid w:val="00292D18"/>
    <w:rsid w:val="002933BA"/>
    <w:rsid w:val="002976EA"/>
    <w:rsid w:val="002A073D"/>
    <w:rsid w:val="002A0C25"/>
    <w:rsid w:val="002A2679"/>
    <w:rsid w:val="002A3A01"/>
    <w:rsid w:val="002A4680"/>
    <w:rsid w:val="002A475E"/>
    <w:rsid w:val="002A63AC"/>
    <w:rsid w:val="002A663D"/>
    <w:rsid w:val="002A6F33"/>
    <w:rsid w:val="002A73D4"/>
    <w:rsid w:val="002A758D"/>
    <w:rsid w:val="002A7DDA"/>
    <w:rsid w:val="002B02B9"/>
    <w:rsid w:val="002B0DA9"/>
    <w:rsid w:val="002B1548"/>
    <w:rsid w:val="002B2813"/>
    <w:rsid w:val="002B3950"/>
    <w:rsid w:val="002B39D6"/>
    <w:rsid w:val="002B445A"/>
    <w:rsid w:val="002B58B1"/>
    <w:rsid w:val="002B5F5F"/>
    <w:rsid w:val="002B5FC6"/>
    <w:rsid w:val="002C3C54"/>
    <w:rsid w:val="002C50C9"/>
    <w:rsid w:val="002D12E1"/>
    <w:rsid w:val="002D22D1"/>
    <w:rsid w:val="002D2A3E"/>
    <w:rsid w:val="002D2D59"/>
    <w:rsid w:val="002D43C3"/>
    <w:rsid w:val="002D4E28"/>
    <w:rsid w:val="002D50C7"/>
    <w:rsid w:val="002D5FF2"/>
    <w:rsid w:val="002D7DFA"/>
    <w:rsid w:val="002E0CCD"/>
    <w:rsid w:val="002E345F"/>
    <w:rsid w:val="002E4265"/>
    <w:rsid w:val="002E6716"/>
    <w:rsid w:val="002E6CD1"/>
    <w:rsid w:val="002E6FE0"/>
    <w:rsid w:val="002F1E55"/>
    <w:rsid w:val="002F30F6"/>
    <w:rsid w:val="002F31E4"/>
    <w:rsid w:val="002F4512"/>
    <w:rsid w:val="002F50E7"/>
    <w:rsid w:val="002F5A80"/>
    <w:rsid w:val="002F7129"/>
    <w:rsid w:val="00300994"/>
    <w:rsid w:val="0030135F"/>
    <w:rsid w:val="00303FA8"/>
    <w:rsid w:val="0030408E"/>
    <w:rsid w:val="003044CB"/>
    <w:rsid w:val="00304C7C"/>
    <w:rsid w:val="00305446"/>
    <w:rsid w:val="00305770"/>
    <w:rsid w:val="00305B99"/>
    <w:rsid w:val="00306F94"/>
    <w:rsid w:val="00307808"/>
    <w:rsid w:val="00311AC6"/>
    <w:rsid w:val="00311FBD"/>
    <w:rsid w:val="003123CD"/>
    <w:rsid w:val="00312929"/>
    <w:rsid w:val="00314A5E"/>
    <w:rsid w:val="00321CD8"/>
    <w:rsid w:val="00321D94"/>
    <w:rsid w:val="003273C8"/>
    <w:rsid w:val="003276C3"/>
    <w:rsid w:val="00330185"/>
    <w:rsid w:val="00330953"/>
    <w:rsid w:val="00336669"/>
    <w:rsid w:val="00336996"/>
    <w:rsid w:val="00341019"/>
    <w:rsid w:val="0034114D"/>
    <w:rsid w:val="00344D36"/>
    <w:rsid w:val="00346E1A"/>
    <w:rsid w:val="0035075E"/>
    <w:rsid w:val="003508F8"/>
    <w:rsid w:val="00350F2F"/>
    <w:rsid w:val="003529B0"/>
    <w:rsid w:val="00353E2B"/>
    <w:rsid w:val="003557DF"/>
    <w:rsid w:val="00357A35"/>
    <w:rsid w:val="00357E92"/>
    <w:rsid w:val="00360777"/>
    <w:rsid w:val="00363DBD"/>
    <w:rsid w:val="00365234"/>
    <w:rsid w:val="003665CB"/>
    <w:rsid w:val="003703CD"/>
    <w:rsid w:val="0037212A"/>
    <w:rsid w:val="003726A9"/>
    <w:rsid w:val="00372F10"/>
    <w:rsid w:val="00373805"/>
    <w:rsid w:val="00374629"/>
    <w:rsid w:val="003757DA"/>
    <w:rsid w:val="00375991"/>
    <w:rsid w:val="00376769"/>
    <w:rsid w:val="00380F50"/>
    <w:rsid w:val="003826BF"/>
    <w:rsid w:val="00382D3C"/>
    <w:rsid w:val="00383172"/>
    <w:rsid w:val="0038387C"/>
    <w:rsid w:val="00383BCE"/>
    <w:rsid w:val="0038449E"/>
    <w:rsid w:val="0038469E"/>
    <w:rsid w:val="00384E7C"/>
    <w:rsid w:val="00385A25"/>
    <w:rsid w:val="00385A37"/>
    <w:rsid w:val="00386AF6"/>
    <w:rsid w:val="00386B80"/>
    <w:rsid w:val="00386E7D"/>
    <w:rsid w:val="0038736E"/>
    <w:rsid w:val="00390A91"/>
    <w:rsid w:val="00390D7B"/>
    <w:rsid w:val="00392B60"/>
    <w:rsid w:val="00395B5C"/>
    <w:rsid w:val="00397299"/>
    <w:rsid w:val="003A04A3"/>
    <w:rsid w:val="003A35DC"/>
    <w:rsid w:val="003A5215"/>
    <w:rsid w:val="003A5D21"/>
    <w:rsid w:val="003A7118"/>
    <w:rsid w:val="003B0C7C"/>
    <w:rsid w:val="003B0D2D"/>
    <w:rsid w:val="003B268E"/>
    <w:rsid w:val="003B2FC8"/>
    <w:rsid w:val="003B43E6"/>
    <w:rsid w:val="003B6AE8"/>
    <w:rsid w:val="003B6FE8"/>
    <w:rsid w:val="003C0020"/>
    <w:rsid w:val="003C12F9"/>
    <w:rsid w:val="003C388B"/>
    <w:rsid w:val="003C69FD"/>
    <w:rsid w:val="003C7805"/>
    <w:rsid w:val="003C7DAC"/>
    <w:rsid w:val="003D02F7"/>
    <w:rsid w:val="003D073A"/>
    <w:rsid w:val="003D1004"/>
    <w:rsid w:val="003D2DC5"/>
    <w:rsid w:val="003D3C58"/>
    <w:rsid w:val="003D4718"/>
    <w:rsid w:val="003D5A5B"/>
    <w:rsid w:val="003D6451"/>
    <w:rsid w:val="003D68DA"/>
    <w:rsid w:val="003E0FD0"/>
    <w:rsid w:val="003E2EB9"/>
    <w:rsid w:val="003E3D0D"/>
    <w:rsid w:val="003E6D26"/>
    <w:rsid w:val="003E6FB1"/>
    <w:rsid w:val="003E7F8D"/>
    <w:rsid w:val="003F0CD9"/>
    <w:rsid w:val="003F11C5"/>
    <w:rsid w:val="003F2E03"/>
    <w:rsid w:val="003F4808"/>
    <w:rsid w:val="003F616B"/>
    <w:rsid w:val="003F6BBC"/>
    <w:rsid w:val="003F7505"/>
    <w:rsid w:val="003F7777"/>
    <w:rsid w:val="00401199"/>
    <w:rsid w:val="00403CB6"/>
    <w:rsid w:val="00404D50"/>
    <w:rsid w:val="0040558C"/>
    <w:rsid w:val="00405B20"/>
    <w:rsid w:val="0040742E"/>
    <w:rsid w:val="00411DCC"/>
    <w:rsid w:val="0041399F"/>
    <w:rsid w:val="0041662A"/>
    <w:rsid w:val="0042019B"/>
    <w:rsid w:val="00420AF4"/>
    <w:rsid w:val="004213EC"/>
    <w:rsid w:val="004224AC"/>
    <w:rsid w:val="004226A7"/>
    <w:rsid w:val="00423831"/>
    <w:rsid w:val="00424758"/>
    <w:rsid w:val="00426119"/>
    <w:rsid w:val="004266A5"/>
    <w:rsid w:val="00427A3B"/>
    <w:rsid w:val="00430000"/>
    <w:rsid w:val="00431377"/>
    <w:rsid w:val="0043368D"/>
    <w:rsid w:val="0043458F"/>
    <w:rsid w:val="00435D8C"/>
    <w:rsid w:val="0043766F"/>
    <w:rsid w:val="004400C6"/>
    <w:rsid w:val="00443BF2"/>
    <w:rsid w:val="00443D62"/>
    <w:rsid w:val="00447F56"/>
    <w:rsid w:val="004514B5"/>
    <w:rsid w:val="00453466"/>
    <w:rsid w:val="00455077"/>
    <w:rsid w:val="004576C8"/>
    <w:rsid w:val="00460020"/>
    <w:rsid w:val="00460ABA"/>
    <w:rsid w:val="00460ED5"/>
    <w:rsid w:val="0046212C"/>
    <w:rsid w:val="004639EB"/>
    <w:rsid w:val="00465659"/>
    <w:rsid w:val="00465747"/>
    <w:rsid w:val="00466144"/>
    <w:rsid w:val="0047148C"/>
    <w:rsid w:val="00472D21"/>
    <w:rsid w:val="00473C92"/>
    <w:rsid w:val="0047496E"/>
    <w:rsid w:val="0047498E"/>
    <w:rsid w:val="00476760"/>
    <w:rsid w:val="004767A7"/>
    <w:rsid w:val="00482BCF"/>
    <w:rsid w:val="00483E7D"/>
    <w:rsid w:val="004846CA"/>
    <w:rsid w:val="004855B8"/>
    <w:rsid w:val="00485BBB"/>
    <w:rsid w:val="00487266"/>
    <w:rsid w:val="0049036C"/>
    <w:rsid w:val="00490D9E"/>
    <w:rsid w:val="00491167"/>
    <w:rsid w:val="00491DA2"/>
    <w:rsid w:val="0049202B"/>
    <w:rsid w:val="00492215"/>
    <w:rsid w:val="00492E88"/>
    <w:rsid w:val="00493809"/>
    <w:rsid w:val="00493FFF"/>
    <w:rsid w:val="004A0EB5"/>
    <w:rsid w:val="004A27D9"/>
    <w:rsid w:val="004A5293"/>
    <w:rsid w:val="004A57F5"/>
    <w:rsid w:val="004A6C09"/>
    <w:rsid w:val="004A717A"/>
    <w:rsid w:val="004A7D7D"/>
    <w:rsid w:val="004B1DE5"/>
    <w:rsid w:val="004B24A1"/>
    <w:rsid w:val="004B355F"/>
    <w:rsid w:val="004B5A12"/>
    <w:rsid w:val="004B6DF8"/>
    <w:rsid w:val="004B7F6A"/>
    <w:rsid w:val="004C0B01"/>
    <w:rsid w:val="004C2000"/>
    <w:rsid w:val="004C2CCB"/>
    <w:rsid w:val="004C2FB6"/>
    <w:rsid w:val="004C3ACF"/>
    <w:rsid w:val="004C52B6"/>
    <w:rsid w:val="004C7DB8"/>
    <w:rsid w:val="004D098E"/>
    <w:rsid w:val="004D273C"/>
    <w:rsid w:val="004D3AD2"/>
    <w:rsid w:val="004D3E11"/>
    <w:rsid w:val="004D4232"/>
    <w:rsid w:val="004D53EF"/>
    <w:rsid w:val="004D65CB"/>
    <w:rsid w:val="004D6A2F"/>
    <w:rsid w:val="004D7441"/>
    <w:rsid w:val="004E0E09"/>
    <w:rsid w:val="004E1D70"/>
    <w:rsid w:val="004E52B1"/>
    <w:rsid w:val="004E5902"/>
    <w:rsid w:val="004E6271"/>
    <w:rsid w:val="004E720B"/>
    <w:rsid w:val="004E743C"/>
    <w:rsid w:val="004E77A4"/>
    <w:rsid w:val="004E7C6F"/>
    <w:rsid w:val="004F07A4"/>
    <w:rsid w:val="004F2215"/>
    <w:rsid w:val="004F2736"/>
    <w:rsid w:val="004F2B6F"/>
    <w:rsid w:val="004F2F49"/>
    <w:rsid w:val="004F348A"/>
    <w:rsid w:val="004F3DB2"/>
    <w:rsid w:val="004F53A3"/>
    <w:rsid w:val="00500FF1"/>
    <w:rsid w:val="00501CC0"/>
    <w:rsid w:val="00501FAF"/>
    <w:rsid w:val="00502D6F"/>
    <w:rsid w:val="0050356C"/>
    <w:rsid w:val="00504183"/>
    <w:rsid w:val="00506226"/>
    <w:rsid w:val="00510A2C"/>
    <w:rsid w:val="0051142B"/>
    <w:rsid w:val="00511E56"/>
    <w:rsid w:val="00512644"/>
    <w:rsid w:val="0051381F"/>
    <w:rsid w:val="0051526F"/>
    <w:rsid w:val="0051777C"/>
    <w:rsid w:val="005179EA"/>
    <w:rsid w:val="00520D1E"/>
    <w:rsid w:val="00521C87"/>
    <w:rsid w:val="00522383"/>
    <w:rsid w:val="0052305A"/>
    <w:rsid w:val="00523388"/>
    <w:rsid w:val="005246B9"/>
    <w:rsid w:val="00524757"/>
    <w:rsid w:val="00524F98"/>
    <w:rsid w:val="00525310"/>
    <w:rsid w:val="0052562A"/>
    <w:rsid w:val="0052656F"/>
    <w:rsid w:val="00526CB5"/>
    <w:rsid w:val="00530B57"/>
    <w:rsid w:val="005317E4"/>
    <w:rsid w:val="00533385"/>
    <w:rsid w:val="00535586"/>
    <w:rsid w:val="00535B95"/>
    <w:rsid w:val="00536E4D"/>
    <w:rsid w:val="0054078F"/>
    <w:rsid w:val="005408E4"/>
    <w:rsid w:val="005414BE"/>
    <w:rsid w:val="00542D54"/>
    <w:rsid w:val="00543AFE"/>
    <w:rsid w:val="00547F6B"/>
    <w:rsid w:val="005502C0"/>
    <w:rsid w:val="00551B49"/>
    <w:rsid w:val="005562C3"/>
    <w:rsid w:val="00557BA5"/>
    <w:rsid w:val="00560018"/>
    <w:rsid w:val="00560963"/>
    <w:rsid w:val="005613D1"/>
    <w:rsid w:val="00561C82"/>
    <w:rsid w:val="0056359C"/>
    <w:rsid w:val="00564D0A"/>
    <w:rsid w:val="005659BA"/>
    <w:rsid w:val="005667CB"/>
    <w:rsid w:val="00567682"/>
    <w:rsid w:val="00570C52"/>
    <w:rsid w:val="00571E1E"/>
    <w:rsid w:val="00571FB6"/>
    <w:rsid w:val="005730C7"/>
    <w:rsid w:val="005731D0"/>
    <w:rsid w:val="00573D41"/>
    <w:rsid w:val="00573DEA"/>
    <w:rsid w:val="00574188"/>
    <w:rsid w:val="0057766F"/>
    <w:rsid w:val="00577BBE"/>
    <w:rsid w:val="005821E7"/>
    <w:rsid w:val="005827A4"/>
    <w:rsid w:val="00583BFA"/>
    <w:rsid w:val="00584F6F"/>
    <w:rsid w:val="00585544"/>
    <w:rsid w:val="00586C93"/>
    <w:rsid w:val="005876E0"/>
    <w:rsid w:val="005904D6"/>
    <w:rsid w:val="00593FCA"/>
    <w:rsid w:val="0059451E"/>
    <w:rsid w:val="00595955"/>
    <w:rsid w:val="00596A58"/>
    <w:rsid w:val="00596E0D"/>
    <w:rsid w:val="005A157D"/>
    <w:rsid w:val="005A3653"/>
    <w:rsid w:val="005A4A10"/>
    <w:rsid w:val="005A6BAD"/>
    <w:rsid w:val="005A746F"/>
    <w:rsid w:val="005B05D4"/>
    <w:rsid w:val="005B0866"/>
    <w:rsid w:val="005B110B"/>
    <w:rsid w:val="005B11DE"/>
    <w:rsid w:val="005B19F2"/>
    <w:rsid w:val="005B2E5A"/>
    <w:rsid w:val="005B4090"/>
    <w:rsid w:val="005B4D5F"/>
    <w:rsid w:val="005B7098"/>
    <w:rsid w:val="005B7946"/>
    <w:rsid w:val="005C0A36"/>
    <w:rsid w:val="005C2992"/>
    <w:rsid w:val="005C2CC7"/>
    <w:rsid w:val="005C2F86"/>
    <w:rsid w:val="005D1DAD"/>
    <w:rsid w:val="005D2DC6"/>
    <w:rsid w:val="005D3F9D"/>
    <w:rsid w:val="005D44A5"/>
    <w:rsid w:val="005D5D1E"/>
    <w:rsid w:val="005E1119"/>
    <w:rsid w:val="005E19E4"/>
    <w:rsid w:val="005E1B33"/>
    <w:rsid w:val="005E1BEC"/>
    <w:rsid w:val="005E30AC"/>
    <w:rsid w:val="005E40BB"/>
    <w:rsid w:val="005E4372"/>
    <w:rsid w:val="005E5567"/>
    <w:rsid w:val="005E6FE4"/>
    <w:rsid w:val="005E7AC9"/>
    <w:rsid w:val="005F1719"/>
    <w:rsid w:val="005F1AE8"/>
    <w:rsid w:val="005F3B84"/>
    <w:rsid w:val="005F48CF"/>
    <w:rsid w:val="005F5714"/>
    <w:rsid w:val="005F6FEA"/>
    <w:rsid w:val="00600974"/>
    <w:rsid w:val="00600EA4"/>
    <w:rsid w:val="006045CD"/>
    <w:rsid w:val="00607522"/>
    <w:rsid w:val="00610C37"/>
    <w:rsid w:val="00612899"/>
    <w:rsid w:val="0061390D"/>
    <w:rsid w:val="0061523C"/>
    <w:rsid w:val="00615DB4"/>
    <w:rsid w:val="006175FC"/>
    <w:rsid w:val="00620EA6"/>
    <w:rsid w:val="0062235A"/>
    <w:rsid w:val="006226F4"/>
    <w:rsid w:val="00627237"/>
    <w:rsid w:val="00630FE3"/>
    <w:rsid w:val="00631709"/>
    <w:rsid w:val="00632674"/>
    <w:rsid w:val="006326BF"/>
    <w:rsid w:val="00633BE8"/>
    <w:rsid w:val="00633E2B"/>
    <w:rsid w:val="00635E31"/>
    <w:rsid w:val="0063765B"/>
    <w:rsid w:val="0064026D"/>
    <w:rsid w:val="00642E4E"/>
    <w:rsid w:val="00643E13"/>
    <w:rsid w:val="00644F84"/>
    <w:rsid w:val="00644FF3"/>
    <w:rsid w:val="00650685"/>
    <w:rsid w:val="00650E85"/>
    <w:rsid w:val="0065197D"/>
    <w:rsid w:val="00653536"/>
    <w:rsid w:val="006548F8"/>
    <w:rsid w:val="0065565A"/>
    <w:rsid w:val="00656917"/>
    <w:rsid w:val="00657983"/>
    <w:rsid w:val="00660995"/>
    <w:rsid w:val="00665D65"/>
    <w:rsid w:val="00665E92"/>
    <w:rsid w:val="00666528"/>
    <w:rsid w:val="006674A9"/>
    <w:rsid w:val="0067010A"/>
    <w:rsid w:val="00671A06"/>
    <w:rsid w:val="00671CAC"/>
    <w:rsid w:val="00675A7E"/>
    <w:rsid w:val="00676139"/>
    <w:rsid w:val="0067644D"/>
    <w:rsid w:val="00684F88"/>
    <w:rsid w:val="006857F7"/>
    <w:rsid w:val="006860FF"/>
    <w:rsid w:val="006862F8"/>
    <w:rsid w:val="006902F2"/>
    <w:rsid w:val="006932A7"/>
    <w:rsid w:val="00694B75"/>
    <w:rsid w:val="00695871"/>
    <w:rsid w:val="00695D3E"/>
    <w:rsid w:val="00696656"/>
    <w:rsid w:val="006979C4"/>
    <w:rsid w:val="006A4243"/>
    <w:rsid w:val="006A52D9"/>
    <w:rsid w:val="006A64B1"/>
    <w:rsid w:val="006A69AB"/>
    <w:rsid w:val="006A79DD"/>
    <w:rsid w:val="006B31F7"/>
    <w:rsid w:val="006B437A"/>
    <w:rsid w:val="006B4DBB"/>
    <w:rsid w:val="006B6775"/>
    <w:rsid w:val="006B6F69"/>
    <w:rsid w:val="006C0656"/>
    <w:rsid w:val="006C1316"/>
    <w:rsid w:val="006C139C"/>
    <w:rsid w:val="006C14B7"/>
    <w:rsid w:val="006C2807"/>
    <w:rsid w:val="006C38E6"/>
    <w:rsid w:val="006C4BAD"/>
    <w:rsid w:val="006C7662"/>
    <w:rsid w:val="006D1BB6"/>
    <w:rsid w:val="006D2033"/>
    <w:rsid w:val="006D317C"/>
    <w:rsid w:val="006D31E1"/>
    <w:rsid w:val="006D6E8A"/>
    <w:rsid w:val="006E00A2"/>
    <w:rsid w:val="006E1588"/>
    <w:rsid w:val="006E2396"/>
    <w:rsid w:val="006E2555"/>
    <w:rsid w:val="006E3F8C"/>
    <w:rsid w:val="006E61F8"/>
    <w:rsid w:val="006E786A"/>
    <w:rsid w:val="006F04AB"/>
    <w:rsid w:val="006F0F0A"/>
    <w:rsid w:val="006F3490"/>
    <w:rsid w:val="006F4555"/>
    <w:rsid w:val="006F499E"/>
    <w:rsid w:val="006F501A"/>
    <w:rsid w:val="006F64A2"/>
    <w:rsid w:val="006F74C5"/>
    <w:rsid w:val="006F79DF"/>
    <w:rsid w:val="00701B60"/>
    <w:rsid w:val="00705E21"/>
    <w:rsid w:val="007060D7"/>
    <w:rsid w:val="00706268"/>
    <w:rsid w:val="00707AA8"/>
    <w:rsid w:val="007100EF"/>
    <w:rsid w:val="00712E11"/>
    <w:rsid w:val="0071510D"/>
    <w:rsid w:val="00716D3B"/>
    <w:rsid w:val="007170B5"/>
    <w:rsid w:val="00717790"/>
    <w:rsid w:val="007220C1"/>
    <w:rsid w:val="00723DE9"/>
    <w:rsid w:val="0072438B"/>
    <w:rsid w:val="0072448A"/>
    <w:rsid w:val="00724568"/>
    <w:rsid w:val="00724A54"/>
    <w:rsid w:val="00724D12"/>
    <w:rsid w:val="00726FB4"/>
    <w:rsid w:val="00730258"/>
    <w:rsid w:val="007303E1"/>
    <w:rsid w:val="00730B99"/>
    <w:rsid w:val="00731963"/>
    <w:rsid w:val="00732992"/>
    <w:rsid w:val="007357CB"/>
    <w:rsid w:val="007357F4"/>
    <w:rsid w:val="0074267F"/>
    <w:rsid w:val="00742BC8"/>
    <w:rsid w:val="00744760"/>
    <w:rsid w:val="00744B18"/>
    <w:rsid w:val="007476EC"/>
    <w:rsid w:val="00750775"/>
    <w:rsid w:val="00750A7B"/>
    <w:rsid w:val="00751BC3"/>
    <w:rsid w:val="007571DF"/>
    <w:rsid w:val="007614A6"/>
    <w:rsid w:val="00762342"/>
    <w:rsid w:val="007626D2"/>
    <w:rsid w:val="00762AA6"/>
    <w:rsid w:val="00762ED4"/>
    <w:rsid w:val="00765681"/>
    <w:rsid w:val="0076625C"/>
    <w:rsid w:val="00766B33"/>
    <w:rsid w:val="0076706B"/>
    <w:rsid w:val="00767A1B"/>
    <w:rsid w:val="007700E3"/>
    <w:rsid w:val="00773C95"/>
    <w:rsid w:val="00774295"/>
    <w:rsid w:val="00775B8F"/>
    <w:rsid w:val="00775BA2"/>
    <w:rsid w:val="00776E97"/>
    <w:rsid w:val="0077729B"/>
    <w:rsid w:val="007808FE"/>
    <w:rsid w:val="00782ABB"/>
    <w:rsid w:val="007852A8"/>
    <w:rsid w:val="007874AE"/>
    <w:rsid w:val="00790163"/>
    <w:rsid w:val="0079331D"/>
    <w:rsid w:val="00793CB0"/>
    <w:rsid w:val="00794E79"/>
    <w:rsid w:val="007953D1"/>
    <w:rsid w:val="00796626"/>
    <w:rsid w:val="007A0FFA"/>
    <w:rsid w:val="007A2760"/>
    <w:rsid w:val="007A2EAF"/>
    <w:rsid w:val="007A3213"/>
    <w:rsid w:val="007A7808"/>
    <w:rsid w:val="007A7C54"/>
    <w:rsid w:val="007A7E7C"/>
    <w:rsid w:val="007B3DB1"/>
    <w:rsid w:val="007B52A5"/>
    <w:rsid w:val="007B5B5F"/>
    <w:rsid w:val="007B7D42"/>
    <w:rsid w:val="007C005D"/>
    <w:rsid w:val="007C0451"/>
    <w:rsid w:val="007C0E07"/>
    <w:rsid w:val="007C112C"/>
    <w:rsid w:val="007C2AA8"/>
    <w:rsid w:val="007C3F97"/>
    <w:rsid w:val="007C52A4"/>
    <w:rsid w:val="007C5709"/>
    <w:rsid w:val="007C5D77"/>
    <w:rsid w:val="007D0260"/>
    <w:rsid w:val="007D2BCE"/>
    <w:rsid w:val="007D4876"/>
    <w:rsid w:val="007D4CFB"/>
    <w:rsid w:val="007D4EC3"/>
    <w:rsid w:val="007D50F8"/>
    <w:rsid w:val="007D6398"/>
    <w:rsid w:val="007D7D66"/>
    <w:rsid w:val="007D7F15"/>
    <w:rsid w:val="007E1B5C"/>
    <w:rsid w:val="007E37F7"/>
    <w:rsid w:val="007E57F3"/>
    <w:rsid w:val="007E5F46"/>
    <w:rsid w:val="007E6032"/>
    <w:rsid w:val="007E6B4D"/>
    <w:rsid w:val="007F1618"/>
    <w:rsid w:val="007F1EBC"/>
    <w:rsid w:val="007F20A6"/>
    <w:rsid w:val="007F265D"/>
    <w:rsid w:val="007F3AE1"/>
    <w:rsid w:val="007F71A1"/>
    <w:rsid w:val="007F791D"/>
    <w:rsid w:val="00802291"/>
    <w:rsid w:val="00802EF2"/>
    <w:rsid w:val="008064CC"/>
    <w:rsid w:val="008073FA"/>
    <w:rsid w:val="00807431"/>
    <w:rsid w:val="00807730"/>
    <w:rsid w:val="008108B2"/>
    <w:rsid w:val="008115FD"/>
    <w:rsid w:val="0081277E"/>
    <w:rsid w:val="0081646A"/>
    <w:rsid w:val="00817301"/>
    <w:rsid w:val="0082072A"/>
    <w:rsid w:val="00822E00"/>
    <w:rsid w:val="00822E33"/>
    <w:rsid w:val="00824CB9"/>
    <w:rsid w:val="00832A88"/>
    <w:rsid w:val="0083504C"/>
    <w:rsid w:val="008354A6"/>
    <w:rsid w:val="0083591B"/>
    <w:rsid w:val="008367EA"/>
    <w:rsid w:val="00837674"/>
    <w:rsid w:val="00837C26"/>
    <w:rsid w:val="00840772"/>
    <w:rsid w:val="00840774"/>
    <w:rsid w:val="00841464"/>
    <w:rsid w:val="00842430"/>
    <w:rsid w:val="0084265A"/>
    <w:rsid w:val="00844793"/>
    <w:rsid w:val="00846B49"/>
    <w:rsid w:val="00847082"/>
    <w:rsid w:val="00851BAA"/>
    <w:rsid w:val="008523B7"/>
    <w:rsid w:val="00853A12"/>
    <w:rsid w:val="00855FDA"/>
    <w:rsid w:val="00857614"/>
    <w:rsid w:val="0086012F"/>
    <w:rsid w:val="00860D60"/>
    <w:rsid w:val="00861706"/>
    <w:rsid w:val="00864F5C"/>
    <w:rsid w:val="00865489"/>
    <w:rsid w:val="008655AB"/>
    <w:rsid w:val="00870952"/>
    <w:rsid w:val="008717AD"/>
    <w:rsid w:val="0087221A"/>
    <w:rsid w:val="00873C43"/>
    <w:rsid w:val="00873DB4"/>
    <w:rsid w:val="008755CE"/>
    <w:rsid w:val="00875BF3"/>
    <w:rsid w:val="0088047D"/>
    <w:rsid w:val="00880CE9"/>
    <w:rsid w:val="00880FE1"/>
    <w:rsid w:val="00881388"/>
    <w:rsid w:val="00881C9A"/>
    <w:rsid w:val="0088353F"/>
    <w:rsid w:val="00883AEC"/>
    <w:rsid w:val="00884DB2"/>
    <w:rsid w:val="00887B50"/>
    <w:rsid w:val="00890C60"/>
    <w:rsid w:val="008916DE"/>
    <w:rsid w:val="008920F8"/>
    <w:rsid w:val="0089326F"/>
    <w:rsid w:val="00893284"/>
    <w:rsid w:val="00893E91"/>
    <w:rsid w:val="008942F9"/>
    <w:rsid w:val="00896209"/>
    <w:rsid w:val="008968E6"/>
    <w:rsid w:val="0089765D"/>
    <w:rsid w:val="008A12FC"/>
    <w:rsid w:val="008A1E93"/>
    <w:rsid w:val="008A2AF3"/>
    <w:rsid w:val="008A4038"/>
    <w:rsid w:val="008A516B"/>
    <w:rsid w:val="008B1DEF"/>
    <w:rsid w:val="008B30E9"/>
    <w:rsid w:val="008B662A"/>
    <w:rsid w:val="008C2217"/>
    <w:rsid w:val="008C4DD4"/>
    <w:rsid w:val="008C53A7"/>
    <w:rsid w:val="008D03D0"/>
    <w:rsid w:val="008D19A7"/>
    <w:rsid w:val="008D215D"/>
    <w:rsid w:val="008D2AC8"/>
    <w:rsid w:val="008D3BEC"/>
    <w:rsid w:val="008D466C"/>
    <w:rsid w:val="008D5012"/>
    <w:rsid w:val="008D5964"/>
    <w:rsid w:val="008D5D55"/>
    <w:rsid w:val="008D7AF8"/>
    <w:rsid w:val="008E0778"/>
    <w:rsid w:val="008E1EEB"/>
    <w:rsid w:val="008E4E6B"/>
    <w:rsid w:val="008E4F29"/>
    <w:rsid w:val="008E781D"/>
    <w:rsid w:val="008F1608"/>
    <w:rsid w:val="008F22CB"/>
    <w:rsid w:val="008F27F4"/>
    <w:rsid w:val="008F3DA4"/>
    <w:rsid w:val="008F4233"/>
    <w:rsid w:val="008F567A"/>
    <w:rsid w:val="008F584E"/>
    <w:rsid w:val="008F7BC7"/>
    <w:rsid w:val="009021CD"/>
    <w:rsid w:val="009022BB"/>
    <w:rsid w:val="009044EB"/>
    <w:rsid w:val="00905A4C"/>
    <w:rsid w:val="00907751"/>
    <w:rsid w:val="0091086F"/>
    <w:rsid w:val="00913859"/>
    <w:rsid w:val="00913D63"/>
    <w:rsid w:val="00914212"/>
    <w:rsid w:val="00914A77"/>
    <w:rsid w:val="00915F8B"/>
    <w:rsid w:val="00916163"/>
    <w:rsid w:val="00916868"/>
    <w:rsid w:val="00916D1F"/>
    <w:rsid w:val="00917542"/>
    <w:rsid w:val="009201C5"/>
    <w:rsid w:val="00924BBF"/>
    <w:rsid w:val="00926612"/>
    <w:rsid w:val="0093156E"/>
    <w:rsid w:val="00931F7D"/>
    <w:rsid w:val="00932120"/>
    <w:rsid w:val="0093242B"/>
    <w:rsid w:val="0093282F"/>
    <w:rsid w:val="00932BBF"/>
    <w:rsid w:val="0093597E"/>
    <w:rsid w:val="00935E21"/>
    <w:rsid w:val="00936515"/>
    <w:rsid w:val="00936E5B"/>
    <w:rsid w:val="00936F81"/>
    <w:rsid w:val="009378B3"/>
    <w:rsid w:val="00937A7F"/>
    <w:rsid w:val="00937EE9"/>
    <w:rsid w:val="00941829"/>
    <w:rsid w:val="00941933"/>
    <w:rsid w:val="00941BAA"/>
    <w:rsid w:val="00941EDD"/>
    <w:rsid w:val="00944714"/>
    <w:rsid w:val="009451EC"/>
    <w:rsid w:val="00947F23"/>
    <w:rsid w:val="00951FA7"/>
    <w:rsid w:val="009544C0"/>
    <w:rsid w:val="00956660"/>
    <w:rsid w:val="009574ED"/>
    <w:rsid w:val="00957E8A"/>
    <w:rsid w:val="00957ED0"/>
    <w:rsid w:val="009608E9"/>
    <w:rsid w:val="009623C8"/>
    <w:rsid w:val="00963C58"/>
    <w:rsid w:val="0096435F"/>
    <w:rsid w:val="009728C6"/>
    <w:rsid w:val="00972E59"/>
    <w:rsid w:val="009732D9"/>
    <w:rsid w:val="009741CA"/>
    <w:rsid w:val="00975317"/>
    <w:rsid w:val="009816DC"/>
    <w:rsid w:val="0098251E"/>
    <w:rsid w:val="0098395E"/>
    <w:rsid w:val="009840DD"/>
    <w:rsid w:val="0098594B"/>
    <w:rsid w:val="00986404"/>
    <w:rsid w:val="00992463"/>
    <w:rsid w:val="0099404F"/>
    <w:rsid w:val="0099572B"/>
    <w:rsid w:val="009976A2"/>
    <w:rsid w:val="009A1968"/>
    <w:rsid w:val="009A21F1"/>
    <w:rsid w:val="009A45EA"/>
    <w:rsid w:val="009A48E8"/>
    <w:rsid w:val="009A4CC5"/>
    <w:rsid w:val="009A6B9E"/>
    <w:rsid w:val="009A7513"/>
    <w:rsid w:val="009B0561"/>
    <w:rsid w:val="009B15EB"/>
    <w:rsid w:val="009B28D9"/>
    <w:rsid w:val="009B2B03"/>
    <w:rsid w:val="009B3A3B"/>
    <w:rsid w:val="009B43BD"/>
    <w:rsid w:val="009B64E7"/>
    <w:rsid w:val="009B7E3C"/>
    <w:rsid w:val="009C1582"/>
    <w:rsid w:val="009C18F0"/>
    <w:rsid w:val="009C1EAC"/>
    <w:rsid w:val="009C1FF2"/>
    <w:rsid w:val="009C2234"/>
    <w:rsid w:val="009C3200"/>
    <w:rsid w:val="009C40EA"/>
    <w:rsid w:val="009C4CD7"/>
    <w:rsid w:val="009C51A1"/>
    <w:rsid w:val="009D0BB1"/>
    <w:rsid w:val="009D2F91"/>
    <w:rsid w:val="009D39DC"/>
    <w:rsid w:val="009D53D6"/>
    <w:rsid w:val="009E1ACE"/>
    <w:rsid w:val="009E4A5E"/>
    <w:rsid w:val="009E4BA6"/>
    <w:rsid w:val="009E7474"/>
    <w:rsid w:val="009F0174"/>
    <w:rsid w:val="009F0DD5"/>
    <w:rsid w:val="009F224A"/>
    <w:rsid w:val="009F2DE3"/>
    <w:rsid w:val="009F3415"/>
    <w:rsid w:val="009F4BA5"/>
    <w:rsid w:val="009F6EE5"/>
    <w:rsid w:val="00A03088"/>
    <w:rsid w:val="00A054A5"/>
    <w:rsid w:val="00A06B86"/>
    <w:rsid w:val="00A10C1E"/>
    <w:rsid w:val="00A11D23"/>
    <w:rsid w:val="00A11E1F"/>
    <w:rsid w:val="00A15FB5"/>
    <w:rsid w:val="00A161A9"/>
    <w:rsid w:val="00A16AAC"/>
    <w:rsid w:val="00A21234"/>
    <w:rsid w:val="00A21EA2"/>
    <w:rsid w:val="00A221F3"/>
    <w:rsid w:val="00A2363D"/>
    <w:rsid w:val="00A24CB5"/>
    <w:rsid w:val="00A25676"/>
    <w:rsid w:val="00A3093E"/>
    <w:rsid w:val="00A31F56"/>
    <w:rsid w:val="00A33128"/>
    <w:rsid w:val="00A341C2"/>
    <w:rsid w:val="00A43BDC"/>
    <w:rsid w:val="00A44C61"/>
    <w:rsid w:val="00A44CFE"/>
    <w:rsid w:val="00A45F7E"/>
    <w:rsid w:val="00A463CC"/>
    <w:rsid w:val="00A46848"/>
    <w:rsid w:val="00A51004"/>
    <w:rsid w:val="00A53192"/>
    <w:rsid w:val="00A533D7"/>
    <w:rsid w:val="00A533D8"/>
    <w:rsid w:val="00A53689"/>
    <w:rsid w:val="00A5501C"/>
    <w:rsid w:val="00A57430"/>
    <w:rsid w:val="00A574DE"/>
    <w:rsid w:val="00A60D24"/>
    <w:rsid w:val="00A6377F"/>
    <w:rsid w:val="00A65EDC"/>
    <w:rsid w:val="00A67AC1"/>
    <w:rsid w:val="00A71BBD"/>
    <w:rsid w:val="00A71CC2"/>
    <w:rsid w:val="00A7325F"/>
    <w:rsid w:val="00A73954"/>
    <w:rsid w:val="00A73CEC"/>
    <w:rsid w:val="00A74E98"/>
    <w:rsid w:val="00A81FBC"/>
    <w:rsid w:val="00A87712"/>
    <w:rsid w:val="00A878CD"/>
    <w:rsid w:val="00A92152"/>
    <w:rsid w:val="00A93281"/>
    <w:rsid w:val="00A93B12"/>
    <w:rsid w:val="00A941EA"/>
    <w:rsid w:val="00A95997"/>
    <w:rsid w:val="00A97E53"/>
    <w:rsid w:val="00AA29E1"/>
    <w:rsid w:val="00AA3545"/>
    <w:rsid w:val="00AA4F52"/>
    <w:rsid w:val="00AA666A"/>
    <w:rsid w:val="00AA7893"/>
    <w:rsid w:val="00AB152D"/>
    <w:rsid w:val="00AB182D"/>
    <w:rsid w:val="00AB18C2"/>
    <w:rsid w:val="00AB264E"/>
    <w:rsid w:val="00AB2D3F"/>
    <w:rsid w:val="00AB4499"/>
    <w:rsid w:val="00AB515D"/>
    <w:rsid w:val="00AB5ED9"/>
    <w:rsid w:val="00AB6280"/>
    <w:rsid w:val="00AB6CEE"/>
    <w:rsid w:val="00AB734E"/>
    <w:rsid w:val="00AC0841"/>
    <w:rsid w:val="00AC1356"/>
    <w:rsid w:val="00AC35F5"/>
    <w:rsid w:val="00AC5C22"/>
    <w:rsid w:val="00AC60EA"/>
    <w:rsid w:val="00AC6B5B"/>
    <w:rsid w:val="00AC72FD"/>
    <w:rsid w:val="00AD01BE"/>
    <w:rsid w:val="00AD10BA"/>
    <w:rsid w:val="00AD4139"/>
    <w:rsid w:val="00AE28A9"/>
    <w:rsid w:val="00AE4E63"/>
    <w:rsid w:val="00AE50B4"/>
    <w:rsid w:val="00AE5565"/>
    <w:rsid w:val="00AF0678"/>
    <w:rsid w:val="00AF138A"/>
    <w:rsid w:val="00AF26ED"/>
    <w:rsid w:val="00AF3309"/>
    <w:rsid w:val="00AF7B77"/>
    <w:rsid w:val="00B000F9"/>
    <w:rsid w:val="00B00DE1"/>
    <w:rsid w:val="00B01C36"/>
    <w:rsid w:val="00B07524"/>
    <w:rsid w:val="00B0795E"/>
    <w:rsid w:val="00B10799"/>
    <w:rsid w:val="00B10F92"/>
    <w:rsid w:val="00B12E9B"/>
    <w:rsid w:val="00B139F0"/>
    <w:rsid w:val="00B13CFF"/>
    <w:rsid w:val="00B146D2"/>
    <w:rsid w:val="00B15B1A"/>
    <w:rsid w:val="00B17E9E"/>
    <w:rsid w:val="00B17ECB"/>
    <w:rsid w:val="00B204B7"/>
    <w:rsid w:val="00B2053B"/>
    <w:rsid w:val="00B21489"/>
    <w:rsid w:val="00B21C23"/>
    <w:rsid w:val="00B226C5"/>
    <w:rsid w:val="00B244AC"/>
    <w:rsid w:val="00B24EF7"/>
    <w:rsid w:val="00B2585E"/>
    <w:rsid w:val="00B25A41"/>
    <w:rsid w:val="00B30063"/>
    <w:rsid w:val="00B306E5"/>
    <w:rsid w:val="00B3229B"/>
    <w:rsid w:val="00B335E0"/>
    <w:rsid w:val="00B3409A"/>
    <w:rsid w:val="00B3477F"/>
    <w:rsid w:val="00B34FED"/>
    <w:rsid w:val="00B359C1"/>
    <w:rsid w:val="00B36D6E"/>
    <w:rsid w:val="00B416AA"/>
    <w:rsid w:val="00B42371"/>
    <w:rsid w:val="00B4362B"/>
    <w:rsid w:val="00B43CEE"/>
    <w:rsid w:val="00B44864"/>
    <w:rsid w:val="00B44DE2"/>
    <w:rsid w:val="00B519BC"/>
    <w:rsid w:val="00B5231B"/>
    <w:rsid w:val="00B536B4"/>
    <w:rsid w:val="00B537D5"/>
    <w:rsid w:val="00B53B4E"/>
    <w:rsid w:val="00B53DB5"/>
    <w:rsid w:val="00B54204"/>
    <w:rsid w:val="00B544D9"/>
    <w:rsid w:val="00B558A6"/>
    <w:rsid w:val="00B5595A"/>
    <w:rsid w:val="00B57B74"/>
    <w:rsid w:val="00B61EFE"/>
    <w:rsid w:val="00B61F29"/>
    <w:rsid w:val="00B65A92"/>
    <w:rsid w:val="00B65AC2"/>
    <w:rsid w:val="00B66828"/>
    <w:rsid w:val="00B71A6A"/>
    <w:rsid w:val="00B732DB"/>
    <w:rsid w:val="00B73379"/>
    <w:rsid w:val="00B74AC5"/>
    <w:rsid w:val="00B753B7"/>
    <w:rsid w:val="00B75DA2"/>
    <w:rsid w:val="00B76275"/>
    <w:rsid w:val="00B76BA3"/>
    <w:rsid w:val="00B76C23"/>
    <w:rsid w:val="00B77A87"/>
    <w:rsid w:val="00B80428"/>
    <w:rsid w:val="00B8082E"/>
    <w:rsid w:val="00B81EBE"/>
    <w:rsid w:val="00B84C21"/>
    <w:rsid w:val="00B87BBA"/>
    <w:rsid w:val="00B90A78"/>
    <w:rsid w:val="00B920FF"/>
    <w:rsid w:val="00B922B5"/>
    <w:rsid w:val="00B93A1C"/>
    <w:rsid w:val="00B93DC4"/>
    <w:rsid w:val="00B940C8"/>
    <w:rsid w:val="00B95110"/>
    <w:rsid w:val="00BA0B72"/>
    <w:rsid w:val="00BA0ED6"/>
    <w:rsid w:val="00BA1A1D"/>
    <w:rsid w:val="00BA2782"/>
    <w:rsid w:val="00BA3275"/>
    <w:rsid w:val="00BA511A"/>
    <w:rsid w:val="00BA5CFC"/>
    <w:rsid w:val="00BA5F28"/>
    <w:rsid w:val="00BA6711"/>
    <w:rsid w:val="00BA7351"/>
    <w:rsid w:val="00BB0C6E"/>
    <w:rsid w:val="00BB1ECC"/>
    <w:rsid w:val="00BB206D"/>
    <w:rsid w:val="00BB2DB8"/>
    <w:rsid w:val="00BB32AF"/>
    <w:rsid w:val="00BB5146"/>
    <w:rsid w:val="00BB5A6B"/>
    <w:rsid w:val="00BC37B9"/>
    <w:rsid w:val="00BC49FF"/>
    <w:rsid w:val="00BC5A41"/>
    <w:rsid w:val="00BC6CC1"/>
    <w:rsid w:val="00BD027C"/>
    <w:rsid w:val="00BD0D00"/>
    <w:rsid w:val="00BD342D"/>
    <w:rsid w:val="00BD57EF"/>
    <w:rsid w:val="00BE13EA"/>
    <w:rsid w:val="00BE3A89"/>
    <w:rsid w:val="00BE3DE4"/>
    <w:rsid w:val="00BE46D5"/>
    <w:rsid w:val="00BE4F9C"/>
    <w:rsid w:val="00BE5F6F"/>
    <w:rsid w:val="00BE7BDB"/>
    <w:rsid w:val="00BF0AC4"/>
    <w:rsid w:val="00BF0D0F"/>
    <w:rsid w:val="00BF1682"/>
    <w:rsid w:val="00BF3C84"/>
    <w:rsid w:val="00BF4A2A"/>
    <w:rsid w:val="00BF55B4"/>
    <w:rsid w:val="00BF6067"/>
    <w:rsid w:val="00BF72D2"/>
    <w:rsid w:val="00BF7875"/>
    <w:rsid w:val="00C002AC"/>
    <w:rsid w:val="00C0174C"/>
    <w:rsid w:val="00C02B9C"/>
    <w:rsid w:val="00C02FCE"/>
    <w:rsid w:val="00C0387B"/>
    <w:rsid w:val="00C051E5"/>
    <w:rsid w:val="00C05D88"/>
    <w:rsid w:val="00C07D86"/>
    <w:rsid w:val="00C107E1"/>
    <w:rsid w:val="00C14A71"/>
    <w:rsid w:val="00C16000"/>
    <w:rsid w:val="00C16126"/>
    <w:rsid w:val="00C167CB"/>
    <w:rsid w:val="00C20CEC"/>
    <w:rsid w:val="00C2265C"/>
    <w:rsid w:val="00C23931"/>
    <w:rsid w:val="00C24296"/>
    <w:rsid w:val="00C25609"/>
    <w:rsid w:val="00C27D5C"/>
    <w:rsid w:val="00C31BA1"/>
    <w:rsid w:val="00C34212"/>
    <w:rsid w:val="00C3449B"/>
    <w:rsid w:val="00C352C1"/>
    <w:rsid w:val="00C35DC2"/>
    <w:rsid w:val="00C3674D"/>
    <w:rsid w:val="00C41612"/>
    <w:rsid w:val="00C4247B"/>
    <w:rsid w:val="00C4293B"/>
    <w:rsid w:val="00C43626"/>
    <w:rsid w:val="00C4471A"/>
    <w:rsid w:val="00C44901"/>
    <w:rsid w:val="00C44ABC"/>
    <w:rsid w:val="00C463B4"/>
    <w:rsid w:val="00C53A0B"/>
    <w:rsid w:val="00C53F2D"/>
    <w:rsid w:val="00C56682"/>
    <w:rsid w:val="00C57F1C"/>
    <w:rsid w:val="00C608E0"/>
    <w:rsid w:val="00C612B5"/>
    <w:rsid w:val="00C61527"/>
    <w:rsid w:val="00C61746"/>
    <w:rsid w:val="00C63111"/>
    <w:rsid w:val="00C65027"/>
    <w:rsid w:val="00C66C66"/>
    <w:rsid w:val="00C66CAE"/>
    <w:rsid w:val="00C7216B"/>
    <w:rsid w:val="00C72900"/>
    <w:rsid w:val="00C7365C"/>
    <w:rsid w:val="00C74B01"/>
    <w:rsid w:val="00C751AF"/>
    <w:rsid w:val="00C754D8"/>
    <w:rsid w:val="00C75528"/>
    <w:rsid w:val="00C769FE"/>
    <w:rsid w:val="00C814FE"/>
    <w:rsid w:val="00C820FF"/>
    <w:rsid w:val="00C834E5"/>
    <w:rsid w:val="00C83801"/>
    <w:rsid w:val="00C847A6"/>
    <w:rsid w:val="00C862EA"/>
    <w:rsid w:val="00C86CE1"/>
    <w:rsid w:val="00C9075F"/>
    <w:rsid w:val="00C90D22"/>
    <w:rsid w:val="00C93912"/>
    <w:rsid w:val="00C94212"/>
    <w:rsid w:val="00C94781"/>
    <w:rsid w:val="00CA032B"/>
    <w:rsid w:val="00CA0828"/>
    <w:rsid w:val="00CA1E6F"/>
    <w:rsid w:val="00CA38EC"/>
    <w:rsid w:val="00CA51AE"/>
    <w:rsid w:val="00CA5531"/>
    <w:rsid w:val="00CA7CF5"/>
    <w:rsid w:val="00CB021F"/>
    <w:rsid w:val="00CB1DFA"/>
    <w:rsid w:val="00CB2AB4"/>
    <w:rsid w:val="00CB4356"/>
    <w:rsid w:val="00CB468D"/>
    <w:rsid w:val="00CC0618"/>
    <w:rsid w:val="00CC165A"/>
    <w:rsid w:val="00CC1B20"/>
    <w:rsid w:val="00CC40BB"/>
    <w:rsid w:val="00CC4A2A"/>
    <w:rsid w:val="00CC4F73"/>
    <w:rsid w:val="00CC5DC1"/>
    <w:rsid w:val="00CC6594"/>
    <w:rsid w:val="00CD337E"/>
    <w:rsid w:val="00CD36B8"/>
    <w:rsid w:val="00CD4722"/>
    <w:rsid w:val="00CD49AF"/>
    <w:rsid w:val="00CD5A33"/>
    <w:rsid w:val="00CD64AE"/>
    <w:rsid w:val="00CE293B"/>
    <w:rsid w:val="00CE2DC9"/>
    <w:rsid w:val="00CE3B2F"/>
    <w:rsid w:val="00CE4196"/>
    <w:rsid w:val="00CE461C"/>
    <w:rsid w:val="00CE59ED"/>
    <w:rsid w:val="00CE6D4B"/>
    <w:rsid w:val="00CF2A4A"/>
    <w:rsid w:val="00CF39A2"/>
    <w:rsid w:val="00CF3D9D"/>
    <w:rsid w:val="00CF4853"/>
    <w:rsid w:val="00CF58CB"/>
    <w:rsid w:val="00CF58F2"/>
    <w:rsid w:val="00CF5BC5"/>
    <w:rsid w:val="00CF6E06"/>
    <w:rsid w:val="00CF7A8F"/>
    <w:rsid w:val="00CF7CCE"/>
    <w:rsid w:val="00D007BB"/>
    <w:rsid w:val="00D03461"/>
    <w:rsid w:val="00D03F0D"/>
    <w:rsid w:val="00D046F0"/>
    <w:rsid w:val="00D05899"/>
    <w:rsid w:val="00D071CF"/>
    <w:rsid w:val="00D10156"/>
    <w:rsid w:val="00D11B38"/>
    <w:rsid w:val="00D132BD"/>
    <w:rsid w:val="00D1734E"/>
    <w:rsid w:val="00D2202B"/>
    <w:rsid w:val="00D239DC"/>
    <w:rsid w:val="00D2600E"/>
    <w:rsid w:val="00D275EB"/>
    <w:rsid w:val="00D27BAE"/>
    <w:rsid w:val="00D331FA"/>
    <w:rsid w:val="00D33AF0"/>
    <w:rsid w:val="00D3540B"/>
    <w:rsid w:val="00D365A2"/>
    <w:rsid w:val="00D36CC0"/>
    <w:rsid w:val="00D41957"/>
    <w:rsid w:val="00D42B8A"/>
    <w:rsid w:val="00D42B9B"/>
    <w:rsid w:val="00D43AA5"/>
    <w:rsid w:val="00D45309"/>
    <w:rsid w:val="00D45C1B"/>
    <w:rsid w:val="00D50446"/>
    <w:rsid w:val="00D5253C"/>
    <w:rsid w:val="00D53204"/>
    <w:rsid w:val="00D53590"/>
    <w:rsid w:val="00D53B20"/>
    <w:rsid w:val="00D566B8"/>
    <w:rsid w:val="00D609AC"/>
    <w:rsid w:val="00D61799"/>
    <w:rsid w:val="00D64C5B"/>
    <w:rsid w:val="00D65516"/>
    <w:rsid w:val="00D6696D"/>
    <w:rsid w:val="00D66FFA"/>
    <w:rsid w:val="00D6767A"/>
    <w:rsid w:val="00D70C9A"/>
    <w:rsid w:val="00D721E7"/>
    <w:rsid w:val="00D74CB4"/>
    <w:rsid w:val="00D7521C"/>
    <w:rsid w:val="00D7611B"/>
    <w:rsid w:val="00D772AB"/>
    <w:rsid w:val="00D80C32"/>
    <w:rsid w:val="00D81E1B"/>
    <w:rsid w:val="00D82709"/>
    <w:rsid w:val="00D832E1"/>
    <w:rsid w:val="00D83F4B"/>
    <w:rsid w:val="00D841B8"/>
    <w:rsid w:val="00D844B3"/>
    <w:rsid w:val="00D84FAC"/>
    <w:rsid w:val="00D93093"/>
    <w:rsid w:val="00D93B5B"/>
    <w:rsid w:val="00D93C66"/>
    <w:rsid w:val="00D94921"/>
    <w:rsid w:val="00D95207"/>
    <w:rsid w:val="00D97CBD"/>
    <w:rsid w:val="00D97E13"/>
    <w:rsid w:val="00DA177A"/>
    <w:rsid w:val="00DA1C26"/>
    <w:rsid w:val="00DA488B"/>
    <w:rsid w:val="00DB0B9A"/>
    <w:rsid w:val="00DB36A8"/>
    <w:rsid w:val="00DB45FA"/>
    <w:rsid w:val="00DB641C"/>
    <w:rsid w:val="00DB7FCC"/>
    <w:rsid w:val="00DC1F69"/>
    <w:rsid w:val="00DC2AAB"/>
    <w:rsid w:val="00DC5B46"/>
    <w:rsid w:val="00DC6D32"/>
    <w:rsid w:val="00DD0287"/>
    <w:rsid w:val="00DD0493"/>
    <w:rsid w:val="00DD0E8E"/>
    <w:rsid w:val="00DD14A2"/>
    <w:rsid w:val="00DD225F"/>
    <w:rsid w:val="00DD3ADA"/>
    <w:rsid w:val="00DD41AB"/>
    <w:rsid w:val="00DD45E9"/>
    <w:rsid w:val="00DD5D36"/>
    <w:rsid w:val="00DD6E39"/>
    <w:rsid w:val="00DD731E"/>
    <w:rsid w:val="00DD7777"/>
    <w:rsid w:val="00DE45D5"/>
    <w:rsid w:val="00DE5406"/>
    <w:rsid w:val="00DE7296"/>
    <w:rsid w:val="00DE73B5"/>
    <w:rsid w:val="00DF1274"/>
    <w:rsid w:val="00DF1914"/>
    <w:rsid w:val="00DF3087"/>
    <w:rsid w:val="00DF3400"/>
    <w:rsid w:val="00DF45B1"/>
    <w:rsid w:val="00DF634E"/>
    <w:rsid w:val="00E00736"/>
    <w:rsid w:val="00E018A5"/>
    <w:rsid w:val="00E02A1D"/>
    <w:rsid w:val="00E03F9D"/>
    <w:rsid w:val="00E06DEB"/>
    <w:rsid w:val="00E108F2"/>
    <w:rsid w:val="00E11220"/>
    <w:rsid w:val="00E1404E"/>
    <w:rsid w:val="00E179C5"/>
    <w:rsid w:val="00E22B1B"/>
    <w:rsid w:val="00E234BB"/>
    <w:rsid w:val="00E23906"/>
    <w:rsid w:val="00E23E4E"/>
    <w:rsid w:val="00E257D3"/>
    <w:rsid w:val="00E270A8"/>
    <w:rsid w:val="00E30441"/>
    <w:rsid w:val="00E351EF"/>
    <w:rsid w:val="00E353D5"/>
    <w:rsid w:val="00E41A64"/>
    <w:rsid w:val="00E41E15"/>
    <w:rsid w:val="00E43449"/>
    <w:rsid w:val="00E43745"/>
    <w:rsid w:val="00E439C7"/>
    <w:rsid w:val="00E44486"/>
    <w:rsid w:val="00E446E4"/>
    <w:rsid w:val="00E46F52"/>
    <w:rsid w:val="00E47CAD"/>
    <w:rsid w:val="00E51A10"/>
    <w:rsid w:val="00E5211D"/>
    <w:rsid w:val="00E5519E"/>
    <w:rsid w:val="00E572D7"/>
    <w:rsid w:val="00E622D3"/>
    <w:rsid w:val="00E627FE"/>
    <w:rsid w:val="00E63339"/>
    <w:rsid w:val="00E63539"/>
    <w:rsid w:val="00E66591"/>
    <w:rsid w:val="00E665F0"/>
    <w:rsid w:val="00E665F8"/>
    <w:rsid w:val="00E66D61"/>
    <w:rsid w:val="00E67FDF"/>
    <w:rsid w:val="00E71E0E"/>
    <w:rsid w:val="00E729BC"/>
    <w:rsid w:val="00E739E4"/>
    <w:rsid w:val="00E73A35"/>
    <w:rsid w:val="00E75B01"/>
    <w:rsid w:val="00E76784"/>
    <w:rsid w:val="00E774A0"/>
    <w:rsid w:val="00E77F28"/>
    <w:rsid w:val="00E8115F"/>
    <w:rsid w:val="00E81B86"/>
    <w:rsid w:val="00E82463"/>
    <w:rsid w:val="00E83346"/>
    <w:rsid w:val="00E836FC"/>
    <w:rsid w:val="00E837AF"/>
    <w:rsid w:val="00E84F6E"/>
    <w:rsid w:val="00E8759B"/>
    <w:rsid w:val="00E902C5"/>
    <w:rsid w:val="00E91373"/>
    <w:rsid w:val="00E91E42"/>
    <w:rsid w:val="00E92459"/>
    <w:rsid w:val="00E93609"/>
    <w:rsid w:val="00E96A1D"/>
    <w:rsid w:val="00EA02BA"/>
    <w:rsid w:val="00EA3893"/>
    <w:rsid w:val="00EA3D20"/>
    <w:rsid w:val="00EA5CB2"/>
    <w:rsid w:val="00EA5F70"/>
    <w:rsid w:val="00EA7195"/>
    <w:rsid w:val="00EA7E3B"/>
    <w:rsid w:val="00EB17C4"/>
    <w:rsid w:val="00EB1F3E"/>
    <w:rsid w:val="00EB3BFE"/>
    <w:rsid w:val="00EB3C5F"/>
    <w:rsid w:val="00EC0F49"/>
    <w:rsid w:val="00EC1CE2"/>
    <w:rsid w:val="00EC1D1E"/>
    <w:rsid w:val="00EC3453"/>
    <w:rsid w:val="00EC3CB6"/>
    <w:rsid w:val="00EC7B2A"/>
    <w:rsid w:val="00ED0B6A"/>
    <w:rsid w:val="00ED0EFB"/>
    <w:rsid w:val="00ED112E"/>
    <w:rsid w:val="00ED2C06"/>
    <w:rsid w:val="00ED3642"/>
    <w:rsid w:val="00ED42A8"/>
    <w:rsid w:val="00EE0AA1"/>
    <w:rsid w:val="00EE1856"/>
    <w:rsid w:val="00EE373D"/>
    <w:rsid w:val="00EE37D3"/>
    <w:rsid w:val="00EE7035"/>
    <w:rsid w:val="00EF132C"/>
    <w:rsid w:val="00EF16F3"/>
    <w:rsid w:val="00EF1BF1"/>
    <w:rsid w:val="00EF1EA8"/>
    <w:rsid w:val="00EF2151"/>
    <w:rsid w:val="00EF2B4D"/>
    <w:rsid w:val="00EF41CA"/>
    <w:rsid w:val="00EF41F4"/>
    <w:rsid w:val="00EF5FDC"/>
    <w:rsid w:val="00EF6769"/>
    <w:rsid w:val="00F00E3C"/>
    <w:rsid w:val="00F03497"/>
    <w:rsid w:val="00F037B1"/>
    <w:rsid w:val="00F04847"/>
    <w:rsid w:val="00F07631"/>
    <w:rsid w:val="00F10DD8"/>
    <w:rsid w:val="00F1109B"/>
    <w:rsid w:val="00F11A6C"/>
    <w:rsid w:val="00F11B02"/>
    <w:rsid w:val="00F11D0A"/>
    <w:rsid w:val="00F128D3"/>
    <w:rsid w:val="00F16352"/>
    <w:rsid w:val="00F16F39"/>
    <w:rsid w:val="00F1760E"/>
    <w:rsid w:val="00F230DD"/>
    <w:rsid w:val="00F2443A"/>
    <w:rsid w:val="00F2458D"/>
    <w:rsid w:val="00F24641"/>
    <w:rsid w:val="00F256C7"/>
    <w:rsid w:val="00F258A7"/>
    <w:rsid w:val="00F25D02"/>
    <w:rsid w:val="00F265DC"/>
    <w:rsid w:val="00F267AF"/>
    <w:rsid w:val="00F317A8"/>
    <w:rsid w:val="00F32F83"/>
    <w:rsid w:val="00F36ECD"/>
    <w:rsid w:val="00F378EC"/>
    <w:rsid w:val="00F37A26"/>
    <w:rsid w:val="00F37A6A"/>
    <w:rsid w:val="00F415AE"/>
    <w:rsid w:val="00F43BF3"/>
    <w:rsid w:val="00F44C1E"/>
    <w:rsid w:val="00F45E90"/>
    <w:rsid w:val="00F5212A"/>
    <w:rsid w:val="00F532B7"/>
    <w:rsid w:val="00F53710"/>
    <w:rsid w:val="00F54641"/>
    <w:rsid w:val="00F54D0D"/>
    <w:rsid w:val="00F55529"/>
    <w:rsid w:val="00F5601F"/>
    <w:rsid w:val="00F575BF"/>
    <w:rsid w:val="00F61475"/>
    <w:rsid w:val="00F66449"/>
    <w:rsid w:val="00F666C9"/>
    <w:rsid w:val="00F66725"/>
    <w:rsid w:val="00F66732"/>
    <w:rsid w:val="00F72656"/>
    <w:rsid w:val="00F73C68"/>
    <w:rsid w:val="00F7467F"/>
    <w:rsid w:val="00F75154"/>
    <w:rsid w:val="00F75D83"/>
    <w:rsid w:val="00F75EE5"/>
    <w:rsid w:val="00F771FC"/>
    <w:rsid w:val="00F80934"/>
    <w:rsid w:val="00F80F45"/>
    <w:rsid w:val="00F82329"/>
    <w:rsid w:val="00F825F5"/>
    <w:rsid w:val="00F835E0"/>
    <w:rsid w:val="00F845F6"/>
    <w:rsid w:val="00F856C3"/>
    <w:rsid w:val="00F85E46"/>
    <w:rsid w:val="00F927A5"/>
    <w:rsid w:val="00F92AF9"/>
    <w:rsid w:val="00F95119"/>
    <w:rsid w:val="00F95698"/>
    <w:rsid w:val="00F95BAC"/>
    <w:rsid w:val="00F95E29"/>
    <w:rsid w:val="00F97E03"/>
    <w:rsid w:val="00FA01AF"/>
    <w:rsid w:val="00FA146A"/>
    <w:rsid w:val="00FA1898"/>
    <w:rsid w:val="00FA1B85"/>
    <w:rsid w:val="00FA2179"/>
    <w:rsid w:val="00FA30E5"/>
    <w:rsid w:val="00FA310E"/>
    <w:rsid w:val="00FA5288"/>
    <w:rsid w:val="00FA6727"/>
    <w:rsid w:val="00FA7D07"/>
    <w:rsid w:val="00FB1729"/>
    <w:rsid w:val="00FB2486"/>
    <w:rsid w:val="00FB3280"/>
    <w:rsid w:val="00FB42D9"/>
    <w:rsid w:val="00FB5C80"/>
    <w:rsid w:val="00FB6607"/>
    <w:rsid w:val="00FB729A"/>
    <w:rsid w:val="00FB770F"/>
    <w:rsid w:val="00FC1397"/>
    <w:rsid w:val="00FC1FD2"/>
    <w:rsid w:val="00FC4752"/>
    <w:rsid w:val="00FC4B3B"/>
    <w:rsid w:val="00FC4E5E"/>
    <w:rsid w:val="00FC4EA4"/>
    <w:rsid w:val="00FC5359"/>
    <w:rsid w:val="00FC5463"/>
    <w:rsid w:val="00FC5556"/>
    <w:rsid w:val="00FC6427"/>
    <w:rsid w:val="00FC6532"/>
    <w:rsid w:val="00FC726B"/>
    <w:rsid w:val="00FD15A9"/>
    <w:rsid w:val="00FD20BD"/>
    <w:rsid w:val="00FD2DD7"/>
    <w:rsid w:val="00FD367B"/>
    <w:rsid w:val="00FD4AAF"/>
    <w:rsid w:val="00FD549A"/>
    <w:rsid w:val="00FD5E57"/>
    <w:rsid w:val="00FD6FE7"/>
    <w:rsid w:val="00FE1C64"/>
    <w:rsid w:val="00FE4492"/>
    <w:rsid w:val="00FE534D"/>
    <w:rsid w:val="00FE5358"/>
    <w:rsid w:val="00FE58BE"/>
    <w:rsid w:val="00FF0FE9"/>
    <w:rsid w:val="00FF1281"/>
    <w:rsid w:val="00FF12D0"/>
    <w:rsid w:val="00FF1A09"/>
    <w:rsid w:val="00FF2E8A"/>
    <w:rsid w:val="00FF4EE1"/>
    <w:rsid w:val="00FF5774"/>
    <w:rsid w:val="00FF5E41"/>
  </w:rsids>
  <m:mathPr>
    <m:mathFont m:val="Cambria Math"/>
    <m:brkBin m:val="before"/>
    <m:brkBinSub m:val="--"/>
    <m:smallFrac/>
    <m:dispDef/>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8c8e8e"/>
    </o:shapedefaults>
    <o:shapelayout v:ext="edit">
      <o:idmap v:ext="edit" data="1"/>
    </o:shapelayout>
  </w:shapeDefaults>
  <w:doNotEmbedSmartTags/>
  <w:decimalSymbol w:val="."/>
  <w:listSeparator w:val=","/>
  <w14:docId w14:val="38BB3817"/>
  <w15:docId w15:val="{71DC350B-A0FA-49EE-B044-AADC71DC9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82">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DD45E9"/>
    <w:pPr>
      <w:spacing w:line="280" w:lineRule="exact"/>
    </w:pPr>
  </w:style>
  <w:style w:type="paragraph" w:styleId="Heading1">
    <w:name w:val="heading 1"/>
    <w:aliases w:val="Main Header"/>
    <w:next w:val="Normal"/>
    <w:link w:val="Heading1Char"/>
    <w:autoRedefine/>
    <w:qFormat/>
    <w:rsid w:val="00571FB6"/>
    <w:pPr>
      <w:keepNext/>
      <w:suppressAutoHyphens/>
      <w:spacing w:before="120" w:after="240" w:line="320" w:lineRule="exact"/>
      <w:outlineLvl w:val="0"/>
    </w:pPr>
    <w:rPr>
      <w:rFonts w:ascii="Arial" w:eastAsia="Calibri" w:hAnsi="Arial" w:cs="Arial"/>
      <w:b/>
      <w:color w:val="000000" w:themeColor="text1"/>
      <w:kern w:val="32"/>
      <w:sz w:val="32"/>
      <w:szCs w:val="36"/>
    </w:rPr>
  </w:style>
  <w:style w:type="paragraph" w:styleId="Heading2">
    <w:name w:val="heading 2"/>
    <w:basedOn w:val="Heading1"/>
    <w:next w:val="Normal"/>
    <w:link w:val="Heading2Char"/>
    <w:qFormat/>
    <w:rsid w:val="00ED0B6A"/>
    <w:pPr>
      <w:spacing w:after="120"/>
      <w:outlineLvl w:val="1"/>
    </w:pPr>
    <w:rPr>
      <w:color w:val="auto"/>
      <w:sz w:val="28"/>
      <w:szCs w:val="28"/>
    </w:rPr>
  </w:style>
  <w:style w:type="paragraph" w:styleId="Heading3">
    <w:name w:val="heading 3"/>
    <w:basedOn w:val="BasicParagraph"/>
    <w:next w:val="Normal"/>
    <w:link w:val="Heading3Char"/>
    <w:qFormat/>
    <w:rsid w:val="00C751AF"/>
    <w:pPr>
      <w:numPr>
        <w:numId w:val="25"/>
      </w:numPr>
      <w:spacing w:before="240" w:after="120"/>
      <w:outlineLvl w:val="2"/>
    </w:pPr>
    <w:rPr>
      <w:b/>
    </w:rPr>
  </w:style>
  <w:style w:type="paragraph" w:styleId="Heading4">
    <w:name w:val="heading 4"/>
    <w:basedOn w:val="Normal"/>
    <w:next w:val="Normal"/>
    <w:link w:val="Heading4Char"/>
    <w:qFormat/>
    <w:rsid w:val="00ED0B6A"/>
    <w:pPr>
      <w:keepNext/>
      <w:widowControl w:val="0"/>
      <w:autoSpaceDE w:val="0"/>
      <w:autoSpaceDN w:val="0"/>
      <w:adjustRightInd w:val="0"/>
      <w:spacing w:before="240" w:after="120" w:line="240" w:lineRule="auto"/>
      <w:outlineLvl w:val="3"/>
    </w:pPr>
    <w:rPr>
      <w:b/>
      <w:bCs/>
      <w:sz w:val="28"/>
      <w:szCs w:val="28"/>
    </w:rPr>
  </w:style>
  <w:style w:type="paragraph" w:styleId="Heading5">
    <w:name w:val="heading 5"/>
    <w:basedOn w:val="Normal"/>
    <w:next w:val="Normal"/>
    <w:link w:val="Heading5Char"/>
    <w:qFormat/>
    <w:rsid w:val="000C311C"/>
    <w:pPr>
      <w:widowControl w:val="0"/>
      <w:autoSpaceDE w:val="0"/>
      <w:autoSpaceDN w:val="0"/>
      <w:adjustRightInd w:val="0"/>
      <w:spacing w:before="240" w:after="60" w:line="240" w:lineRule="auto"/>
      <w:outlineLvl w:val="4"/>
    </w:pPr>
    <w:rPr>
      <w:rFonts w:ascii="Courier" w:hAnsi="Courier"/>
      <w:b/>
      <w:bCs/>
      <w:i/>
      <w:iCs/>
      <w:sz w:val="26"/>
      <w:szCs w:val="26"/>
    </w:rPr>
  </w:style>
  <w:style w:type="paragraph" w:styleId="Heading6">
    <w:name w:val="heading 6"/>
    <w:basedOn w:val="Normal"/>
    <w:next w:val="Normal"/>
    <w:link w:val="Heading6Char"/>
    <w:qFormat/>
    <w:rsid w:val="000C311C"/>
    <w:pPr>
      <w:widowControl w:val="0"/>
      <w:autoSpaceDE w:val="0"/>
      <w:autoSpaceDN w:val="0"/>
      <w:adjustRightInd w:val="0"/>
      <w:spacing w:before="240" w:after="60" w:line="240" w:lineRule="auto"/>
      <w:outlineLvl w:val="5"/>
    </w:pPr>
    <w:rPr>
      <w:b/>
      <w:bCs/>
      <w:sz w:val="22"/>
      <w:szCs w:val="22"/>
    </w:rPr>
  </w:style>
  <w:style w:type="paragraph" w:styleId="Heading7">
    <w:name w:val="heading 7"/>
    <w:basedOn w:val="Normal"/>
    <w:next w:val="Normal"/>
    <w:link w:val="Heading7Char"/>
    <w:qFormat/>
    <w:rsid w:val="000C311C"/>
    <w:pPr>
      <w:widowControl w:val="0"/>
      <w:autoSpaceDE w:val="0"/>
      <w:autoSpaceDN w:val="0"/>
      <w:adjustRightInd w:val="0"/>
      <w:spacing w:before="240" w:after="60" w:line="240" w:lineRule="auto"/>
      <w:outlineLvl w:val="6"/>
    </w:pPr>
  </w:style>
  <w:style w:type="paragraph" w:styleId="Heading8">
    <w:name w:val="heading 8"/>
    <w:basedOn w:val="Normal"/>
    <w:next w:val="Normal"/>
    <w:link w:val="Heading8Char"/>
    <w:qFormat/>
    <w:rsid w:val="000C311C"/>
    <w:pPr>
      <w:widowControl w:val="0"/>
      <w:autoSpaceDE w:val="0"/>
      <w:autoSpaceDN w:val="0"/>
      <w:adjustRightInd w:val="0"/>
      <w:spacing w:before="240" w:after="60" w:line="240" w:lineRule="auto"/>
      <w:outlineLvl w:val="7"/>
    </w:pPr>
    <w:rPr>
      <w:i/>
      <w:iCs/>
    </w:rPr>
  </w:style>
  <w:style w:type="paragraph" w:styleId="Heading9">
    <w:name w:val="heading 9"/>
    <w:basedOn w:val="Normal"/>
    <w:next w:val="Normal"/>
    <w:link w:val="Heading9Char"/>
    <w:qFormat/>
    <w:rsid w:val="000C311C"/>
    <w:pPr>
      <w:widowControl w:val="0"/>
      <w:autoSpaceDE w:val="0"/>
      <w:autoSpaceDN w:val="0"/>
      <w:adjustRightInd w:val="0"/>
      <w:spacing w:before="240" w:after="60" w:line="240" w:lineRule="auto"/>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ain Header Char"/>
    <w:basedOn w:val="DefaultParagraphFont"/>
    <w:link w:val="Heading1"/>
    <w:rsid w:val="00571FB6"/>
    <w:rPr>
      <w:rFonts w:ascii="Arial" w:eastAsia="Calibri" w:hAnsi="Arial" w:cs="Arial"/>
      <w:b/>
      <w:color w:val="000000" w:themeColor="text1"/>
      <w:kern w:val="32"/>
      <w:sz w:val="32"/>
      <w:szCs w:val="36"/>
    </w:rPr>
  </w:style>
  <w:style w:type="character" w:customStyle="1" w:styleId="Heading2Char">
    <w:name w:val="Heading 2 Char"/>
    <w:basedOn w:val="DefaultParagraphFont"/>
    <w:link w:val="Heading2"/>
    <w:rsid w:val="00ED0B6A"/>
    <w:rPr>
      <w:rFonts w:ascii="Times New Roman Bold" w:hAnsi="Times New Roman Bold"/>
      <w:kern w:val="32"/>
      <w:sz w:val="28"/>
      <w:szCs w:val="28"/>
    </w:rPr>
  </w:style>
  <w:style w:type="character" w:customStyle="1" w:styleId="Heading3Char">
    <w:name w:val="Heading 3 Char"/>
    <w:basedOn w:val="DefaultParagraphFont"/>
    <w:link w:val="Heading3"/>
    <w:rsid w:val="00C751AF"/>
    <w:rPr>
      <w:rFonts w:cs="Times-Roman"/>
      <w:b/>
      <w:color w:val="000000"/>
      <w:lang w:bidi="en-US"/>
    </w:rPr>
  </w:style>
  <w:style w:type="character" w:customStyle="1" w:styleId="Heading4Char">
    <w:name w:val="Heading 4 Char"/>
    <w:basedOn w:val="DefaultParagraphFont"/>
    <w:link w:val="Heading4"/>
    <w:rsid w:val="00ED0B6A"/>
    <w:rPr>
      <w:b/>
      <w:bCs/>
      <w:sz w:val="28"/>
      <w:szCs w:val="28"/>
    </w:rPr>
  </w:style>
  <w:style w:type="character" w:customStyle="1" w:styleId="Heading5Char">
    <w:name w:val="Heading 5 Char"/>
    <w:basedOn w:val="DefaultParagraphFont"/>
    <w:link w:val="Heading5"/>
    <w:rsid w:val="000C311C"/>
    <w:rPr>
      <w:rFonts w:ascii="Courier" w:hAnsi="Courier"/>
      <w:b/>
      <w:bCs/>
      <w:i/>
      <w:iCs/>
      <w:sz w:val="26"/>
      <w:szCs w:val="26"/>
    </w:rPr>
  </w:style>
  <w:style w:type="character" w:customStyle="1" w:styleId="Heading6Char">
    <w:name w:val="Heading 6 Char"/>
    <w:basedOn w:val="DefaultParagraphFont"/>
    <w:link w:val="Heading6"/>
    <w:rsid w:val="000C311C"/>
    <w:rPr>
      <w:b/>
      <w:bCs/>
      <w:sz w:val="22"/>
      <w:szCs w:val="22"/>
    </w:rPr>
  </w:style>
  <w:style w:type="character" w:customStyle="1" w:styleId="Heading7Char">
    <w:name w:val="Heading 7 Char"/>
    <w:basedOn w:val="DefaultParagraphFont"/>
    <w:link w:val="Heading7"/>
    <w:rsid w:val="000C311C"/>
    <w:rPr>
      <w:sz w:val="24"/>
      <w:szCs w:val="24"/>
    </w:rPr>
  </w:style>
  <w:style w:type="character" w:customStyle="1" w:styleId="Heading8Char">
    <w:name w:val="Heading 8 Char"/>
    <w:basedOn w:val="DefaultParagraphFont"/>
    <w:link w:val="Heading8"/>
    <w:rsid w:val="000C311C"/>
    <w:rPr>
      <w:i/>
      <w:iCs/>
      <w:sz w:val="24"/>
      <w:szCs w:val="24"/>
    </w:rPr>
  </w:style>
  <w:style w:type="character" w:customStyle="1" w:styleId="Heading9Char">
    <w:name w:val="Heading 9 Char"/>
    <w:basedOn w:val="DefaultParagraphFont"/>
    <w:link w:val="Heading9"/>
    <w:rsid w:val="000C311C"/>
    <w:rPr>
      <w:rFonts w:ascii="Arial" w:hAnsi="Arial" w:cs="Arial"/>
      <w:sz w:val="22"/>
      <w:szCs w:val="22"/>
    </w:rPr>
  </w:style>
  <w:style w:type="paragraph" w:styleId="FootnoteText">
    <w:name w:val="footnote text"/>
    <w:link w:val="FootnoteTextChar"/>
    <w:uiPriority w:val="99"/>
    <w:rsid w:val="00DD45E9"/>
    <w:pPr>
      <w:spacing w:line="200" w:lineRule="exact"/>
    </w:pPr>
    <w:rPr>
      <w:sz w:val="18"/>
    </w:rPr>
  </w:style>
  <w:style w:type="character" w:customStyle="1" w:styleId="FootnoteTextChar">
    <w:name w:val="Footnote Text Char"/>
    <w:basedOn w:val="DefaultParagraphFont"/>
    <w:link w:val="FootnoteText"/>
    <w:uiPriority w:val="99"/>
    <w:locked/>
    <w:rsid w:val="00620EAF"/>
    <w:rPr>
      <w:sz w:val="18"/>
      <w:lang w:val="en-US" w:eastAsia="en-US" w:bidi="ar-SA"/>
    </w:rPr>
  </w:style>
  <w:style w:type="character" w:styleId="FootnoteReference">
    <w:name w:val="footnote reference"/>
    <w:basedOn w:val="DefaultParagraphFont"/>
    <w:uiPriority w:val="99"/>
    <w:rsid w:val="00DD45E9"/>
    <w:rPr>
      <w:rFonts w:ascii="Times New Roman" w:hAnsi="Times New Roman"/>
      <w:sz w:val="18"/>
      <w:vertAlign w:val="superscript"/>
    </w:rPr>
  </w:style>
  <w:style w:type="character" w:styleId="Hyperlink">
    <w:name w:val="Hyperlink"/>
    <w:basedOn w:val="DefaultParagraphFont"/>
    <w:uiPriority w:val="99"/>
    <w:rsid w:val="00DD45E9"/>
    <w:rPr>
      <w:color w:val="0000FF"/>
      <w:u w:val="single"/>
    </w:rPr>
  </w:style>
  <w:style w:type="paragraph" w:styleId="Footer">
    <w:name w:val="footer"/>
    <w:basedOn w:val="Normal"/>
    <w:link w:val="FooterChar"/>
    <w:uiPriority w:val="99"/>
    <w:rsid w:val="00DD45E9"/>
    <w:pPr>
      <w:tabs>
        <w:tab w:val="center" w:pos="4320"/>
        <w:tab w:val="right" w:pos="8640"/>
      </w:tabs>
    </w:pPr>
  </w:style>
  <w:style w:type="character" w:customStyle="1" w:styleId="FooterChar">
    <w:name w:val="Footer Char"/>
    <w:basedOn w:val="DefaultParagraphFont"/>
    <w:link w:val="Footer"/>
    <w:uiPriority w:val="99"/>
    <w:locked/>
    <w:rsid w:val="00620EAF"/>
    <w:rPr>
      <w:sz w:val="24"/>
      <w:szCs w:val="24"/>
    </w:rPr>
  </w:style>
  <w:style w:type="paragraph" w:customStyle="1" w:styleId="BasicParagraph">
    <w:name w:val="[Basic Paragraph]"/>
    <w:basedOn w:val="Normal"/>
    <w:rsid w:val="00A43FDC"/>
    <w:pPr>
      <w:widowControl w:val="0"/>
      <w:autoSpaceDE w:val="0"/>
      <w:autoSpaceDN w:val="0"/>
      <w:adjustRightInd w:val="0"/>
      <w:spacing w:line="288" w:lineRule="auto"/>
      <w:textAlignment w:val="center"/>
    </w:pPr>
    <w:rPr>
      <w:rFonts w:cs="Times-Roman"/>
      <w:color w:val="000000"/>
      <w:lang w:bidi="en-US"/>
    </w:rPr>
  </w:style>
  <w:style w:type="character" w:styleId="PageNumber">
    <w:name w:val="page number"/>
    <w:rsid w:val="00CC2C64"/>
    <w:rPr>
      <w:rFonts w:ascii="Times New Roman Bold" w:hAnsi="Times New Roman Bold"/>
      <w:dstrike w:val="0"/>
      <w:color w:val="auto"/>
      <w:w w:val="100"/>
      <w:sz w:val="24"/>
      <w:u w:val="none"/>
      <w:vertAlign w:val="baseline"/>
    </w:rPr>
  </w:style>
  <w:style w:type="character" w:styleId="CommentReference">
    <w:name w:val="annotation reference"/>
    <w:basedOn w:val="DefaultParagraphFont"/>
    <w:uiPriority w:val="99"/>
    <w:rsid w:val="00F31820"/>
    <w:rPr>
      <w:sz w:val="16"/>
      <w:szCs w:val="16"/>
    </w:rPr>
  </w:style>
  <w:style w:type="paragraph" w:styleId="CommentText">
    <w:name w:val="annotation text"/>
    <w:basedOn w:val="Normal"/>
    <w:link w:val="CommentTextChar1"/>
    <w:uiPriority w:val="99"/>
    <w:rsid w:val="00DD45E9"/>
    <w:rPr>
      <w:sz w:val="20"/>
      <w:szCs w:val="20"/>
    </w:rPr>
  </w:style>
  <w:style w:type="character" w:customStyle="1" w:styleId="CommentTextChar1">
    <w:name w:val="Comment Text Char1"/>
    <w:basedOn w:val="DefaultParagraphFont"/>
    <w:link w:val="CommentText"/>
    <w:semiHidden/>
    <w:rsid w:val="000C311C"/>
  </w:style>
  <w:style w:type="paragraph" w:customStyle="1" w:styleId="footertext">
    <w:name w:val="footer text"/>
    <w:rsid w:val="00DD45E9"/>
    <w:pPr>
      <w:suppressAutoHyphens/>
      <w:spacing w:line="240" w:lineRule="exact"/>
    </w:pPr>
    <w:rPr>
      <w:rFonts w:cs="Times-Italic"/>
      <w:i/>
      <w:iCs/>
      <w:color w:val="767878"/>
      <w:lang w:bidi="en-US"/>
    </w:rPr>
  </w:style>
  <w:style w:type="paragraph" w:customStyle="1" w:styleId="Italicsubhead">
    <w:name w:val="Italic subhead"/>
    <w:rsid w:val="00DD45E9"/>
    <w:pPr>
      <w:suppressAutoHyphens/>
      <w:spacing w:line="280" w:lineRule="exact"/>
    </w:pPr>
    <w:rPr>
      <w:rFonts w:ascii="Times-Roman" w:hAnsi="Times-Roman" w:cs="Times-Roman"/>
      <w:i/>
      <w:color w:val="000000"/>
      <w:sz w:val="26"/>
      <w:lang w:bidi="en-US"/>
    </w:rPr>
  </w:style>
  <w:style w:type="paragraph" w:customStyle="1" w:styleId="smallheading">
    <w:name w:val="small heading"/>
    <w:basedOn w:val="Heading3"/>
    <w:rsid w:val="00DD45E9"/>
    <w:pPr>
      <w:ind w:left="144" w:right="144"/>
    </w:pPr>
    <w:rPr>
      <w:b w:val="0"/>
      <w:sz w:val="20"/>
    </w:rPr>
  </w:style>
  <w:style w:type="paragraph" w:customStyle="1" w:styleId="nPlancovertext">
    <w:name w:val="nPlan cover text"/>
    <w:basedOn w:val="Normal"/>
    <w:rsid w:val="00DD45E9"/>
    <w:pPr>
      <w:tabs>
        <w:tab w:val="left" w:pos="1440"/>
      </w:tabs>
      <w:ind w:left="1800"/>
    </w:pPr>
    <w:rPr>
      <w:rFonts w:cs="Arial"/>
    </w:rPr>
  </w:style>
  <w:style w:type="paragraph" w:customStyle="1" w:styleId="disclamerbox">
    <w:name w:val="disclamer box"/>
    <w:basedOn w:val="Normal"/>
    <w:rsid w:val="00DD45E9"/>
    <w:pPr>
      <w:framePr w:hSpace="187" w:vSpace="187" w:wrap="around" w:vAnchor="text" w:hAnchor="margin" w:y="1"/>
      <w:pBdr>
        <w:top w:val="single" w:sz="4" w:space="6" w:color="auto"/>
        <w:left w:val="single" w:sz="4" w:space="6" w:color="auto"/>
        <w:bottom w:val="single" w:sz="4" w:space="6" w:color="auto"/>
        <w:right w:val="single" w:sz="4" w:space="6" w:color="auto"/>
      </w:pBdr>
      <w:shd w:val="clear" w:color="auto" w:fill="E6E6E6"/>
      <w:spacing w:line="260" w:lineRule="exact"/>
      <w:ind w:left="120" w:right="120"/>
    </w:pPr>
    <w:rPr>
      <w:rFonts w:ascii="Times" w:hAnsi="Times" w:cs="ACaslon-Italic"/>
      <w:i/>
      <w:iCs/>
      <w:sz w:val="18"/>
      <w:szCs w:val="16"/>
      <w:lang w:bidi="en-US"/>
    </w:rPr>
  </w:style>
  <w:style w:type="paragraph" w:customStyle="1" w:styleId="commentsbox">
    <w:name w:val="comments box"/>
    <w:basedOn w:val="Normal"/>
    <w:next w:val="BasicParagraph"/>
    <w:link w:val="commentsboxChar"/>
    <w:rsid w:val="00862962"/>
    <w:pPr>
      <w:pBdr>
        <w:top w:val="single" w:sz="4" w:space="6" w:color="C0C0C0"/>
        <w:left w:val="single" w:sz="4" w:space="6" w:color="C0C0C0"/>
        <w:bottom w:val="single" w:sz="4" w:space="6" w:color="C0C0C0"/>
        <w:right w:val="single" w:sz="4" w:space="6" w:color="C0C0C0"/>
      </w:pBdr>
      <w:shd w:val="clear" w:color="auto" w:fill="E6E6E6"/>
      <w:ind w:left="120" w:right="120"/>
    </w:pPr>
    <w:rPr>
      <w:rFonts w:ascii="Arial" w:hAnsi="Arial"/>
      <w:sz w:val="20"/>
    </w:rPr>
  </w:style>
  <w:style w:type="character" w:styleId="FollowedHyperlink">
    <w:name w:val="FollowedHyperlink"/>
    <w:basedOn w:val="DefaultParagraphFont"/>
    <w:rsid w:val="00DD45E9"/>
    <w:rPr>
      <w:color w:val="800080"/>
      <w:u w:val="single"/>
    </w:rPr>
  </w:style>
  <w:style w:type="paragraph" w:styleId="Header">
    <w:name w:val="header"/>
    <w:basedOn w:val="Normal"/>
    <w:rsid w:val="00CC2C64"/>
    <w:pPr>
      <w:tabs>
        <w:tab w:val="center" w:pos="4320"/>
        <w:tab w:val="right" w:pos="8640"/>
      </w:tabs>
    </w:pPr>
  </w:style>
  <w:style w:type="paragraph" w:styleId="BalloonText">
    <w:name w:val="Balloon Text"/>
    <w:basedOn w:val="Normal"/>
    <w:link w:val="BalloonTextChar"/>
    <w:semiHidden/>
    <w:unhideWhenUsed/>
    <w:rsid w:val="00357D57"/>
    <w:pPr>
      <w:spacing w:line="240" w:lineRule="auto"/>
    </w:pPr>
    <w:rPr>
      <w:rFonts w:ascii="Lucida Grande" w:hAnsi="Lucida Grande"/>
      <w:sz w:val="18"/>
      <w:szCs w:val="18"/>
    </w:rPr>
  </w:style>
  <w:style w:type="character" w:customStyle="1" w:styleId="BalloonTextChar">
    <w:name w:val="Balloon Text Char"/>
    <w:basedOn w:val="DefaultParagraphFont"/>
    <w:link w:val="BalloonText"/>
    <w:semiHidden/>
    <w:rsid w:val="00357D57"/>
    <w:rPr>
      <w:rFonts w:ascii="Lucida Grande" w:hAnsi="Lucida Grande"/>
      <w:sz w:val="18"/>
      <w:szCs w:val="18"/>
    </w:rPr>
  </w:style>
  <w:style w:type="paragraph" w:customStyle="1" w:styleId="Center">
    <w:name w:val="Center"/>
    <w:basedOn w:val="NormalText"/>
    <w:rsid w:val="00F31820"/>
    <w:pPr>
      <w:ind w:firstLine="0"/>
      <w:jc w:val="center"/>
    </w:pPr>
  </w:style>
  <w:style w:type="paragraph" w:customStyle="1" w:styleId="NormalText">
    <w:name w:val="Normal Text"/>
    <w:basedOn w:val="Normal"/>
    <w:link w:val="NormalTextChar"/>
    <w:rsid w:val="000C311C"/>
    <w:pPr>
      <w:widowControl w:val="0"/>
      <w:tabs>
        <w:tab w:val="left" w:pos="360"/>
        <w:tab w:val="left" w:pos="720"/>
        <w:tab w:val="left" w:pos="1080"/>
        <w:tab w:val="left" w:pos="1440"/>
        <w:tab w:val="left" w:pos="1800"/>
        <w:tab w:val="left" w:pos="2160"/>
      </w:tabs>
      <w:autoSpaceDE w:val="0"/>
      <w:autoSpaceDN w:val="0"/>
      <w:adjustRightInd w:val="0"/>
      <w:spacing w:line="240" w:lineRule="auto"/>
      <w:ind w:firstLine="360"/>
    </w:pPr>
    <w:rPr>
      <w:szCs w:val="20"/>
    </w:rPr>
  </w:style>
  <w:style w:type="character" w:customStyle="1" w:styleId="Hypertext">
    <w:name w:val="Hypertext"/>
    <w:rsid w:val="000C311C"/>
    <w:rPr>
      <w:color w:val="auto"/>
      <w:u w:val="none"/>
    </w:rPr>
  </w:style>
  <w:style w:type="paragraph" w:customStyle="1" w:styleId="Level1">
    <w:name w:val="Level 1"/>
    <w:basedOn w:val="Normal"/>
    <w:rsid w:val="000C311C"/>
    <w:pPr>
      <w:widowControl w:val="0"/>
      <w:autoSpaceDE w:val="0"/>
      <w:autoSpaceDN w:val="0"/>
      <w:adjustRightInd w:val="0"/>
      <w:spacing w:line="240" w:lineRule="auto"/>
      <w:ind w:left="720" w:hanging="720"/>
    </w:pPr>
    <w:rPr>
      <w:rFonts w:ascii="Courier" w:hAnsi="Courier"/>
      <w:sz w:val="20"/>
      <w:szCs w:val="20"/>
    </w:rPr>
  </w:style>
  <w:style w:type="paragraph" w:customStyle="1" w:styleId="LevelA">
    <w:name w:val="Level A"/>
    <w:basedOn w:val="NormalText"/>
    <w:rsid w:val="000C311C"/>
    <w:pPr>
      <w:ind w:left="360"/>
    </w:pPr>
  </w:style>
  <w:style w:type="paragraph" w:customStyle="1" w:styleId="LevelB">
    <w:name w:val="Level B"/>
    <w:basedOn w:val="NormalText"/>
    <w:rsid w:val="000C311C"/>
    <w:pPr>
      <w:ind w:left="720"/>
    </w:pPr>
  </w:style>
  <w:style w:type="paragraph" w:customStyle="1" w:styleId="elements">
    <w:name w:val="elements"/>
    <w:basedOn w:val="LevelB"/>
    <w:rsid w:val="000C311C"/>
    <w:pPr>
      <w:tabs>
        <w:tab w:val="clear" w:pos="720"/>
        <w:tab w:val="clear" w:pos="1080"/>
        <w:tab w:val="clear" w:pos="1440"/>
        <w:tab w:val="clear" w:pos="1800"/>
        <w:tab w:val="clear" w:pos="2160"/>
        <w:tab w:val="left" w:pos="2520"/>
        <w:tab w:val="left" w:pos="2970"/>
      </w:tabs>
      <w:ind w:left="2970" w:hanging="1530"/>
    </w:pPr>
  </w:style>
  <w:style w:type="paragraph" w:customStyle="1" w:styleId="law">
    <w:name w:val="law"/>
    <w:basedOn w:val="Normal"/>
    <w:rsid w:val="00623818"/>
    <w:pPr>
      <w:keepNext/>
      <w:widowControl w:val="0"/>
      <w:autoSpaceDE w:val="0"/>
      <w:autoSpaceDN w:val="0"/>
      <w:adjustRightInd w:val="0"/>
      <w:spacing w:line="240" w:lineRule="auto"/>
      <w:ind w:left="1800" w:firstLine="360"/>
    </w:pPr>
    <w:rPr>
      <w:szCs w:val="20"/>
    </w:rPr>
  </w:style>
  <w:style w:type="paragraph" w:styleId="HTMLPreformatted">
    <w:name w:val="HTML Preformatted"/>
    <w:basedOn w:val="Normal"/>
    <w:link w:val="HTMLPreformattedChar"/>
    <w:rsid w:val="000C31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Arial Unicode MS" w:eastAsia="Arial Unicode MS" w:hAnsi="Arial Unicode MS"/>
      <w:sz w:val="20"/>
      <w:szCs w:val="20"/>
    </w:rPr>
  </w:style>
  <w:style w:type="character" w:customStyle="1" w:styleId="HTMLPreformattedChar">
    <w:name w:val="HTML Preformatted Char"/>
    <w:basedOn w:val="DefaultParagraphFont"/>
    <w:link w:val="HTMLPreformatted"/>
    <w:rsid w:val="000C311C"/>
    <w:rPr>
      <w:rFonts w:ascii="Arial Unicode MS" w:eastAsia="Arial Unicode MS" w:hAnsi="Arial Unicode MS"/>
    </w:rPr>
  </w:style>
  <w:style w:type="paragraph" w:customStyle="1" w:styleId="LevelBase">
    <w:name w:val="Level Base"/>
    <w:basedOn w:val="NormalText"/>
    <w:rsid w:val="00F04992"/>
    <w:pPr>
      <w:widowControl/>
    </w:pPr>
  </w:style>
  <w:style w:type="paragraph" w:customStyle="1" w:styleId="secnorm">
    <w:name w:val="sec norm"/>
    <w:basedOn w:val="Normal"/>
    <w:rsid w:val="000C311C"/>
    <w:pPr>
      <w:tabs>
        <w:tab w:val="left" w:pos="1440"/>
        <w:tab w:val="left" w:pos="2160"/>
      </w:tabs>
      <w:spacing w:after="120" w:line="240" w:lineRule="auto"/>
      <w:ind w:firstLine="720"/>
    </w:pPr>
    <w:rPr>
      <w:color w:val="000000"/>
      <w:szCs w:val="20"/>
    </w:rPr>
  </w:style>
  <w:style w:type="paragraph" w:customStyle="1" w:styleId="LevelC">
    <w:name w:val="Level C"/>
    <w:basedOn w:val="LevelB"/>
    <w:rsid w:val="000C311C"/>
    <w:pPr>
      <w:ind w:left="1080"/>
    </w:pPr>
  </w:style>
  <w:style w:type="paragraph" w:styleId="BodyTextIndent2">
    <w:name w:val="Body Text Indent 2"/>
    <w:basedOn w:val="Normal"/>
    <w:link w:val="BodyTextIndent2Char"/>
    <w:rsid w:val="000C311C"/>
    <w:pPr>
      <w:spacing w:line="240" w:lineRule="auto"/>
      <w:ind w:firstLine="720"/>
    </w:pPr>
    <w:rPr>
      <w:szCs w:val="20"/>
    </w:rPr>
  </w:style>
  <w:style w:type="character" w:customStyle="1" w:styleId="BodyTextIndent2Char">
    <w:name w:val="Body Text Indent 2 Char"/>
    <w:basedOn w:val="DefaultParagraphFont"/>
    <w:link w:val="BodyTextIndent2"/>
    <w:rsid w:val="000C311C"/>
    <w:rPr>
      <w:sz w:val="24"/>
    </w:rPr>
  </w:style>
  <w:style w:type="paragraph" w:customStyle="1" w:styleId="LevelD">
    <w:name w:val="Level D"/>
    <w:basedOn w:val="LevelC"/>
    <w:rsid w:val="000C311C"/>
    <w:pPr>
      <w:ind w:left="1440"/>
    </w:pPr>
  </w:style>
  <w:style w:type="character" w:customStyle="1" w:styleId="CommentTextChar">
    <w:name w:val="Comment Text Char"/>
    <w:basedOn w:val="DefaultParagraphFont"/>
    <w:uiPriority w:val="99"/>
    <w:rsid w:val="000C311C"/>
    <w:rPr>
      <w:rFonts w:ascii="Courier" w:hAnsi="Courier"/>
    </w:rPr>
  </w:style>
  <w:style w:type="paragraph" w:customStyle="1" w:styleId="llist">
    <w:name w:val="llist"/>
    <w:basedOn w:val="LevelA"/>
    <w:rsid w:val="000C311C"/>
    <w:pPr>
      <w:tabs>
        <w:tab w:val="clear" w:pos="360"/>
      </w:tabs>
      <w:ind w:left="1080" w:hanging="360"/>
    </w:pPr>
  </w:style>
  <w:style w:type="paragraph" w:styleId="Date">
    <w:name w:val="Date"/>
    <w:basedOn w:val="Normal"/>
    <w:next w:val="Normal"/>
    <w:link w:val="DateChar"/>
    <w:rsid w:val="000C311C"/>
    <w:pPr>
      <w:widowControl w:val="0"/>
      <w:autoSpaceDE w:val="0"/>
      <w:autoSpaceDN w:val="0"/>
      <w:adjustRightInd w:val="0"/>
      <w:spacing w:line="240" w:lineRule="auto"/>
    </w:pPr>
    <w:rPr>
      <w:rFonts w:ascii="Courier" w:hAnsi="Courier"/>
      <w:sz w:val="20"/>
      <w:szCs w:val="20"/>
    </w:rPr>
  </w:style>
  <w:style w:type="character" w:customStyle="1" w:styleId="DateChar">
    <w:name w:val="Date Char"/>
    <w:basedOn w:val="DefaultParagraphFont"/>
    <w:link w:val="Date"/>
    <w:rsid w:val="000C311C"/>
    <w:rPr>
      <w:rFonts w:ascii="Courier" w:hAnsi="Courier"/>
    </w:rPr>
  </w:style>
  <w:style w:type="paragraph" w:styleId="DocumentMap">
    <w:name w:val="Document Map"/>
    <w:basedOn w:val="Normal"/>
    <w:link w:val="DocumentMapChar"/>
    <w:rsid w:val="000C311C"/>
    <w:pPr>
      <w:widowControl w:val="0"/>
      <w:shd w:val="clear" w:color="auto" w:fill="000080"/>
      <w:autoSpaceDE w:val="0"/>
      <w:autoSpaceDN w:val="0"/>
      <w:adjustRightInd w:val="0"/>
      <w:spacing w:line="240" w:lineRule="auto"/>
    </w:pPr>
    <w:rPr>
      <w:rFonts w:ascii="Tahoma" w:hAnsi="Tahoma" w:cs="Tahoma"/>
      <w:sz w:val="20"/>
      <w:szCs w:val="20"/>
    </w:rPr>
  </w:style>
  <w:style w:type="character" w:customStyle="1" w:styleId="DocumentMapChar">
    <w:name w:val="Document Map Char"/>
    <w:basedOn w:val="DefaultParagraphFont"/>
    <w:link w:val="DocumentMap"/>
    <w:rsid w:val="000C311C"/>
    <w:rPr>
      <w:rFonts w:ascii="Tahoma" w:hAnsi="Tahoma" w:cs="Tahoma"/>
      <w:shd w:val="clear" w:color="auto" w:fill="000080"/>
    </w:rPr>
  </w:style>
  <w:style w:type="paragraph" w:styleId="E-mailSignature">
    <w:name w:val="E-mail Signature"/>
    <w:basedOn w:val="Normal"/>
    <w:link w:val="E-mailSignatureChar"/>
    <w:rsid w:val="000C311C"/>
    <w:pPr>
      <w:widowControl w:val="0"/>
      <w:autoSpaceDE w:val="0"/>
      <w:autoSpaceDN w:val="0"/>
      <w:adjustRightInd w:val="0"/>
      <w:spacing w:line="240" w:lineRule="auto"/>
    </w:pPr>
    <w:rPr>
      <w:rFonts w:ascii="Courier" w:hAnsi="Courier"/>
      <w:sz w:val="20"/>
      <w:szCs w:val="20"/>
    </w:rPr>
  </w:style>
  <w:style w:type="character" w:customStyle="1" w:styleId="E-mailSignatureChar">
    <w:name w:val="E-mail Signature Char"/>
    <w:basedOn w:val="DefaultParagraphFont"/>
    <w:link w:val="E-mailSignature"/>
    <w:rsid w:val="000C311C"/>
    <w:rPr>
      <w:rFonts w:ascii="Courier" w:hAnsi="Courier"/>
    </w:rPr>
  </w:style>
  <w:style w:type="paragraph" w:styleId="EndnoteText">
    <w:name w:val="endnote text"/>
    <w:basedOn w:val="BasicParagraph"/>
    <w:link w:val="EndnoteTextChar"/>
    <w:uiPriority w:val="99"/>
    <w:rsid w:val="009C2234"/>
    <w:rPr>
      <w:sz w:val="18"/>
    </w:rPr>
  </w:style>
  <w:style w:type="character" w:customStyle="1" w:styleId="EndnoteTextChar">
    <w:name w:val="Endnote Text Char"/>
    <w:basedOn w:val="DefaultParagraphFont"/>
    <w:link w:val="EndnoteText"/>
    <w:uiPriority w:val="99"/>
    <w:rsid w:val="009C2234"/>
    <w:rPr>
      <w:rFonts w:cs="Times-Roman"/>
      <w:color w:val="000000"/>
      <w:sz w:val="18"/>
      <w:lang w:bidi="en-US"/>
    </w:rPr>
  </w:style>
  <w:style w:type="paragraph" w:styleId="EnvelopeAddress">
    <w:name w:val="envelope address"/>
    <w:basedOn w:val="Normal"/>
    <w:rsid w:val="000C311C"/>
    <w:pPr>
      <w:framePr w:w="7920" w:h="1980" w:hRule="exact" w:hSpace="180" w:wrap="auto" w:hAnchor="page" w:xAlign="center" w:yAlign="bottom"/>
      <w:widowControl w:val="0"/>
      <w:autoSpaceDE w:val="0"/>
      <w:autoSpaceDN w:val="0"/>
      <w:adjustRightInd w:val="0"/>
      <w:spacing w:line="240" w:lineRule="auto"/>
      <w:ind w:left="2880"/>
    </w:pPr>
    <w:rPr>
      <w:rFonts w:ascii="Arial" w:hAnsi="Arial" w:cs="Arial"/>
    </w:rPr>
  </w:style>
  <w:style w:type="paragraph" w:styleId="EnvelopeReturn">
    <w:name w:val="envelope return"/>
    <w:basedOn w:val="Normal"/>
    <w:rsid w:val="000C311C"/>
    <w:pPr>
      <w:widowControl w:val="0"/>
      <w:autoSpaceDE w:val="0"/>
      <w:autoSpaceDN w:val="0"/>
      <w:adjustRightInd w:val="0"/>
      <w:spacing w:line="240" w:lineRule="auto"/>
    </w:pPr>
    <w:rPr>
      <w:rFonts w:ascii="Arial" w:hAnsi="Arial" w:cs="Arial"/>
      <w:sz w:val="20"/>
      <w:szCs w:val="20"/>
    </w:rPr>
  </w:style>
  <w:style w:type="paragraph" w:styleId="HTMLAddress">
    <w:name w:val="HTML Address"/>
    <w:basedOn w:val="Normal"/>
    <w:link w:val="HTMLAddressChar"/>
    <w:rsid w:val="000C311C"/>
    <w:pPr>
      <w:widowControl w:val="0"/>
      <w:autoSpaceDE w:val="0"/>
      <w:autoSpaceDN w:val="0"/>
      <w:adjustRightInd w:val="0"/>
      <w:spacing w:line="240" w:lineRule="auto"/>
    </w:pPr>
    <w:rPr>
      <w:rFonts w:ascii="Courier" w:hAnsi="Courier"/>
      <w:i/>
      <w:iCs/>
      <w:sz w:val="20"/>
      <w:szCs w:val="20"/>
    </w:rPr>
  </w:style>
  <w:style w:type="character" w:customStyle="1" w:styleId="HTMLAddressChar">
    <w:name w:val="HTML Address Char"/>
    <w:basedOn w:val="DefaultParagraphFont"/>
    <w:link w:val="HTMLAddress"/>
    <w:rsid w:val="000C311C"/>
    <w:rPr>
      <w:rFonts w:ascii="Courier" w:hAnsi="Courier"/>
      <w:i/>
      <w:iCs/>
    </w:rPr>
  </w:style>
  <w:style w:type="paragraph" w:styleId="Index1">
    <w:name w:val="index 1"/>
    <w:basedOn w:val="Normal"/>
    <w:next w:val="Normal"/>
    <w:autoRedefine/>
    <w:rsid w:val="000C311C"/>
    <w:pPr>
      <w:widowControl w:val="0"/>
      <w:autoSpaceDE w:val="0"/>
      <w:autoSpaceDN w:val="0"/>
      <w:adjustRightInd w:val="0"/>
      <w:spacing w:line="240" w:lineRule="auto"/>
      <w:ind w:left="200" w:hanging="200"/>
    </w:pPr>
    <w:rPr>
      <w:rFonts w:ascii="Courier" w:hAnsi="Courier"/>
      <w:sz w:val="20"/>
      <w:szCs w:val="20"/>
    </w:rPr>
  </w:style>
  <w:style w:type="paragraph" w:styleId="Index2">
    <w:name w:val="index 2"/>
    <w:basedOn w:val="Normal"/>
    <w:next w:val="Normal"/>
    <w:autoRedefine/>
    <w:rsid w:val="000C311C"/>
    <w:pPr>
      <w:widowControl w:val="0"/>
      <w:autoSpaceDE w:val="0"/>
      <w:autoSpaceDN w:val="0"/>
      <w:adjustRightInd w:val="0"/>
      <w:spacing w:line="240" w:lineRule="auto"/>
      <w:ind w:left="400" w:hanging="200"/>
    </w:pPr>
    <w:rPr>
      <w:rFonts w:ascii="Courier" w:hAnsi="Courier"/>
      <w:sz w:val="20"/>
      <w:szCs w:val="20"/>
    </w:rPr>
  </w:style>
  <w:style w:type="paragraph" w:styleId="Index3">
    <w:name w:val="index 3"/>
    <w:basedOn w:val="Normal"/>
    <w:next w:val="Normal"/>
    <w:autoRedefine/>
    <w:rsid w:val="000C311C"/>
    <w:pPr>
      <w:widowControl w:val="0"/>
      <w:autoSpaceDE w:val="0"/>
      <w:autoSpaceDN w:val="0"/>
      <w:adjustRightInd w:val="0"/>
      <w:spacing w:line="240" w:lineRule="auto"/>
      <w:ind w:left="600" w:hanging="200"/>
    </w:pPr>
    <w:rPr>
      <w:rFonts w:ascii="Courier" w:hAnsi="Courier"/>
      <w:sz w:val="20"/>
      <w:szCs w:val="20"/>
    </w:rPr>
  </w:style>
  <w:style w:type="paragraph" w:styleId="Index4">
    <w:name w:val="index 4"/>
    <w:basedOn w:val="Normal"/>
    <w:next w:val="Normal"/>
    <w:autoRedefine/>
    <w:rsid w:val="000C311C"/>
    <w:pPr>
      <w:widowControl w:val="0"/>
      <w:autoSpaceDE w:val="0"/>
      <w:autoSpaceDN w:val="0"/>
      <w:adjustRightInd w:val="0"/>
      <w:spacing w:line="240" w:lineRule="auto"/>
      <w:ind w:left="800" w:hanging="200"/>
    </w:pPr>
    <w:rPr>
      <w:rFonts w:ascii="Courier" w:hAnsi="Courier"/>
      <w:sz w:val="20"/>
      <w:szCs w:val="20"/>
    </w:rPr>
  </w:style>
  <w:style w:type="paragraph" w:styleId="Index5">
    <w:name w:val="index 5"/>
    <w:basedOn w:val="Normal"/>
    <w:next w:val="Normal"/>
    <w:autoRedefine/>
    <w:rsid w:val="000C311C"/>
    <w:pPr>
      <w:widowControl w:val="0"/>
      <w:autoSpaceDE w:val="0"/>
      <w:autoSpaceDN w:val="0"/>
      <w:adjustRightInd w:val="0"/>
      <w:spacing w:line="240" w:lineRule="auto"/>
      <w:ind w:left="1000" w:hanging="200"/>
    </w:pPr>
    <w:rPr>
      <w:rFonts w:ascii="Courier" w:hAnsi="Courier"/>
      <w:sz w:val="20"/>
      <w:szCs w:val="20"/>
    </w:rPr>
  </w:style>
  <w:style w:type="paragraph" w:styleId="Index6">
    <w:name w:val="index 6"/>
    <w:basedOn w:val="Normal"/>
    <w:next w:val="Normal"/>
    <w:autoRedefine/>
    <w:rsid w:val="000C311C"/>
    <w:pPr>
      <w:widowControl w:val="0"/>
      <w:autoSpaceDE w:val="0"/>
      <w:autoSpaceDN w:val="0"/>
      <w:adjustRightInd w:val="0"/>
      <w:spacing w:line="240" w:lineRule="auto"/>
      <w:ind w:left="1200" w:hanging="200"/>
    </w:pPr>
    <w:rPr>
      <w:rFonts w:ascii="Courier" w:hAnsi="Courier"/>
      <w:sz w:val="20"/>
      <w:szCs w:val="20"/>
    </w:rPr>
  </w:style>
  <w:style w:type="paragraph" w:styleId="Index7">
    <w:name w:val="index 7"/>
    <w:basedOn w:val="Normal"/>
    <w:next w:val="Normal"/>
    <w:autoRedefine/>
    <w:rsid w:val="000C311C"/>
    <w:pPr>
      <w:widowControl w:val="0"/>
      <w:autoSpaceDE w:val="0"/>
      <w:autoSpaceDN w:val="0"/>
      <w:adjustRightInd w:val="0"/>
      <w:spacing w:line="240" w:lineRule="auto"/>
      <w:ind w:left="1400" w:hanging="200"/>
    </w:pPr>
    <w:rPr>
      <w:rFonts w:ascii="Courier" w:hAnsi="Courier"/>
      <w:sz w:val="20"/>
      <w:szCs w:val="20"/>
    </w:rPr>
  </w:style>
  <w:style w:type="paragraph" w:styleId="Index8">
    <w:name w:val="index 8"/>
    <w:basedOn w:val="Normal"/>
    <w:next w:val="Normal"/>
    <w:autoRedefine/>
    <w:rsid w:val="000C311C"/>
    <w:pPr>
      <w:widowControl w:val="0"/>
      <w:autoSpaceDE w:val="0"/>
      <w:autoSpaceDN w:val="0"/>
      <w:adjustRightInd w:val="0"/>
      <w:spacing w:line="240" w:lineRule="auto"/>
      <w:ind w:left="1600" w:hanging="200"/>
    </w:pPr>
    <w:rPr>
      <w:rFonts w:ascii="Courier" w:hAnsi="Courier"/>
      <w:sz w:val="20"/>
      <w:szCs w:val="20"/>
    </w:rPr>
  </w:style>
  <w:style w:type="paragraph" w:styleId="Index9">
    <w:name w:val="index 9"/>
    <w:basedOn w:val="Normal"/>
    <w:next w:val="Normal"/>
    <w:autoRedefine/>
    <w:rsid w:val="000C311C"/>
    <w:pPr>
      <w:widowControl w:val="0"/>
      <w:autoSpaceDE w:val="0"/>
      <w:autoSpaceDN w:val="0"/>
      <w:adjustRightInd w:val="0"/>
      <w:spacing w:line="240" w:lineRule="auto"/>
      <w:ind w:left="1800" w:hanging="200"/>
    </w:pPr>
    <w:rPr>
      <w:rFonts w:ascii="Courier" w:hAnsi="Courier"/>
      <w:sz w:val="20"/>
      <w:szCs w:val="20"/>
    </w:rPr>
  </w:style>
  <w:style w:type="paragraph" w:styleId="IndexHeading">
    <w:name w:val="index heading"/>
    <w:basedOn w:val="Normal"/>
    <w:next w:val="Index1"/>
    <w:rsid w:val="000C311C"/>
    <w:pPr>
      <w:widowControl w:val="0"/>
      <w:autoSpaceDE w:val="0"/>
      <w:autoSpaceDN w:val="0"/>
      <w:adjustRightInd w:val="0"/>
      <w:spacing w:line="240" w:lineRule="auto"/>
    </w:pPr>
    <w:rPr>
      <w:rFonts w:ascii="Arial" w:hAnsi="Arial" w:cs="Arial"/>
      <w:b/>
      <w:bCs/>
      <w:sz w:val="20"/>
      <w:szCs w:val="20"/>
    </w:rPr>
  </w:style>
  <w:style w:type="paragraph" w:styleId="ListContinue4">
    <w:name w:val="List Continue 4"/>
    <w:basedOn w:val="Normal"/>
    <w:rsid w:val="000C311C"/>
    <w:pPr>
      <w:widowControl w:val="0"/>
      <w:autoSpaceDE w:val="0"/>
      <w:autoSpaceDN w:val="0"/>
      <w:adjustRightInd w:val="0"/>
      <w:spacing w:after="120" w:line="240" w:lineRule="auto"/>
      <w:ind w:left="1440"/>
    </w:pPr>
    <w:rPr>
      <w:rFonts w:ascii="Courier" w:hAnsi="Courier"/>
      <w:sz w:val="20"/>
      <w:szCs w:val="20"/>
    </w:rPr>
  </w:style>
  <w:style w:type="paragraph" w:styleId="ListContinue5">
    <w:name w:val="List Continue 5"/>
    <w:basedOn w:val="Normal"/>
    <w:rsid w:val="000C311C"/>
    <w:pPr>
      <w:widowControl w:val="0"/>
      <w:autoSpaceDE w:val="0"/>
      <w:autoSpaceDN w:val="0"/>
      <w:adjustRightInd w:val="0"/>
      <w:spacing w:after="120" w:line="240" w:lineRule="auto"/>
      <w:ind w:left="1800"/>
    </w:pPr>
    <w:rPr>
      <w:rFonts w:ascii="Courier" w:hAnsi="Courier"/>
      <w:sz w:val="20"/>
      <w:szCs w:val="20"/>
    </w:rPr>
  </w:style>
  <w:style w:type="paragraph" w:styleId="ListNumber2">
    <w:name w:val="List Number 2"/>
    <w:basedOn w:val="Normal"/>
    <w:rsid w:val="000C311C"/>
    <w:pPr>
      <w:widowControl w:val="0"/>
      <w:numPr>
        <w:numId w:val="1"/>
      </w:numPr>
      <w:tabs>
        <w:tab w:val="clear" w:pos="360"/>
        <w:tab w:val="num" w:pos="720"/>
      </w:tabs>
      <w:autoSpaceDE w:val="0"/>
      <w:autoSpaceDN w:val="0"/>
      <w:adjustRightInd w:val="0"/>
      <w:spacing w:line="240" w:lineRule="auto"/>
      <w:ind w:left="720"/>
    </w:pPr>
    <w:rPr>
      <w:rFonts w:ascii="Courier" w:hAnsi="Courier"/>
      <w:sz w:val="20"/>
      <w:szCs w:val="20"/>
    </w:rPr>
  </w:style>
  <w:style w:type="paragraph" w:styleId="ListNumber3">
    <w:name w:val="List Number 3"/>
    <w:basedOn w:val="Normal"/>
    <w:rsid w:val="000C311C"/>
    <w:pPr>
      <w:widowControl w:val="0"/>
      <w:numPr>
        <w:numId w:val="2"/>
      </w:numPr>
      <w:tabs>
        <w:tab w:val="clear" w:pos="720"/>
        <w:tab w:val="num" w:pos="1080"/>
      </w:tabs>
      <w:autoSpaceDE w:val="0"/>
      <w:autoSpaceDN w:val="0"/>
      <w:adjustRightInd w:val="0"/>
      <w:spacing w:line="240" w:lineRule="auto"/>
      <w:ind w:left="1080"/>
    </w:pPr>
    <w:rPr>
      <w:rFonts w:ascii="Courier" w:hAnsi="Courier"/>
      <w:sz w:val="20"/>
      <w:szCs w:val="20"/>
    </w:rPr>
  </w:style>
  <w:style w:type="paragraph" w:styleId="ListNumber4">
    <w:name w:val="List Number 4"/>
    <w:basedOn w:val="Normal"/>
    <w:rsid w:val="000C311C"/>
    <w:pPr>
      <w:widowControl w:val="0"/>
      <w:numPr>
        <w:numId w:val="3"/>
      </w:numPr>
      <w:tabs>
        <w:tab w:val="clear" w:pos="1080"/>
        <w:tab w:val="num" w:pos="1440"/>
      </w:tabs>
      <w:autoSpaceDE w:val="0"/>
      <w:autoSpaceDN w:val="0"/>
      <w:adjustRightInd w:val="0"/>
      <w:spacing w:line="240" w:lineRule="auto"/>
      <w:ind w:left="1440"/>
    </w:pPr>
    <w:rPr>
      <w:rFonts w:ascii="Courier" w:hAnsi="Courier"/>
      <w:sz w:val="20"/>
      <w:szCs w:val="20"/>
    </w:rPr>
  </w:style>
  <w:style w:type="paragraph" w:styleId="ListNumber5">
    <w:name w:val="List Number 5"/>
    <w:basedOn w:val="Normal"/>
    <w:rsid w:val="000C311C"/>
    <w:pPr>
      <w:widowControl w:val="0"/>
      <w:numPr>
        <w:numId w:val="4"/>
      </w:numPr>
      <w:tabs>
        <w:tab w:val="clear" w:pos="1440"/>
        <w:tab w:val="num" w:pos="1800"/>
      </w:tabs>
      <w:autoSpaceDE w:val="0"/>
      <w:autoSpaceDN w:val="0"/>
      <w:adjustRightInd w:val="0"/>
      <w:spacing w:line="240" w:lineRule="auto"/>
      <w:ind w:left="1800"/>
    </w:pPr>
    <w:rPr>
      <w:rFonts w:ascii="Courier" w:hAnsi="Courier"/>
      <w:sz w:val="20"/>
      <w:szCs w:val="20"/>
    </w:rPr>
  </w:style>
  <w:style w:type="paragraph" w:styleId="MacroText">
    <w:name w:val="macro"/>
    <w:link w:val="MacroTextChar"/>
    <w:rsid w:val="000C311C"/>
    <w:pPr>
      <w:widowControl w:val="0"/>
      <w:numPr>
        <w:numId w:val="5"/>
      </w:numPr>
      <w:tabs>
        <w:tab w:val="clear" w:pos="1800"/>
        <w:tab w:val="left" w:pos="480"/>
        <w:tab w:val="left" w:pos="960"/>
        <w:tab w:val="left" w:pos="1440"/>
        <w:tab w:val="left" w:pos="1920"/>
        <w:tab w:val="left" w:pos="2400"/>
        <w:tab w:val="left" w:pos="2880"/>
        <w:tab w:val="left" w:pos="3360"/>
        <w:tab w:val="left" w:pos="3840"/>
        <w:tab w:val="left" w:pos="4320"/>
      </w:tabs>
      <w:autoSpaceDE w:val="0"/>
      <w:autoSpaceDN w:val="0"/>
      <w:adjustRightInd w:val="0"/>
      <w:ind w:left="0" w:firstLine="0"/>
    </w:pPr>
    <w:rPr>
      <w:rFonts w:ascii="Courier New" w:hAnsi="Courier New" w:cs="Courier New"/>
    </w:rPr>
  </w:style>
  <w:style w:type="character" w:customStyle="1" w:styleId="MacroTextChar">
    <w:name w:val="Macro Text Char"/>
    <w:basedOn w:val="DefaultParagraphFont"/>
    <w:link w:val="MacroText"/>
    <w:rsid w:val="000C311C"/>
    <w:rPr>
      <w:rFonts w:ascii="Courier New" w:hAnsi="Courier New" w:cs="Courier New"/>
    </w:rPr>
  </w:style>
  <w:style w:type="paragraph" w:styleId="MessageHeader">
    <w:name w:val="Message Header"/>
    <w:basedOn w:val="Normal"/>
    <w:link w:val="MessageHeaderChar"/>
    <w:rsid w:val="000C311C"/>
    <w:pPr>
      <w:widowControl w:val="0"/>
      <w:pBdr>
        <w:top w:val="single" w:sz="6" w:space="1" w:color="auto"/>
        <w:left w:val="single" w:sz="6" w:space="1" w:color="auto"/>
        <w:bottom w:val="single" w:sz="6" w:space="1" w:color="auto"/>
        <w:right w:val="single" w:sz="6" w:space="1" w:color="auto"/>
      </w:pBdr>
      <w:shd w:val="pct20" w:color="auto" w:fill="auto"/>
      <w:autoSpaceDE w:val="0"/>
      <w:autoSpaceDN w:val="0"/>
      <w:adjustRightInd w:val="0"/>
      <w:spacing w:line="240" w:lineRule="auto"/>
      <w:ind w:left="1080" w:hanging="1080"/>
    </w:pPr>
    <w:rPr>
      <w:rFonts w:ascii="Arial" w:hAnsi="Arial" w:cs="Arial"/>
    </w:rPr>
  </w:style>
  <w:style w:type="character" w:customStyle="1" w:styleId="MessageHeaderChar">
    <w:name w:val="Message Header Char"/>
    <w:basedOn w:val="DefaultParagraphFont"/>
    <w:link w:val="MessageHeader"/>
    <w:rsid w:val="000C311C"/>
    <w:rPr>
      <w:rFonts w:ascii="Arial" w:hAnsi="Arial" w:cs="Arial"/>
      <w:sz w:val="24"/>
      <w:szCs w:val="24"/>
      <w:shd w:val="pct20" w:color="auto" w:fill="auto"/>
    </w:rPr>
  </w:style>
  <w:style w:type="paragraph" w:styleId="NormalWeb">
    <w:name w:val="Normal (Web)"/>
    <w:basedOn w:val="Normal"/>
    <w:uiPriority w:val="99"/>
    <w:rsid w:val="000C311C"/>
    <w:pPr>
      <w:widowControl w:val="0"/>
      <w:autoSpaceDE w:val="0"/>
      <w:autoSpaceDN w:val="0"/>
      <w:adjustRightInd w:val="0"/>
      <w:spacing w:line="240" w:lineRule="auto"/>
    </w:pPr>
  </w:style>
  <w:style w:type="paragraph" w:styleId="NormalIndent">
    <w:name w:val="Normal Indent"/>
    <w:basedOn w:val="Normal"/>
    <w:rsid w:val="000C311C"/>
    <w:pPr>
      <w:widowControl w:val="0"/>
      <w:autoSpaceDE w:val="0"/>
      <w:autoSpaceDN w:val="0"/>
      <w:adjustRightInd w:val="0"/>
      <w:spacing w:line="240" w:lineRule="auto"/>
      <w:ind w:left="720"/>
    </w:pPr>
    <w:rPr>
      <w:rFonts w:ascii="Courier" w:hAnsi="Courier"/>
      <w:sz w:val="20"/>
      <w:szCs w:val="20"/>
    </w:rPr>
  </w:style>
  <w:style w:type="paragraph" w:styleId="NoteHeading">
    <w:name w:val="Note Heading"/>
    <w:basedOn w:val="Normal"/>
    <w:next w:val="Normal"/>
    <w:link w:val="NoteHeadingChar"/>
    <w:rsid w:val="000C311C"/>
    <w:pPr>
      <w:widowControl w:val="0"/>
      <w:autoSpaceDE w:val="0"/>
      <w:autoSpaceDN w:val="0"/>
      <w:adjustRightInd w:val="0"/>
      <w:spacing w:line="240" w:lineRule="auto"/>
    </w:pPr>
    <w:rPr>
      <w:rFonts w:ascii="Courier" w:hAnsi="Courier"/>
      <w:sz w:val="20"/>
      <w:szCs w:val="20"/>
    </w:rPr>
  </w:style>
  <w:style w:type="character" w:customStyle="1" w:styleId="NoteHeadingChar">
    <w:name w:val="Note Heading Char"/>
    <w:basedOn w:val="DefaultParagraphFont"/>
    <w:link w:val="NoteHeading"/>
    <w:rsid w:val="000C311C"/>
    <w:rPr>
      <w:rFonts w:ascii="Courier" w:hAnsi="Courier"/>
    </w:rPr>
  </w:style>
  <w:style w:type="paragraph" w:styleId="PlainText">
    <w:name w:val="Plain Text"/>
    <w:basedOn w:val="Normal"/>
    <w:link w:val="PlainTextChar"/>
    <w:uiPriority w:val="99"/>
    <w:rsid w:val="000C311C"/>
    <w:pPr>
      <w:widowControl w:val="0"/>
      <w:autoSpaceDE w:val="0"/>
      <w:autoSpaceDN w:val="0"/>
      <w:adjustRightInd w:val="0"/>
      <w:spacing w:line="240" w:lineRule="auto"/>
    </w:pPr>
    <w:rPr>
      <w:rFonts w:ascii="Courier New" w:hAnsi="Courier New" w:cs="Courier New"/>
      <w:sz w:val="20"/>
      <w:szCs w:val="20"/>
    </w:rPr>
  </w:style>
  <w:style w:type="character" w:customStyle="1" w:styleId="PlainTextChar">
    <w:name w:val="Plain Text Char"/>
    <w:basedOn w:val="DefaultParagraphFont"/>
    <w:link w:val="PlainText"/>
    <w:uiPriority w:val="99"/>
    <w:rsid w:val="000C311C"/>
    <w:rPr>
      <w:rFonts w:ascii="Courier New" w:hAnsi="Courier New" w:cs="Courier New"/>
    </w:rPr>
  </w:style>
  <w:style w:type="paragraph" w:styleId="Salutation">
    <w:name w:val="Salutation"/>
    <w:basedOn w:val="Normal"/>
    <w:next w:val="Normal"/>
    <w:link w:val="SalutationChar"/>
    <w:rsid w:val="000C311C"/>
    <w:pPr>
      <w:widowControl w:val="0"/>
      <w:autoSpaceDE w:val="0"/>
      <w:autoSpaceDN w:val="0"/>
      <w:adjustRightInd w:val="0"/>
      <w:spacing w:line="240" w:lineRule="auto"/>
    </w:pPr>
    <w:rPr>
      <w:rFonts w:ascii="Courier" w:hAnsi="Courier"/>
      <w:sz w:val="20"/>
      <w:szCs w:val="20"/>
    </w:rPr>
  </w:style>
  <w:style w:type="character" w:customStyle="1" w:styleId="SalutationChar">
    <w:name w:val="Salutation Char"/>
    <w:basedOn w:val="DefaultParagraphFont"/>
    <w:link w:val="Salutation"/>
    <w:rsid w:val="000C311C"/>
    <w:rPr>
      <w:rFonts w:ascii="Courier" w:hAnsi="Courier"/>
    </w:rPr>
  </w:style>
  <w:style w:type="paragraph" w:styleId="Signature">
    <w:name w:val="Signature"/>
    <w:basedOn w:val="Normal"/>
    <w:link w:val="SignatureChar"/>
    <w:rsid w:val="000C311C"/>
    <w:pPr>
      <w:widowControl w:val="0"/>
      <w:autoSpaceDE w:val="0"/>
      <w:autoSpaceDN w:val="0"/>
      <w:adjustRightInd w:val="0"/>
      <w:spacing w:line="240" w:lineRule="auto"/>
      <w:ind w:left="4320"/>
    </w:pPr>
    <w:rPr>
      <w:rFonts w:ascii="Courier" w:hAnsi="Courier"/>
      <w:sz w:val="20"/>
      <w:szCs w:val="20"/>
    </w:rPr>
  </w:style>
  <w:style w:type="character" w:customStyle="1" w:styleId="SignatureChar">
    <w:name w:val="Signature Char"/>
    <w:basedOn w:val="DefaultParagraphFont"/>
    <w:link w:val="Signature"/>
    <w:rsid w:val="000C311C"/>
    <w:rPr>
      <w:rFonts w:ascii="Courier" w:hAnsi="Courier"/>
    </w:rPr>
  </w:style>
  <w:style w:type="paragraph" w:styleId="Subtitle">
    <w:name w:val="Subtitle"/>
    <w:basedOn w:val="Normal"/>
    <w:link w:val="SubtitleChar"/>
    <w:qFormat/>
    <w:rsid w:val="000C311C"/>
    <w:pPr>
      <w:widowControl w:val="0"/>
      <w:autoSpaceDE w:val="0"/>
      <w:autoSpaceDN w:val="0"/>
      <w:adjustRightInd w:val="0"/>
      <w:spacing w:after="60" w:line="240" w:lineRule="auto"/>
      <w:jc w:val="center"/>
      <w:outlineLvl w:val="1"/>
    </w:pPr>
    <w:rPr>
      <w:rFonts w:ascii="Arial" w:hAnsi="Arial" w:cs="Arial"/>
    </w:rPr>
  </w:style>
  <w:style w:type="character" w:customStyle="1" w:styleId="SubtitleChar">
    <w:name w:val="Subtitle Char"/>
    <w:basedOn w:val="DefaultParagraphFont"/>
    <w:link w:val="Subtitle"/>
    <w:rsid w:val="000C311C"/>
    <w:rPr>
      <w:rFonts w:ascii="Arial" w:hAnsi="Arial" w:cs="Arial"/>
      <w:sz w:val="24"/>
      <w:szCs w:val="24"/>
    </w:rPr>
  </w:style>
  <w:style w:type="paragraph" w:styleId="TableofAuthorities">
    <w:name w:val="table of authorities"/>
    <w:basedOn w:val="Normal"/>
    <w:next w:val="Normal"/>
    <w:rsid w:val="000C311C"/>
    <w:pPr>
      <w:widowControl w:val="0"/>
      <w:autoSpaceDE w:val="0"/>
      <w:autoSpaceDN w:val="0"/>
      <w:adjustRightInd w:val="0"/>
      <w:spacing w:line="240" w:lineRule="auto"/>
      <w:ind w:left="200" w:hanging="200"/>
    </w:pPr>
    <w:rPr>
      <w:rFonts w:ascii="Courier" w:hAnsi="Courier"/>
      <w:sz w:val="20"/>
      <w:szCs w:val="20"/>
    </w:rPr>
  </w:style>
  <w:style w:type="paragraph" w:styleId="TableofFigures">
    <w:name w:val="table of figures"/>
    <w:basedOn w:val="Normal"/>
    <w:next w:val="Normal"/>
    <w:rsid w:val="000C311C"/>
    <w:pPr>
      <w:widowControl w:val="0"/>
      <w:autoSpaceDE w:val="0"/>
      <w:autoSpaceDN w:val="0"/>
      <w:adjustRightInd w:val="0"/>
      <w:spacing w:line="240" w:lineRule="auto"/>
      <w:ind w:left="400" w:hanging="400"/>
    </w:pPr>
    <w:rPr>
      <w:rFonts w:ascii="Courier" w:hAnsi="Courier"/>
      <w:sz w:val="20"/>
      <w:szCs w:val="20"/>
    </w:rPr>
  </w:style>
  <w:style w:type="paragraph" w:styleId="Title">
    <w:name w:val="Title"/>
    <w:basedOn w:val="Normal"/>
    <w:link w:val="TitleChar"/>
    <w:qFormat/>
    <w:rsid w:val="000C311C"/>
    <w:pPr>
      <w:widowControl w:val="0"/>
      <w:autoSpaceDE w:val="0"/>
      <w:autoSpaceDN w:val="0"/>
      <w:adjustRightInd w:val="0"/>
      <w:spacing w:before="240" w:after="60" w:line="240" w:lineRule="auto"/>
      <w:jc w:val="center"/>
      <w:outlineLvl w:val="0"/>
    </w:pPr>
    <w:rPr>
      <w:rFonts w:ascii="Arial" w:hAnsi="Arial" w:cs="Arial"/>
      <w:b/>
      <w:bCs/>
      <w:kern w:val="28"/>
      <w:sz w:val="32"/>
      <w:szCs w:val="32"/>
    </w:rPr>
  </w:style>
  <w:style w:type="character" w:customStyle="1" w:styleId="TitleChar">
    <w:name w:val="Title Char"/>
    <w:basedOn w:val="DefaultParagraphFont"/>
    <w:link w:val="Title"/>
    <w:rsid w:val="000C311C"/>
    <w:rPr>
      <w:rFonts w:ascii="Arial" w:hAnsi="Arial" w:cs="Arial"/>
      <w:b/>
      <w:bCs/>
      <w:kern w:val="28"/>
      <w:sz w:val="32"/>
      <w:szCs w:val="32"/>
    </w:rPr>
  </w:style>
  <w:style w:type="paragraph" w:styleId="TOAHeading">
    <w:name w:val="toa heading"/>
    <w:basedOn w:val="Normal"/>
    <w:next w:val="Normal"/>
    <w:rsid w:val="000C311C"/>
    <w:pPr>
      <w:widowControl w:val="0"/>
      <w:autoSpaceDE w:val="0"/>
      <w:autoSpaceDN w:val="0"/>
      <w:adjustRightInd w:val="0"/>
      <w:spacing w:before="120" w:line="240" w:lineRule="auto"/>
    </w:pPr>
    <w:rPr>
      <w:rFonts w:ascii="Arial" w:hAnsi="Arial" w:cs="Arial"/>
      <w:b/>
      <w:bCs/>
    </w:rPr>
  </w:style>
  <w:style w:type="paragraph" w:styleId="TOC1">
    <w:name w:val="toc 1"/>
    <w:basedOn w:val="Normal"/>
    <w:next w:val="Normal"/>
    <w:autoRedefine/>
    <w:uiPriority w:val="39"/>
    <w:rsid w:val="00256C15"/>
    <w:pPr>
      <w:widowControl w:val="0"/>
      <w:numPr>
        <w:ilvl w:val="1"/>
        <w:numId w:val="13"/>
      </w:numPr>
      <w:tabs>
        <w:tab w:val="right" w:leader="dot" w:pos="8990"/>
      </w:tabs>
      <w:autoSpaceDE w:val="0"/>
      <w:autoSpaceDN w:val="0"/>
      <w:adjustRightInd w:val="0"/>
      <w:spacing w:line="240" w:lineRule="auto"/>
    </w:pPr>
    <w:rPr>
      <w:rFonts w:ascii="Courier" w:hAnsi="Courier"/>
      <w:sz w:val="20"/>
      <w:szCs w:val="20"/>
    </w:rPr>
  </w:style>
  <w:style w:type="paragraph" w:styleId="TOC2">
    <w:name w:val="toc 2"/>
    <w:basedOn w:val="Normal"/>
    <w:next w:val="Normal"/>
    <w:autoRedefine/>
    <w:uiPriority w:val="39"/>
    <w:rsid w:val="000C311C"/>
    <w:pPr>
      <w:widowControl w:val="0"/>
      <w:autoSpaceDE w:val="0"/>
      <w:autoSpaceDN w:val="0"/>
      <w:adjustRightInd w:val="0"/>
      <w:spacing w:line="240" w:lineRule="auto"/>
      <w:ind w:left="200"/>
    </w:pPr>
    <w:rPr>
      <w:rFonts w:ascii="Courier" w:hAnsi="Courier"/>
      <w:sz w:val="20"/>
      <w:szCs w:val="20"/>
    </w:rPr>
  </w:style>
  <w:style w:type="paragraph" w:styleId="TOC3">
    <w:name w:val="toc 3"/>
    <w:basedOn w:val="Normal"/>
    <w:next w:val="Normal"/>
    <w:autoRedefine/>
    <w:uiPriority w:val="39"/>
    <w:rsid w:val="000C311C"/>
    <w:pPr>
      <w:widowControl w:val="0"/>
      <w:autoSpaceDE w:val="0"/>
      <w:autoSpaceDN w:val="0"/>
      <w:adjustRightInd w:val="0"/>
      <w:spacing w:line="240" w:lineRule="auto"/>
      <w:ind w:left="400"/>
    </w:pPr>
    <w:rPr>
      <w:rFonts w:ascii="Courier" w:hAnsi="Courier"/>
      <w:sz w:val="20"/>
      <w:szCs w:val="20"/>
    </w:rPr>
  </w:style>
  <w:style w:type="paragraph" w:styleId="TOC4">
    <w:name w:val="toc 4"/>
    <w:basedOn w:val="Normal"/>
    <w:next w:val="Normal"/>
    <w:autoRedefine/>
    <w:rsid w:val="000C311C"/>
    <w:pPr>
      <w:widowControl w:val="0"/>
      <w:autoSpaceDE w:val="0"/>
      <w:autoSpaceDN w:val="0"/>
      <w:adjustRightInd w:val="0"/>
      <w:spacing w:line="240" w:lineRule="auto"/>
      <w:ind w:left="600"/>
    </w:pPr>
    <w:rPr>
      <w:rFonts w:ascii="Courier" w:hAnsi="Courier"/>
      <w:sz w:val="20"/>
      <w:szCs w:val="20"/>
    </w:rPr>
  </w:style>
  <w:style w:type="paragraph" w:styleId="TOC5">
    <w:name w:val="toc 5"/>
    <w:basedOn w:val="Normal"/>
    <w:next w:val="Normal"/>
    <w:autoRedefine/>
    <w:rsid w:val="000C311C"/>
    <w:pPr>
      <w:widowControl w:val="0"/>
      <w:autoSpaceDE w:val="0"/>
      <w:autoSpaceDN w:val="0"/>
      <w:adjustRightInd w:val="0"/>
      <w:spacing w:line="240" w:lineRule="auto"/>
      <w:ind w:left="800"/>
    </w:pPr>
    <w:rPr>
      <w:rFonts w:ascii="Courier" w:hAnsi="Courier"/>
      <w:sz w:val="20"/>
      <w:szCs w:val="20"/>
    </w:rPr>
  </w:style>
  <w:style w:type="paragraph" w:styleId="TOC6">
    <w:name w:val="toc 6"/>
    <w:basedOn w:val="Normal"/>
    <w:next w:val="Normal"/>
    <w:autoRedefine/>
    <w:rsid w:val="000C311C"/>
    <w:pPr>
      <w:widowControl w:val="0"/>
      <w:autoSpaceDE w:val="0"/>
      <w:autoSpaceDN w:val="0"/>
      <w:adjustRightInd w:val="0"/>
      <w:spacing w:line="240" w:lineRule="auto"/>
      <w:ind w:left="1000"/>
    </w:pPr>
    <w:rPr>
      <w:rFonts w:ascii="Courier" w:hAnsi="Courier"/>
      <w:sz w:val="20"/>
      <w:szCs w:val="20"/>
    </w:rPr>
  </w:style>
  <w:style w:type="paragraph" w:styleId="TOC7">
    <w:name w:val="toc 7"/>
    <w:basedOn w:val="Normal"/>
    <w:next w:val="Normal"/>
    <w:autoRedefine/>
    <w:rsid w:val="000C311C"/>
    <w:pPr>
      <w:widowControl w:val="0"/>
      <w:autoSpaceDE w:val="0"/>
      <w:autoSpaceDN w:val="0"/>
      <w:adjustRightInd w:val="0"/>
      <w:spacing w:line="240" w:lineRule="auto"/>
      <w:ind w:left="1200"/>
    </w:pPr>
    <w:rPr>
      <w:rFonts w:ascii="Courier" w:hAnsi="Courier"/>
      <w:sz w:val="20"/>
      <w:szCs w:val="20"/>
    </w:rPr>
  </w:style>
  <w:style w:type="paragraph" w:styleId="TOC8">
    <w:name w:val="toc 8"/>
    <w:basedOn w:val="Normal"/>
    <w:next w:val="Normal"/>
    <w:autoRedefine/>
    <w:rsid w:val="000C311C"/>
    <w:pPr>
      <w:widowControl w:val="0"/>
      <w:autoSpaceDE w:val="0"/>
      <w:autoSpaceDN w:val="0"/>
      <w:adjustRightInd w:val="0"/>
      <w:spacing w:line="240" w:lineRule="auto"/>
      <w:ind w:left="1400"/>
    </w:pPr>
    <w:rPr>
      <w:rFonts w:ascii="Courier" w:hAnsi="Courier"/>
      <w:sz w:val="20"/>
      <w:szCs w:val="20"/>
    </w:rPr>
  </w:style>
  <w:style w:type="paragraph" w:styleId="TOC9">
    <w:name w:val="toc 9"/>
    <w:basedOn w:val="Normal"/>
    <w:next w:val="Normal"/>
    <w:autoRedefine/>
    <w:rsid w:val="000C311C"/>
    <w:pPr>
      <w:widowControl w:val="0"/>
      <w:autoSpaceDE w:val="0"/>
      <w:autoSpaceDN w:val="0"/>
      <w:adjustRightInd w:val="0"/>
      <w:spacing w:line="240" w:lineRule="auto"/>
      <w:ind w:left="1600"/>
    </w:pPr>
    <w:rPr>
      <w:rFonts w:ascii="Courier" w:hAnsi="Courier"/>
      <w:sz w:val="20"/>
      <w:szCs w:val="20"/>
    </w:rPr>
  </w:style>
  <w:style w:type="paragraph" w:customStyle="1" w:styleId="deflevelb">
    <w:name w:val="def level b"/>
    <w:basedOn w:val="LevelA"/>
    <w:rsid w:val="000C311C"/>
    <w:pPr>
      <w:tabs>
        <w:tab w:val="clear" w:pos="360"/>
        <w:tab w:val="clear" w:pos="720"/>
      </w:tabs>
      <w:ind w:left="1080"/>
    </w:pPr>
  </w:style>
  <w:style w:type="character" w:customStyle="1" w:styleId="page-title">
    <w:name w:val="page-title"/>
    <w:basedOn w:val="DefaultParagraphFont"/>
    <w:rsid w:val="000C311C"/>
  </w:style>
  <w:style w:type="paragraph" w:customStyle="1" w:styleId="notation">
    <w:name w:val="notation"/>
    <w:basedOn w:val="LevelA"/>
    <w:rsid w:val="000C311C"/>
    <w:pPr>
      <w:widowControl/>
      <w:pBdr>
        <w:top w:val="single" w:sz="4" w:space="1" w:color="auto"/>
        <w:left w:val="single" w:sz="4" w:space="4" w:color="auto"/>
        <w:bottom w:val="single" w:sz="4" w:space="1" w:color="auto"/>
        <w:right w:val="single" w:sz="4" w:space="4" w:color="auto"/>
      </w:pBdr>
      <w:tabs>
        <w:tab w:val="clear" w:pos="360"/>
      </w:tabs>
      <w:ind w:left="0"/>
    </w:pPr>
    <w:rPr>
      <w:b/>
    </w:rPr>
  </w:style>
  <w:style w:type="character" w:styleId="Strong">
    <w:name w:val="Strong"/>
    <w:basedOn w:val="DefaultParagraphFont"/>
    <w:qFormat/>
    <w:rsid w:val="000C311C"/>
    <w:rPr>
      <w:b/>
    </w:rPr>
  </w:style>
  <w:style w:type="paragraph" w:customStyle="1" w:styleId="Style1">
    <w:name w:val="Style1"/>
    <w:basedOn w:val="Normal"/>
    <w:rsid w:val="00623818"/>
    <w:pPr>
      <w:widowControl w:val="0"/>
      <w:pBdr>
        <w:left w:val="double" w:sz="4" w:space="4" w:color="auto"/>
      </w:pBdr>
      <w:autoSpaceDE w:val="0"/>
      <w:autoSpaceDN w:val="0"/>
      <w:adjustRightInd w:val="0"/>
      <w:spacing w:line="240" w:lineRule="auto"/>
      <w:ind w:left="4320"/>
    </w:pPr>
    <w:rPr>
      <w:rFonts w:ascii="Arial" w:hAnsi="Arial"/>
      <w:sz w:val="20"/>
      <w:szCs w:val="20"/>
    </w:rPr>
  </w:style>
  <w:style w:type="paragraph" w:customStyle="1" w:styleId="NOTE">
    <w:name w:val="NOTE"/>
    <w:basedOn w:val="LevelA"/>
    <w:rsid w:val="000C311C"/>
    <w:pPr>
      <w:ind w:firstLine="0"/>
      <w:jc w:val="both"/>
    </w:pPr>
    <w:rPr>
      <w:rFonts w:ascii="Courier" w:hAnsi="Courier"/>
      <w:sz w:val="20"/>
    </w:rPr>
  </w:style>
  <w:style w:type="character" w:customStyle="1" w:styleId="ti">
    <w:name w:val="ti"/>
    <w:basedOn w:val="DefaultParagraphFont"/>
    <w:rsid w:val="000C311C"/>
  </w:style>
  <w:style w:type="character" w:styleId="Emphasis">
    <w:name w:val="Emphasis"/>
    <w:basedOn w:val="DefaultParagraphFont"/>
    <w:qFormat/>
    <w:rsid w:val="000C311C"/>
    <w:rPr>
      <w:i/>
      <w:iCs/>
    </w:rPr>
  </w:style>
  <w:style w:type="character" w:styleId="EndnoteReference">
    <w:name w:val="endnote reference"/>
    <w:basedOn w:val="DefaultParagraphFont"/>
    <w:uiPriority w:val="99"/>
    <w:rsid w:val="005D3F9D"/>
    <w:rPr>
      <w:rFonts w:ascii="Times New Roman" w:hAnsi="Times New Roman"/>
      <w:spacing w:val="0"/>
      <w:w w:val="100"/>
      <w:position w:val="-4"/>
      <w:sz w:val="22"/>
      <w:vertAlign w:val="superscript"/>
    </w:rPr>
  </w:style>
  <w:style w:type="paragraph" w:customStyle="1" w:styleId="bullets">
    <w:name w:val="bullets"/>
    <w:basedOn w:val="BasicParagraph"/>
    <w:qFormat/>
    <w:rsid w:val="00701B60"/>
    <w:pPr>
      <w:numPr>
        <w:numId w:val="6"/>
      </w:numPr>
      <w:spacing w:after="120"/>
      <w:ind w:left="630" w:hanging="270"/>
    </w:pPr>
  </w:style>
  <w:style w:type="paragraph" w:styleId="BodyText">
    <w:name w:val="Body Text"/>
    <w:basedOn w:val="Normal"/>
    <w:link w:val="BodyTextChar"/>
    <w:rsid w:val="005159B6"/>
    <w:pPr>
      <w:widowControl w:val="0"/>
      <w:autoSpaceDE w:val="0"/>
      <w:autoSpaceDN w:val="0"/>
      <w:adjustRightInd w:val="0"/>
      <w:spacing w:after="240" w:line="240" w:lineRule="atLeast"/>
      <w:ind w:firstLine="360"/>
      <w:jc w:val="both"/>
    </w:pPr>
    <w:rPr>
      <w:rFonts w:ascii="Garamond" w:hAnsi="Garamond"/>
      <w:sz w:val="22"/>
      <w:szCs w:val="20"/>
    </w:rPr>
  </w:style>
  <w:style w:type="character" w:customStyle="1" w:styleId="BodyTextChar">
    <w:name w:val="Body Text Char"/>
    <w:basedOn w:val="DefaultParagraphFont"/>
    <w:link w:val="BodyText"/>
    <w:rsid w:val="005159B6"/>
    <w:rPr>
      <w:rFonts w:ascii="Garamond" w:hAnsi="Garamond"/>
      <w:sz w:val="22"/>
    </w:rPr>
  </w:style>
  <w:style w:type="paragraph" w:customStyle="1" w:styleId="DocumentLabel">
    <w:name w:val="Document Label"/>
    <w:next w:val="Normal"/>
    <w:rsid w:val="005159B6"/>
    <w:pPr>
      <w:pBdr>
        <w:top w:val="double" w:sz="6" w:space="8" w:color="808080"/>
        <w:bottom w:val="double" w:sz="6" w:space="8" w:color="808080"/>
      </w:pBdr>
      <w:spacing w:after="40" w:line="240" w:lineRule="atLeast"/>
      <w:jc w:val="center"/>
    </w:pPr>
    <w:rPr>
      <w:rFonts w:ascii="Garamond" w:hAnsi="Garamond"/>
      <w:b/>
      <w:caps/>
      <w:spacing w:val="20"/>
      <w:sz w:val="18"/>
    </w:rPr>
  </w:style>
  <w:style w:type="paragraph" w:customStyle="1" w:styleId="MessageHeaderFirst">
    <w:name w:val="Message Header First"/>
    <w:basedOn w:val="MessageHeader"/>
    <w:next w:val="MessageHeader"/>
    <w:rsid w:val="005159B6"/>
    <w:pPr>
      <w:keepLines/>
      <w:pBdr>
        <w:top w:val="none" w:sz="0" w:space="0" w:color="auto"/>
        <w:left w:val="none" w:sz="0" w:space="0" w:color="auto"/>
        <w:bottom w:val="none" w:sz="0" w:space="0" w:color="auto"/>
        <w:right w:val="none" w:sz="0" w:space="0" w:color="auto"/>
      </w:pBdr>
      <w:shd w:val="clear" w:color="auto" w:fill="auto"/>
      <w:spacing w:before="360" w:after="120" w:line="240" w:lineRule="atLeast"/>
    </w:pPr>
    <w:rPr>
      <w:rFonts w:ascii="Garamond" w:hAnsi="Garamond" w:cs="Times New Roman"/>
      <w:caps/>
      <w:sz w:val="18"/>
      <w:szCs w:val="20"/>
    </w:rPr>
  </w:style>
  <w:style w:type="character" w:customStyle="1" w:styleId="MessageHeaderLabel">
    <w:name w:val="Message Header Label"/>
    <w:rsid w:val="005159B6"/>
    <w:rPr>
      <w:b/>
      <w:sz w:val="18"/>
    </w:rPr>
  </w:style>
  <w:style w:type="paragraph" w:customStyle="1" w:styleId="MessageHeaderLast">
    <w:name w:val="Message Header Last"/>
    <w:basedOn w:val="MessageHeader"/>
    <w:next w:val="BodyText"/>
    <w:rsid w:val="005159B6"/>
    <w:pPr>
      <w:keepLines/>
      <w:pBdr>
        <w:top w:val="none" w:sz="0" w:space="0" w:color="auto"/>
        <w:left w:val="none" w:sz="0" w:space="0" w:color="auto"/>
        <w:bottom w:val="single" w:sz="6" w:space="18" w:color="808080"/>
        <w:right w:val="none" w:sz="0" w:space="0" w:color="auto"/>
      </w:pBdr>
      <w:shd w:val="clear" w:color="auto" w:fill="auto"/>
      <w:spacing w:after="360" w:line="240" w:lineRule="atLeast"/>
    </w:pPr>
    <w:rPr>
      <w:rFonts w:ascii="Garamond" w:hAnsi="Garamond" w:cs="Times New Roman"/>
      <w:caps/>
      <w:sz w:val="18"/>
      <w:szCs w:val="20"/>
    </w:rPr>
  </w:style>
  <w:style w:type="character" w:customStyle="1" w:styleId="Normal1">
    <w:name w:val="Normal1"/>
    <w:basedOn w:val="DefaultParagraphFont"/>
    <w:rsid w:val="005159B6"/>
  </w:style>
  <w:style w:type="paragraph" w:customStyle="1" w:styleId="comment">
    <w:name w:val="comment"/>
    <w:basedOn w:val="BodyTextIndent"/>
    <w:rsid w:val="005159B6"/>
    <w:pPr>
      <w:widowControl/>
      <w:pBdr>
        <w:left w:val="double" w:sz="4" w:space="4" w:color="auto"/>
        <w:right w:val="single" w:sz="4" w:space="4" w:color="auto"/>
      </w:pBdr>
      <w:tabs>
        <w:tab w:val="left" w:pos="360"/>
        <w:tab w:val="left" w:pos="720"/>
        <w:tab w:val="left" w:pos="1080"/>
        <w:tab w:val="left" w:pos="1440"/>
        <w:tab w:val="left" w:pos="1800"/>
        <w:tab w:val="left" w:pos="2160"/>
      </w:tabs>
      <w:spacing w:after="0"/>
      <w:ind w:left="3600"/>
      <w:jc w:val="both"/>
    </w:pPr>
    <w:rPr>
      <w:rFonts w:ascii="Arial" w:hAnsi="Arial"/>
    </w:rPr>
  </w:style>
  <w:style w:type="paragraph" w:styleId="BodyTextIndent">
    <w:name w:val="Body Text Indent"/>
    <w:basedOn w:val="Normal"/>
    <w:link w:val="BodyTextIndentChar"/>
    <w:rsid w:val="005159B6"/>
    <w:pPr>
      <w:widowControl w:val="0"/>
      <w:autoSpaceDE w:val="0"/>
      <w:autoSpaceDN w:val="0"/>
      <w:adjustRightInd w:val="0"/>
      <w:spacing w:after="120" w:line="240" w:lineRule="auto"/>
      <w:ind w:left="360"/>
    </w:pPr>
    <w:rPr>
      <w:rFonts w:ascii="Courier" w:hAnsi="Courier"/>
      <w:sz w:val="20"/>
      <w:szCs w:val="20"/>
    </w:rPr>
  </w:style>
  <w:style w:type="character" w:customStyle="1" w:styleId="BodyTextIndentChar">
    <w:name w:val="Body Text Indent Char"/>
    <w:basedOn w:val="DefaultParagraphFont"/>
    <w:link w:val="BodyTextIndent"/>
    <w:rsid w:val="005159B6"/>
    <w:rPr>
      <w:rFonts w:ascii="Courier" w:hAnsi="Courier"/>
    </w:rPr>
  </w:style>
  <w:style w:type="paragraph" w:styleId="CommentSubject">
    <w:name w:val="annotation subject"/>
    <w:basedOn w:val="CommentText"/>
    <w:next w:val="CommentText"/>
    <w:link w:val="CommentSubjectChar"/>
    <w:uiPriority w:val="99"/>
    <w:rsid w:val="005159B6"/>
    <w:pPr>
      <w:widowControl w:val="0"/>
      <w:autoSpaceDE w:val="0"/>
      <w:autoSpaceDN w:val="0"/>
      <w:adjustRightInd w:val="0"/>
      <w:spacing w:line="240" w:lineRule="auto"/>
    </w:pPr>
    <w:rPr>
      <w:rFonts w:ascii="Courier" w:hAnsi="Courier"/>
      <w:b/>
      <w:bCs/>
    </w:rPr>
  </w:style>
  <w:style w:type="character" w:customStyle="1" w:styleId="CommentSubjectChar">
    <w:name w:val="Comment Subject Char"/>
    <w:basedOn w:val="CommentTextChar1"/>
    <w:link w:val="CommentSubject"/>
    <w:uiPriority w:val="99"/>
    <w:rsid w:val="005159B6"/>
    <w:rPr>
      <w:rFonts w:ascii="Courier" w:hAnsi="Courier"/>
      <w:b/>
      <w:bCs/>
    </w:rPr>
  </w:style>
  <w:style w:type="paragraph" w:styleId="TOCHeading">
    <w:name w:val="TOC Heading"/>
    <w:basedOn w:val="Heading1"/>
    <w:next w:val="Normal"/>
    <w:uiPriority w:val="39"/>
    <w:qFormat/>
    <w:rsid w:val="00620EAF"/>
    <w:pPr>
      <w:keepLines/>
      <w:suppressAutoHyphens w:val="0"/>
      <w:spacing w:before="480" w:line="276" w:lineRule="auto"/>
      <w:outlineLvl w:val="9"/>
    </w:pPr>
    <w:rPr>
      <w:rFonts w:ascii="Calibri" w:hAnsi="Calibri"/>
      <w:b w:val="0"/>
      <w:bCs/>
      <w:color w:val="365F91"/>
      <w:kern w:val="0"/>
      <w:sz w:val="28"/>
      <w:szCs w:val="28"/>
    </w:rPr>
  </w:style>
  <w:style w:type="character" w:customStyle="1" w:styleId="documentbody1">
    <w:name w:val="documentbody1"/>
    <w:basedOn w:val="DefaultParagraphFont"/>
    <w:rsid w:val="00620EAF"/>
    <w:rPr>
      <w:rFonts w:ascii="Verdana" w:hAnsi="Verdana" w:hint="default"/>
      <w:sz w:val="19"/>
      <w:szCs w:val="19"/>
    </w:rPr>
  </w:style>
  <w:style w:type="character" w:styleId="HTMLCite">
    <w:name w:val="HTML Cite"/>
    <w:basedOn w:val="DefaultParagraphFont"/>
    <w:rsid w:val="00620EAF"/>
    <w:rPr>
      <w:i/>
      <w:iCs/>
    </w:rPr>
  </w:style>
  <w:style w:type="paragraph" w:customStyle="1" w:styleId="commentsbullets">
    <w:name w:val="comments bullets"/>
    <w:basedOn w:val="commentsbox"/>
    <w:next w:val="commentsbox"/>
    <w:qFormat/>
    <w:rsid w:val="00560018"/>
    <w:pPr>
      <w:ind w:left="0" w:right="115"/>
    </w:pPr>
  </w:style>
  <w:style w:type="paragraph" w:customStyle="1" w:styleId="bullets-123">
    <w:name w:val="bullets-1 2 3"/>
    <w:basedOn w:val="bullets"/>
    <w:qFormat/>
    <w:rsid w:val="004C0B01"/>
    <w:pPr>
      <w:numPr>
        <w:numId w:val="12"/>
      </w:numPr>
      <w:tabs>
        <w:tab w:val="left" w:pos="1530"/>
      </w:tabs>
      <w:ind w:left="720"/>
    </w:pPr>
  </w:style>
  <w:style w:type="paragraph" w:customStyle="1" w:styleId="endnotessk">
    <w:name w:val="endnotes sk"/>
    <w:basedOn w:val="EndnoteText"/>
    <w:qFormat/>
    <w:rsid w:val="000C3F03"/>
    <w:pPr>
      <w:tabs>
        <w:tab w:val="left" w:pos="180"/>
      </w:tabs>
      <w:spacing w:after="40" w:line="220" w:lineRule="exact"/>
      <w:ind w:left="187" w:hanging="187"/>
    </w:pPr>
    <w:rPr>
      <w:color w:val="auto"/>
    </w:rPr>
  </w:style>
  <w:style w:type="paragraph" w:customStyle="1" w:styleId="urloncover">
    <w:name w:val="url on cover"/>
    <w:basedOn w:val="Heading1"/>
    <w:qFormat/>
    <w:rsid w:val="00157638"/>
    <w:pPr>
      <w:ind w:left="1980"/>
    </w:pPr>
    <w:rPr>
      <w:rFonts w:ascii="Times New Roman" w:hAnsi="Times New Roman"/>
      <w:sz w:val="24"/>
    </w:rPr>
  </w:style>
  <w:style w:type="character" w:customStyle="1" w:styleId="CharChar4">
    <w:name w:val="Char Char4"/>
    <w:basedOn w:val="DefaultParagraphFont"/>
    <w:rsid w:val="00325E3A"/>
  </w:style>
  <w:style w:type="paragraph" w:customStyle="1" w:styleId="inside-copy">
    <w:name w:val="inside-copy"/>
    <w:basedOn w:val="Normal"/>
    <w:rsid w:val="00325E3A"/>
    <w:pPr>
      <w:spacing w:before="100" w:beforeAutospacing="1" w:after="100" w:afterAutospacing="1" w:line="173" w:lineRule="atLeast"/>
    </w:pPr>
    <w:rPr>
      <w:color w:val="000000"/>
      <w:sz w:val="14"/>
      <w:szCs w:val="14"/>
    </w:rPr>
  </w:style>
  <w:style w:type="paragraph" w:styleId="ListParagraph">
    <w:name w:val="List Paragraph"/>
    <w:basedOn w:val="Normal"/>
    <w:uiPriority w:val="34"/>
    <w:qFormat/>
    <w:rsid w:val="00325E3A"/>
    <w:pPr>
      <w:spacing w:after="200" w:line="276" w:lineRule="auto"/>
      <w:ind w:left="720"/>
      <w:contextualSpacing/>
    </w:pPr>
    <w:rPr>
      <w:rFonts w:ascii="Calibri" w:eastAsia="Calibri" w:hAnsi="Calibri"/>
      <w:sz w:val="22"/>
      <w:szCs w:val="22"/>
    </w:rPr>
  </w:style>
  <w:style w:type="paragraph" w:customStyle="1" w:styleId="bullets-abc">
    <w:name w:val="bullets-a b c"/>
    <w:basedOn w:val="BasicParagraph"/>
    <w:rsid w:val="004F2215"/>
    <w:pPr>
      <w:ind w:left="720" w:hanging="360"/>
    </w:pPr>
  </w:style>
  <w:style w:type="paragraph" w:styleId="BodyText2">
    <w:name w:val="Body Text 2"/>
    <w:basedOn w:val="Normal"/>
    <w:link w:val="BodyText2Char"/>
    <w:rsid w:val="00077540"/>
    <w:pPr>
      <w:widowControl w:val="0"/>
      <w:tabs>
        <w:tab w:val="left" w:pos="360"/>
        <w:tab w:val="left" w:pos="720"/>
        <w:tab w:val="left" w:pos="1080"/>
        <w:tab w:val="left" w:pos="1440"/>
        <w:tab w:val="left" w:pos="1800"/>
        <w:tab w:val="left" w:pos="2160"/>
      </w:tabs>
      <w:autoSpaceDE w:val="0"/>
      <w:autoSpaceDN w:val="0"/>
      <w:adjustRightInd w:val="0"/>
      <w:spacing w:line="240" w:lineRule="auto"/>
      <w:ind w:right="720"/>
    </w:pPr>
    <w:rPr>
      <w:szCs w:val="20"/>
    </w:rPr>
  </w:style>
  <w:style w:type="character" w:customStyle="1" w:styleId="BodyText2Char">
    <w:name w:val="Body Text 2 Char"/>
    <w:basedOn w:val="DefaultParagraphFont"/>
    <w:link w:val="BodyText2"/>
    <w:rsid w:val="00077540"/>
    <w:rPr>
      <w:sz w:val="24"/>
    </w:rPr>
  </w:style>
  <w:style w:type="paragraph" w:customStyle="1" w:styleId="cofa">
    <w:name w:val="cofa"/>
    <w:basedOn w:val="LevelA"/>
    <w:rsid w:val="00077540"/>
    <w:pPr>
      <w:keepNext/>
      <w:tabs>
        <w:tab w:val="clear" w:pos="360"/>
        <w:tab w:val="clear" w:pos="720"/>
        <w:tab w:val="clear" w:pos="1080"/>
        <w:tab w:val="clear" w:pos="1440"/>
        <w:tab w:val="clear" w:pos="1800"/>
        <w:tab w:val="clear" w:pos="2160"/>
        <w:tab w:val="left" w:pos="1260"/>
      </w:tabs>
      <w:ind w:left="1260" w:hanging="540"/>
    </w:pPr>
  </w:style>
  <w:style w:type="paragraph" w:styleId="BlockText">
    <w:name w:val="Block Text"/>
    <w:basedOn w:val="Normal"/>
    <w:rsid w:val="00077540"/>
    <w:pPr>
      <w:widowControl w:val="0"/>
      <w:autoSpaceDE w:val="0"/>
      <w:autoSpaceDN w:val="0"/>
      <w:adjustRightInd w:val="0"/>
      <w:spacing w:after="120" w:line="240" w:lineRule="auto"/>
      <w:ind w:left="1440" w:right="1440"/>
    </w:pPr>
    <w:rPr>
      <w:rFonts w:ascii="Courier" w:hAnsi="Courier"/>
      <w:sz w:val="20"/>
      <w:szCs w:val="20"/>
    </w:rPr>
  </w:style>
  <w:style w:type="paragraph" w:styleId="BodyText3">
    <w:name w:val="Body Text 3"/>
    <w:basedOn w:val="Normal"/>
    <w:link w:val="BodyText3Char"/>
    <w:rsid w:val="00077540"/>
    <w:pPr>
      <w:widowControl w:val="0"/>
      <w:autoSpaceDE w:val="0"/>
      <w:autoSpaceDN w:val="0"/>
      <w:adjustRightInd w:val="0"/>
      <w:spacing w:after="120" w:line="240" w:lineRule="auto"/>
    </w:pPr>
    <w:rPr>
      <w:rFonts w:ascii="Courier" w:hAnsi="Courier"/>
      <w:sz w:val="16"/>
      <w:szCs w:val="16"/>
    </w:rPr>
  </w:style>
  <w:style w:type="character" w:customStyle="1" w:styleId="BodyText3Char">
    <w:name w:val="Body Text 3 Char"/>
    <w:basedOn w:val="DefaultParagraphFont"/>
    <w:link w:val="BodyText3"/>
    <w:rsid w:val="00077540"/>
    <w:rPr>
      <w:rFonts w:ascii="Courier" w:hAnsi="Courier"/>
      <w:sz w:val="16"/>
      <w:szCs w:val="16"/>
    </w:rPr>
  </w:style>
  <w:style w:type="paragraph" w:styleId="BodyTextFirstIndent">
    <w:name w:val="Body Text First Indent"/>
    <w:basedOn w:val="BodyText"/>
    <w:link w:val="BodyTextFirstIndentChar"/>
    <w:rsid w:val="00077540"/>
    <w:pPr>
      <w:spacing w:after="120" w:line="240" w:lineRule="auto"/>
      <w:ind w:firstLine="210"/>
      <w:jc w:val="left"/>
    </w:pPr>
    <w:rPr>
      <w:rFonts w:ascii="Courier" w:hAnsi="Courier"/>
      <w:sz w:val="20"/>
    </w:rPr>
  </w:style>
  <w:style w:type="character" w:customStyle="1" w:styleId="BodyTextFirstIndentChar">
    <w:name w:val="Body Text First Indent Char"/>
    <w:basedOn w:val="BodyTextChar"/>
    <w:link w:val="BodyTextFirstIndent"/>
    <w:rsid w:val="00077540"/>
    <w:rPr>
      <w:rFonts w:ascii="Courier" w:hAnsi="Courier"/>
      <w:sz w:val="22"/>
    </w:rPr>
  </w:style>
  <w:style w:type="paragraph" w:styleId="BodyTextFirstIndent2">
    <w:name w:val="Body Text First Indent 2"/>
    <w:basedOn w:val="BodyTextIndent"/>
    <w:link w:val="BodyTextFirstIndent2Char"/>
    <w:rsid w:val="00077540"/>
    <w:pPr>
      <w:ind w:firstLine="210"/>
    </w:pPr>
  </w:style>
  <w:style w:type="character" w:customStyle="1" w:styleId="BodyTextFirstIndent2Char">
    <w:name w:val="Body Text First Indent 2 Char"/>
    <w:basedOn w:val="BodyTextIndentChar"/>
    <w:link w:val="BodyTextFirstIndent2"/>
    <w:rsid w:val="00077540"/>
    <w:rPr>
      <w:rFonts w:ascii="Courier" w:hAnsi="Courier"/>
    </w:rPr>
  </w:style>
  <w:style w:type="paragraph" w:styleId="BodyTextIndent3">
    <w:name w:val="Body Text Indent 3"/>
    <w:basedOn w:val="Normal"/>
    <w:link w:val="BodyTextIndent3Char"/>
    <w:rsid w:val="00077540"/>
    <w:pPr>
      <w:widowControl w:val="0"/>
      <w:autoSpaceDE w:val="0"/>
      <w:autoSpaceDN w:val="0"/>
      <w:adjustRightInd w:val="0"/>
      <w:spacing w:after="120" w:line="240" w:lineRule="auto"/>
      <w:ind w:left="360"/>
    </w:pPr>
    <w:rPr>
      <w:rFonts w:ascii="Courier" w:hAnsi="Courier"/>
      <w:sz w:val="16"/>
      <w:szCs w:val="16"/>
    </w:rPr>
  </w:style>
  <w:style w:type="character" w:customStyle="1" w:styleId="BodyTextIndent3Char">
    <w:name w:val="Body Text Indent 3 Char"/>
    <w:basedOn w:val="DefaultParagraphFont"/>
    <w:link w:val="BodyTextIndent3"/>
    <w:rsid w:val="00077540"/>
    <w:rPr>
      <w:rFonts w:ascii="Courier" w:hAnsi="Courier"/>
      <w:sz w:val="16"/>
      <w:szCs w:val="16"/>
    </w:rPr>
  </w:style>
  <w:style w:type="paragraph" w:styleId="Caption">
    <w:name w:val="caption"/>
    <w:basedOn w:val="Normal"/>
    <w:next w:val="Normal"/>
    <w:qFormat/>
    <w:rsid w:val="00077540"/>
    <w:pPr>
      <w:widowControl w:val="0"/>
      <w:autoSpaceDE w:val="0"/>
      <w:autoSpaceDN w:val="0"/>
      <w:adjustRightInd w:val="0"/>
      <w:spacing w:before="120" w:after="120" w:line="240" w:lineRule="auto"/>
    </w:pPr>
    <w:rPr>
      <w:rFonts w:ascii="Courier" w:hAnsi="Courier"/>
      <w:b/>
      <w:bCs/>
      <w:sz w:val="20"/>
      <w:szCs w:val="20"/>
    </w:rPr>
  </w:style>
  <w:style w:type="paragraph" w:styleId="Closing">
    <w:name w:val="Closing"/>
    <w:basedOn w:val="Normal"/>
    <w:link w:val="ClosingChar"/>
    <w:rsid w:val="00077540"/>
    <w:pPr>
      <w:widowControl w:val="0"/>
      <w:autoSpaceDE w:val="0"/>
      <w:autoSpaceDN w:val="0"/>
      <w:adjustRightInd w:val="0"/>
      <w:spacing w:line="240" w:lineRule="auto"/>
      <w:ind w:left="4320"/>
    </w:pPr>
    <w:rPr>
      <w:rFonts w:ascii="Courier" w:hAnsi="Courier"/>
      <w:sz w:val="20"/>
      <w:szCs w:val="20"/>
    </w:rPr>
  </w:style>
  <w:style w:type="character" w:customStyle="1" w:styleId="ClosingChar">
    <w:name w:val="Closing Char"/>
    <w:basedOn w:val="DefaultParagraphFont"/>
    <w:link w:val="Closing"/>
    <w:rsid w:val="00077540"/>
    <w:rPr>
      <w:rFonts w:ascii="Courier" w:hAnsi="Courier"/>
    </w:rPr>
  </w:style>
  <w:style w:type="paragraph" w:styleId="List">
    <w:name w:val="List"/>
    <w:basedOn w:val="Normal"/>
    <w:rsid w:val="00077540"/>
    <w:pPr>
      <w:widowControl w:val="0"/>
      <w:autoSpaceDE w:val="0"/>
      <w:autoSpaceDN w:val="0"/>
      <w:adjustRightInd w:val="0"/>
      <w:spacing w:line="240" w:lineRule="auto"/>
      <w:ind w:left="360" w:hanging="360"/>
    </w:pPr>
    <w:rPr>
      <w:rFonts w:ascii="Courier" w:hAnsi="Courier"/>
      <w:sz w:val="20"/>
      <w:szCs w:val="20"/>
    </w:rPr>
  </w:style>
  <w:style w:type="paragraph" w:styleId="List2">
    <w:name w:val="List 2"/>
    <w:basedOn w:val="Normal"/>
    <w:rsid w:val="00077540"/>
    <w:pPr>
      <w:widowControl w:val="0"/>
      <w:autoSpaceDE w:val="0"/>
      <w:autoSpaceDN w:val="0"/>
      <w:adjustRightInd w:val="0"/>
      <w:spacing w:line="240" w:lineRule="auto"/>
      <w:ind w:left="720" w:hanging="360"/>
    </w:pPr>
    <w:rPr>
      <w:rFonts w:ascii="Courier" w:hAnsi="Courier"/>
      <w:sz w:val="20"/>
      <w:szCs w:val="20"/>
    </w:rPr>
  </w:style>
  <w:style w:type="paragraph" w:styleId="List3">
    <w:name w:val="List 3"/>
    <w:basedOn w:val="Normal"/>
    <w:rsid w:val="00077540"/>
    <w:pPr>
      <w:widowControl w:val="0"/>
      <w:autoSpaceDE w:val="0"/>
      <w:autoSpaceDN w:val="0"/>
      <w:adjustRightInd w:val="0"/>
      <w:spacing w:line="240" w:lineRule="auto"/>
      <w:ind w:left="1080" w:hanging="360"/>
    </w:pPr>
    <w:rPr>
      <w:rFonts w:ascii="Courier" w:hAnsi="Courier"/>
      <w:sz w:val="20"/>
      <w:szCs w:val="20"/>
    </w:rPr>
  </w:style>
  <w:style w:type="paragraph" w:styleId="List4">
    <w:name w:val="List 4"/>
    <w:basedOn w:val="Normal"/>
    <w:rsid w:val="00077540"/>
    <w:pPr>
      <w:widowControl w:val="0"/>
      <w:autoSpaceDE w:val="0"/>
      <w:autoSpaceDN w:val="0"/>
      <w:adjustRightInd w:val="0"/>
      <w:spacing w:line="240" w:lineRule="auto"/>
      <w:ind w:left="1440" w:hanging="360"/>
    </w:pPr>
    <w:rPr>
      <w:rFonts w:ascii="Courier" w:hAnsi="Courier"/>
      <w:sz w:val="20"/>
      <w:szCs w:val="20"/>
    </w:rPr>
  </w:style>
  <w:style w:type="paragraph" w:styleId="List5">
    <w:name w:val="List 5"/>
    <w:basedOn w:val="Normal"/>
    <w:rsid w:val="00077540"/>
    <w:pPr>
      <w:widowControl w:val="0"/>
      <w:autoSpaceDE w:val="0"/>
      <w:autoSpaceDN w:val="0"/>
      <w:adjustRightInd w:val="0"/>
      <w:spacing w:line="240" w:lineRule="auto"/>
      <w:ind w:left="1800" w:hanging="360"/>
    </w:pPr>
    <w:rPr>
      <w:rFonts w:ascii="Courier" w:hAnsi="Courier"/>
      <w:sz w:val="20"/>
      <w:szCs w:val="20"/>
    </w:rPr>
  </w:style>
  <w:style w:type="paragraph" w:styleId="ListBullet">
    <w:name w:val="List Bullet"/>
    <w:basedOn w:val="Normal"/>
    <w:autoRedefine/>
    <w:rsid w:val="00077540"/>
    <w:pPr>
      <w:widowControl w:val="0"/>
      <w:numPr>
        <w:numId w:val="7"/>
      </w:numPr>
      <w:autoSpaceDE w:val="0"/>
      <w:autoSpaceDN w:val="0"/>
      <w:adjustRightInd w:val="0"/>
      <w:spacing w:line="240" w:lineRule="auto"/>
    </w:pPr>
    <w:rPr>
      <w:rFonts w:ascii="Courier" w:hAnsi="Courier"/>
      <w:sz w:val="20"/>
      <w:szCs w:val="20"/>
    </w:rPr>
  </w:style>
  <w:style w:type="paragraph" w:styleId="ListBullet2">
    <w:name w:val="List Bullet 2"/>
    <w:basedOn w:val="Normal"/>
    <w:autoRedefine/>
    <w:rsid w:val="00077540"/>
    <w:pPr>
      <w:widowControl w:val="0"/>
      <w:numPr>
        <w:numId w:val="8"/>
      </w:numPr>
      <w:autoSpaceDE w:val="0"/>
      <w:autoSpaceDN w:val="0"/>
      <w:adjustRightInd w:val="0"/>
      <w:spacing w:line="240" w:lineRule="auto"/>
    </w:pPr>
    <w:rPr>
      <w:rFonts w:ascii="Courier" w:hAnsi="Courier"/>
      <w:sz w:val="20"/>
      <w:szCs w:val="20"/>
    </w:rPr>
  </w:style>
  <w:style w:type="paragraph" w:styleId="ListBullet3">
    <w:name w:val="List Bullet 3"/>
    <w:basedOn w:val="Normal"/>
    <w:autoRedefine/>
    <w:rsid w:val="00077540"/>
    <w:pPr>
      <w:widowControl w:val="0"/>
      <w:numPr>
        <w:numId w:val="9"/>
      </w:numPr>
      <w:autoSpaceDE w:val="0"/>
      <w:autoSpaceDN w:val="0"/>
      <w:adjustRightInd w:val="0"/>
      <w:spacing w:line="240" w:lineRule="auto"/>
    </w:pPr>
    <w:rPr>
      <w:rFonts w:ascii="Courier" w:hAnsi="Courier"/>
      <w:sz w:val="20"/>
      <w:szCs w:val="20"/>
    </w:rPr>
  </w:style>
  <w:style w:type="paragraph" w:styleId="ListBullet4">
    <w:name w:val="List Bullet 4"/>
    <w:basedOn w:val="Normal"/>
    <w:autoRedefine/>
    <w:rsid w:val="00077540"/>
    <w:pPr>
      <w:widowControl w:val="0"/>
      <w:numPr>
        <w:numId w:val="10"/>
      </w:numPr>
      <w:autoSpaceDE w:val="0"/>
      <w:autoSpaceDN w:val="0"/>
      <w:adjustRightInd w:val="0"/>
      <w:spacing w:line="240" w:lineRule="auto"/>
    </w:pPr>
    <w:rPr>
      <w:rFonts w:ascii="Courier" w:hAnsi="Courier"/>
      <w:sz w:val="20"/>
      <w:szCs w:val="20"/>
    </w:rPr>
  </w:style>
  <w:style w:type="paragraph" w:styleId="ListBullet5">
    <w:name w:val="List Bullet 5"/>
    <w:basedOn w:val="Normal"/>
    <w:autoRedefine/>
    <w:rsid w:val="00077540"/>
    <w:pPr>
      <w:widowControl w:val="0"/>
      <w:numPr>
        <w:numId w:val="11"/>
      </w:numPr>
      <w:autoSpaceDE w:val="0"/>
      <w:autoSpaceDN w:val="0"/>
      <w:adjustRightInd w:val="0"/>
      <w:spacing w:line="240" w:lineRule="auto"/>
    </w:pPr>
    <w:rPr>
      <w:rFonts w:ascii="Courier" w:hAnsi="Courier"/>
      <w:sz w:val="20"/>
      <w:szCs w:val="20"/>
    </w:rPr>
  </w:style>
  <w:style w:type="paragraph" w:styleId="ListContinue">
    <w:name w:val="List Continue"/>
    <w:basedOn w:val="Normal"/>
    <w:rsid w:val="00077540"/>
    <w:pPr>
      <w:widowControl w:val="0"/>
      <w:autoSpaceDE w:val="0"/>
      <w:autoSpaceDN w:val="0"/>
      <w:adjustRightInd w:val="0"/>
      <w:spacing w:after="120" w:line="240" w:lineRule="auto"/>
      <w:ind w:left="360"/>
    </w:pPr>
    <w:rPr>
      <w:rFonts w:ascii="Courier" w:hAnsi="Courier"/>
      <w:sz w:val="20"/>
      <w:szCs w:val="20"/>
    </w:rPr>
  </w:style>
  <w:style w:type="paragraph" w:styleId="ListContinue2">
    <w:name w:val="List Continue 2"/>
    <w:basedOn w:val="Normal"/>
    <w:rsid w:val="00077540"/>
    <w:pPr>
      <w:widowControl w:val="0"/>
      <w:autoSpaceDE w:val="0"/>
      <w:autoSpaceDN w:val="0"/>
      <w:adjustRightInd w:val="0"/>
      <w:spacing w:after="120" w:line="240" w:lineRule="auto"/>
      <w:ind w:left="720"/>
    </w:pPr>
    <w:rPr>
      <w:rFonts w:ascii="Courier" w:hAnsi="Courier"/>
      <w:sz w:val="20"/>
      <w:szCs w:val="20"/>
    </w:rPr>
  </w:style>
  <w:style w:type="paragraph" w:styleId="ListContinue3">
    <w:name w:val="List Continue 3"/>
    <w:basedOn w:val="Normal"/>
    <w:rsid w:val="00077540"/>
    <w:pPr>
      <w:widowControl w:val="0"/>
      <w:autoSpaceDE w:val="0"/>
      <w:autoSpaceDN w:val="0"/>
      <w:adjustRightInd w:val="0"/>
      <w:spacing w:after="120" w:line="240" w:lineRule="auto"/>
      <w:ind w:left="1080"/>
    </w:pPr>
    <w:rPr>
      <w:rFonts w:ascii="Courier" w:hAnsi="Courier"/>
      <w:sz w:val="20"/>
      <w:szCs w:val="20"/>
    </w:rPr>
  </w:style>
  <w:style w:type="paragraph" w:styleId="ListNumber">
    <w:name w:val="List Number"/>
    <w:basedOn w:val="Normal"/>
    <w:rsid w:val="00077540"/>
    <w:pPr>
      <w:widowControl w:val="0"/>
      <w:tabs>
        <w:tab w:val="num" w:pos="360"/>
      </w:tabs>
      <w:autoSpaceDE w:val="0"/>
      <w:autoSpaceDN w:val="0"/>
      <w:adjustRightInd w:val="0"/>
      <w:spacing w:line="240" w:lineRule="auto"/>
      <w:ind w:left="360" w:hanging="360"/>
    </w:pPr>
    <w:rPr>
      <w:rFonts w:ascii="Courier" w:hAnsi="Courier"/>
      <w:sz w:val="20"/>
      <w:szCs w:val="20"/>
    </w:rPr>
  </w:style>
  <w:style w:type="paragraph" w:customStyle="1" w:styleId="DocID">
    <w:name w:val="Doc ID"/>
    <w:basedOn w:val="Normal"/>
    <w:rsid w:val="000E0FDD"/>
    <w:pPr>
      <w:tabs>
        <w:tab w:val="right" w:pos="9360"/>
      </w:tabs>
      <w:autoSpaceDE w:val="0"/>
      <w:autoSpaceDN w:val="0"/>
      <w:adjustRightInd w:val="0"/>
      <w:spacing w:line="200" w:lineRule="exact"/>
    </w:pPr>
    <w:rPr>
      <w:sz w:val="16"/>
      <w:szCs w:val="20"/>
    </w:rPr>
  </w:style>
  <w:style w:type="paragraph" w:customStyle="1" w:styleId="texta-b-c">
    <w:name w:val="text a-b-c"/>
    <w:basedOn w:val="Normal"/>
    <w:rsid w:val="00077540"/>
    <w:pPr>
      <w:ind w:left="720" w:hanging="360"/>
    </w:pPr>
  </w:style>
  <w:style w:type="character" w:customStyle="1" w:styleId="apple-style-span">
    <w:name w:val="apple-style-span"/>
    <w:basedOn w:val="DefaultParagraphFont"/>
    <w:rsid w:val="00C90D22"/>
  </w:style>
  <w:style w:type="paragraph" w:customStyle="1" w:styleId="1BulletList">
    <w:name w:val="1Bullet List"/>
    <w:rsid w:val="00C90D22"/>
    <w:pPr>
      <w:tabs>
        <w:tab w:val="left" w:pos="720"/>
      </w:tabs>
      <w:autoSpaceDE w:val="0"/>
      <w:autoSpaceDN w:val="0"/>
      <w:adjustRightInd w:val="0"/>
      <w:ind w:left="720" w:hanging="720"/>
    </w:pPr>
    <w:rPr>
      <w:sz w:val="20"/>
    </w:rPr>
  </w:style>
  <w:style w:type="paragraph" w:customStyle="1" w:styleId="bulletsi">
    <w:name w:val="bullets i"/>
    <w:aliases w:val="ii"/>
    <w:basedOn w:val="bullets-123"/>
    <w:qFormat/>
    <w:rsid w:val="00F7467F"/>
    <w:pPr>
      <w:tabs>
        <w:tab w:val="clear" w:pos="1530"/>
        <w:tab w:val="left" w:pos="1440"/>
      </w:tabs>
      <w:ind w:left="1800" w:hanging="450"/>
    </w:pPr>
  </w:style>
  <w:style w:type="paragraph" w:styleId="Revision">
    <w:name w:val="Revision"/>
    <w:hidden/>
    <w:rsid w:val="007571DF"/>
  </w:style>
  <w:style w:type="character" w:customStyle="1" w:styleId="cdc-decorated">
    <w:name w:val="cdc-decorated"/>
    <w:basedOn w:val="DefaultParagraphFont"/>
    <w:rsid w:val="004F2736"/>
  </w:style>
  <w:style w:type="paragraph" w:customStyle="1" w:styleId="Style2">
    <w:name w:val="Style2"/>
    <w:basedOn w:val="commentsbox"/>
    <w:next w:val="BasicParagraph"/>
    <w:link w:val="Style2Char"/>
    <w:qFormat/>
    <w:rsid w:val="00186DDE"/>
  </w:style>
  <w:style w:type="character" w:customStyle="1" w:styleId="commentsboxChar">
    <w:name w:val="comments box Char"/>
    <w:basedOn w:val="DefaultParagraphFont"/>
    <w:link w:val="commentsbox"/>
    <w:rsid w:val="00186DDE"/>
    <w:rPr>
      <w:rFonts w:ascii="Arial" w:hAnsi="Arial"/>
      <w:sz w:val="20"/>
      <w:shd w:val="clear" w:color="auto" w:fill="E6E6E6"/>
    </w:rPr>
  </w:style>
  <w:style w:type="character" w:customStyle="1" w:styleId="Style2Char">
    <w:name w:val="Style2 Char"/>
    <w:basedOn w:val="commentsboxChar"/>
    <w:link w:val="Style2"/>
    <w:rsid w:val="00186DDE"/>
    <w:rPr>
      <w:rFonts w:ascii="Arial" w:hAnsi="Arial"/>
      <w:sz w:val="20"/>
      <w:shd w:val="clear" w:color="auto" w:fill="E6E6E6"/>
    </w:rPr>
  </w:style>
  <w:style w:type="character" w:customStyle="1" w:styleId="apple-converted-space">
    <w:name w:val="apple-converted-space"/>
    <w:basedOn w:val="DefaultParagraphFont"/>
    <w:rsid w:val="00936515"/>
  </w:style>
  <w:style w:type="table" w:styleId="TableGrid">
    <w:name w:val="Table Grid"/>
    <w:basedOn w:val="TableNormal"/>
    <w:rsid w:val="006C280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
    <w:name w:val="body"/>
    <w:basedOn w:val="DefaultParagraphFont"/>
    <w:rsid w:val="00300994"/>
  </w:style>
  <w:style w:type="character" w:customStyle="1" w:styleId="A6">
    <w:name w:val="A6"/>
    <w:rsid w:val="00C05D88"/>
    <w:rPr>
      <w:rFonts w:cs="Arial"/>
      <w:color w:val="000000"/>
      <w:sz w:val="20"/>
      <w:szCs w:val="20"/>
    </w:rPr>
  </w:style>
  <w:style w:type="character" w:customStyle="1" w:styleId="A1">
    <w:name w:val="A1"/>
    <w:rsid w:val="00C05D88"/>
    <w:rPr>
      <w:rFonts w:cs="Arial"/>
      <w:color w:val="000000"/>
      <w:sz w:val="18"/>
      <w:szCs w:val="18"/>
    </w:rPr>
  </w:style>
  <w:style w:type="character" w:customStyle="1" w:styleId="NormalTextChar">
    <w:name w:val="Normal Text Char"/>
    <w:link w:val="NormalText"/>
    <w:rsid w:val="00C05D88"/>
    <w:rPr>
      <w:szCs w:val="20"/>
    </w:rPr>
  </w:style>
  <w:style w:type="paragraph" w:customStyle="1" w:styleId="p1">
    <w:name w:val="p1"/>
    <w:basedOn w:val="Normal"/>
    <w:rsid w:val="00A67AC1"/>
    <w:pPr>
      <w:spacing w:before="100" w:beforeAutospacing="1" w:after="100" w:afterAutospacing="1" w:line="240" w:lineRule="auto"/>
    </w:pPr>
  </w:style>
  <w:style w:type="paragraph" w:customStyle="1" w:styleId="p2">
    <w:name w:val="p2"/>
    <w:basedOn w:val="Normal"/>
    <w:rsid w:val="00A67AC1"/>
    <w:pPr>
      <w:spacing w:before="100" w:beforeAutospacing="1" w:after="100" w:afterAutospacing="1" w:line="240" w:lineRule="auto"/>
    </w:pPr>
  </w:style>
  <w:style w:type="table" w:customStyle="1" w:styleId="GridTable5Dark-Accent11">
    <w:name w:val="Grid Table 5 Dark - Accent 11"/>
    <w:basedOn w:val="TableNormal"/>
    <w:uiPriority w:val="50"/>
    <w:rsid w:val="00841464"/>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7Colorful-Accent11">
    <w:name w:val="Grid Table 7 Colorful - Accent 11"/>
    <w:basedOn w:val="TableNormal"/>
    <w:uiPriority w:val="52"/>
    <w:rsid w:val="00841464"/>
    <w:rPr>
      <w:color w:val="365F91" w:themeColor="accent1" w:themeShade="BF"/>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paragraph" w:styleId="NoSpacing">
    <w:name w:val="No Spacing"/>
    <w:basedOn w:val="Normal"/>
    <w:uiPriority w:val="1"/>
    <w:qFormat/>
    <w:rsid w:val="00635E31"/>
    <w:pPr>
      <w:spacing w:line="240" w:lineRule="auto"/>
    </w:pPr>
    <w:rPr>
      <w:rFonts w:ascii="Calibri" w:eastAsiaTheme="minorHAnsi" w:hAnsi="Calibri" w:cs="Calibri"/>
      <w:sz w:val="22"/>
      <w:szCs w:val="22"/>
    </w:rPr>
  </w:style>
  <w:style w:type="character" w:styleId="PlaceholderText">
    <w:name w:val="Placeholder Text"/>
    <w:basedOn w:val="DefaultParagraphFont"/>
    <w:semiHidden/>
    <w:rsid w:val="003D2DC5"/>
    <w:rPr>
      <w:color w:val="808080"/>
    </w:rPr>
  </w:style>
  <w:style w:type="paragraph" w:customStyle="1" w:styleId="MainBodyCopy">
    <w:name w:val="Main Body Copy"/>
    <w:basedOn w:val="NoSpacing"/>
    <w:qFormat/>
    <w:rsid w:val="00BC5A41"/>
    <w:pPr>
      <w:spacing w:after="240" w:line="276" w:lineRule="auto"/>
      <w:ind w:left="-360"/>
    </w:pPr>
    <w:rPr>
      <w:rFonts w:ascii="Times New Roman" w:hAnsi="Times New Roman" w:cs="Times New Roman"/>
      <w:sz w:val="24"/>
      <w:szCs w:val="24"/>
    </w:rPr>
  </w:style>
  <w:style w:type="paragraph" w:customStyle="1" w:styleId="Endnotes">
    <w:name w:val="Endnotes"/>
    <w:basedOn w:val="EndnoteText"/>
    <w:qFormat/>
    <w:rsid w:val="00292590"/>
    <w:pPr>
      <w:spacing w:before="60" w:after="60" w:line="240" w:lineRule="auto"/>
      <w:ind w:left="187" w:hanging="187"/>
    </w:pPr>
    <w:rPr>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2866839">
      <w:bodyDiv w:val="1"/>
      <w:marLeft w:val="0"/>
      <w:marRight w:val="0"/>
      <w:marTop w:val="0"/>
      <w:marBottom w:val="0"/>
      <w:divBdr>
        <w:top w:val="none" w:sz="0" w:space="0" w:color="auto"/>
        <w:left w:val="none" w:sz="0" w:space="0" w:color="auto"/>
        <w:bottom w:val="none" w:sz="0" w:space="0" w:color="auto"/>
        <w:right w:val="none" w:sz="0" w:space="0" w:color="auto"/>
      </w:divBdr>
      <w:divsChild>
        <w:div w:id="1369799668">
          <w:marLeft w:val="547"/>
          <w:marRight w:val="0"/>
          <w:marTop w:val="0"/>
          <w:marBottom w:val="0"/>
          <w:divBdr>
            <w:top w:val="none" w:sz="0" w:space="0" w:color="auto"/>
            <w:left w:val="none" w:sz="0" w:space="0" w:color="auto"/>
            <w:bottom w:val="none" w:sz="0" w:space="0" w:color="auto"/>
            <w:right w:val="none" w:sz="0" w:space="0" w:color="auto"/>
          </w:divBdr>
        </w:div>
        <w:div w:id="229652802">
          <w:marLeft w:val="547"/>
          <w:marRight w:val="0"/>
          <w:marTop w:val="0"/>
          <w:marBottom w:val="0"/>
          <w:divBdr>
            <w:top w:val="none" w:sz="0" w:space="0" w:color="auto"/>
            <w:left w:val="none" w:sz="0" w:space="0" w:color="auto"/>
            <w:bottom w:val="none" w:sz="0" w:space="0" w:color="auto"/>
            <w:right w:val="none" w:sz="0" w:space="0" w:color="auto"/>
          </w:divBdr>
        </w:div>
        <w:div w:id="784272551">
          <w:marLeft w:val="547"/>
          <w:marRight w:val="0"/>
          <w:marTop w:val="0"/>
          <w:marBottom w:val="0"/>
          <w:divBdr>
            <w:top w:val="none" w:sz="0" w:space="0" w:color="auto"/>
            <w:left w:val="none" w:sz="0" w:space="0" w:color="auto"/>
            <w:bottom w:val="none" w:sz="0" w:space="0" w:color="auto"/>
            <w:right w:val="none" w:sz="0" w:space="0" w:color="auto"/>
          </w:divBdr>
        </w:div>
        <w:div w:id="414478884">
          <w:marLeft w:val="547"/>
          <w:marRight w:val="0"/>
          <w:marTop w:val="0"/>
          <w:marBottom w:val="0"/>
          <w:divBdr>
            <w:top w:val="none" w:sz="0" w:space="0" w:color="auto"/>
            <w:left w:val="none" w:sz="0" w:space="0" w:color="auto"/>
            <w:bottom w:val="none" w:sz="0" w:space="0" w:color="auto"/>
            <w:right w:val="none" w:sz="0" w:space="0" w:color="auto"/>
          </w:divBdr>
        </w:div>
      </w:divsChild>
    </w:div>
    <w:div w:id="302544214">
      <w:bodyDiv w:val="1"/>
      <w:marLeft w:val="0"/>
      <w:marRight w:val="0"/>
      <w:marTop w:val="0"/>
      <w:marBottom w:val="0"/>
      <w:divBdr>
        <w:top w:val="none" w:sz="0" w:space="0" w:color="auto"/>
        <w:left w:val="none" w:sz="0" w:space="0" w:color="auto"/>
        <w:bottom w:val="none" w:sz="0" w:space="0" w:color="auto"/>
        <w:right w:val="none" w:sz="0" w:space="0" w:color="auto"/>
      </w:divBdr>
    </w:div>
    <w:div w:id="356008272">
      <w:bodyDiv w:val="1"/>
      <w:marLeft w:val="0"/>
      <w:marRight w:val="0"/>
      <w:marTop w:val="0"/>
      <w:marBottom w:val="0"/>
      <w:divBdr>
        <w:top w:val="none" w:sz="0" w:space="0" w:color="auto"/>
        <w:left w:val="none" w:sz="0" w:space="0" w:color="auto"/>
        <w:bottom w:val="none" w:sz="0" w:space="0" w:color="auto"/>
        <w:right w:val="none" w:sz="0" w:space="0" w:color="auto"/>
      </w:divBdr>
    </w:div>
    <w:div w:id="714625691">
      <w:bodyDiv w:val="1"/>
      <w:marLeft w:val="0"/>
      <w:marRight w:val="0"/>
      <w:marTop w:val="0"/>
      <w:marBottom w:val="0"/>
      <w:divBdr>
        <w:top w:val="none" w:sz="0" w:space="0" w:color="auto"/>
        <w:left w:val="none" w:sz="0" w:space="0" w:color="auto"/>
        <w:bottom w:val="none" w:sz="0" w:space="0" w:color="auto"/>
        <w:right w:val="none" w:sz="0" w:space="0" w:color="auto"/>
      </w:divBdr>
    </w:div>
    <w:div w:id="195528947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footer" Target="footer6.xml"/><Relationship Id="rId21" Type="http://schemas.openxmlformats.org/officeDocument/2006/relationships/hyperlink" Target="http://www.changelabsolutions.org/unlocking-possibilities" TargetMode="External"/><Relationship Id="rId22" Type="http://schemas.openxmlformats.org/officeDocument/2006/relationships/hyperlink" Target="http://www.jointuse.org/" TargetMode="External"/><Relationship Id="rId23" Type="http://schemas.openxmlformats.org/officeDocument/2006/relationships/hyperlink" Target="http://www.parksforcalifornia.org/communities" TargetMode="External"/><Relationship Id="rId24" Type="http://schemas.openxmlformats.org/officeDocument/2006/relationships/hyperlink" Target="https://www.parks.ca.gov/?page_id=26166" TargetMode="External"/><Relationship Id="rId25" Type="http://schemas.openxmlformats.org/officeDocument/2006/relationships/hyperlink" Target="http://changelabsolutions.org/sites/default/files/From-Start-to-Finish_HIAP_Guide-FINAL-20150729_1_0.pdf" TargetMode="External"/><Relationship Id="rId26" Type="http://schemas.openxmlformats.org/officeDocument/2006/relationships/hyperlink" Target="http://changelabsolutions.org/publications/complete-parks-indicators" TargetMode="External"/><Relationship Id="rId27" Type="http://schemas.openxmlformats.org/officeDocument/2006/relationships/hyperlink" Target="http://www.changelabsolutions.org/publications/complete-parks" TargetMode="External"/><Relationship Id="rId28" Type="http://schemas.openxmlformats.org/officeDocument/2006/relationships/hyperlink" Target="https://www.changelabsolutions.org/publications/complete-parks-indicators" TargetMode="External"/><Relationship Id="rId29" Type="http://schemas.openxmlformats.org/officeDocument/2006/relationships/footer" Target="footer7.xml"/><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header" Target="header2.xml"/><Relationship Id="rId12" Type="http://schemas.openxmlformats.org/officeDocument/2006/relationships/footer" Target="footer3.xml"/><Relationship Id="rId13" Type="http://schemas.openxmlformats.org/officeDocument/2006/relationships/hyperlink" Target="http://changelabsolutions.org/publications/complete-parks" TargetMode="External"/><Relationship Id="rId14" Type="http://schemas.openxmlformats.org/officeDocument/2006/relationships/hyperlink" Target="http://changelabsolutions.org/publications/complete-parks-indicators" TargetMode="External"/><Relationship Id="rId15" Type="http://schemas.openxmlformats.org/officeDocument/2006/relationships/header" Target="header3.xml"/><Relationship Id="rId16" Type="http://schemas.openxmlformats.org/officeDocument/2006/relationships/footer" Target="footer4.xml"/><Relationship Id="rId17" Type="http://schemas.openxmlformats.org/officeDocument/2006/relationships/header" Target="header4.xml"/><Relationship Id="rId18" Type="http://schemas.openxmlformats.org/officeDocument/2006/relationships/footer" Target="footer5.xml"/><Relationship Id="rId19" Type="http://schemas.openxmlformats.org/officeDocument/2006/relationships/hyperlink" Target="http://changelabsolutions.org/publications/complete-park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s>
</file>

<file path=word/_rels/endnotes.xml.rels><?xml version="1.0" encoding="UTF-8" standalone="yes"?>
<Relationships xmlns="http://schemas.openxmlformats.org/package/2006/relationships"><Relationship Id="rId9" Type="http://schemas.openxmlformats.org/officeDocument/2006/relationships/hyperlink" Target="https://www.urban.org/sites/default/files/publication/57651/311011-The-Public-Value-of-Urban-Parks.PDF" TargetMode="External"/><Relationship Id="rId20" Type="http://schemas.openxmlformats.org/officeDocument/2006/relationships/hyperlink" Target="https://doi.org/10.1016/j.landurbplan.2016.05.017" TargetMode="External"/><Relationship Id="rId21" Type="http://schemas.openxmlformats.org/officeDocument/2006/relationships/hyperlink" Target="http://www.planning.org/cityparks/briefingpapers/communityengagement.htm" TargetMode="External"/><Relationship Id="rId22" Type="http://schemas.openxmlformats.org/officeDocument/2006/relationships/hyperlink" Target="http://www.changelabsolutions.org/publications/HiAP_Start-to-Finish" TargetMode="External"/><Relationship Id="rId23" Type="http://schemas.openxmlformats.org/officeDocument/2006/relationships/hyperlink" Target="https://minorityhealth.hhs.gov/npa/" TargetMode="External"/><Relationship Id="rId24" Type="http://schemas.openxmlformats.org/officeDocument/2006/relationships/hyperlink" Target="http://www.parks.ca.gov/?page_id=26166" TargetMode="External"/><Relationship Id="rId10" Type="http://schemas.openxmlformats.org/officeDocument/2006/relationships/hyperlink" Target="http://www.pps.org/wp-content/uploads/2016/12/Healthy-Places-PPS.pdf" TargetMode="External"/><Relationship Id="rId11" Type="http://schemas.openxmlformats.org/officeDocument/2006/relationships/hyperlink" Target="http://www.nrpa.org/contentassets/f768428a39aa4035ae55b2aaff372617/park-safety.pdf" TargetMode="External"/><Relationship Id="rId12" Type="http://schemas.openxmlformats.org/officeDocument/2006/relationships/hyperlink" Target="http://www.publichealth.lsuhsc.edu/Faculty_Pages/rung/Documents/Bedimo-Rung_AJPM_2005_The%20Significance%20of%20Parks%20to%20PA%20and%20PH.pdf" TargetMode="External"/><Relationship Id="rId13" Type="http://schemas.openxmlformats.org/officeDocument/2006/relationships/hyperlink" Target="http://cloud.tpl.org/pubs/benefits-park-benfits-white-paperl2005.pdf" TargetMode="External"/><Relationship Id="rId14" Type="http://schemas.openxmlformats.org/officeDocument/2006/relationships/hyperlink" Target="http://www.nrpa.org/uploadedFiles/nrpa.org/Publications_and_Research/Research/Papers/Economic-Impact-Study-Summary.pdf" TargetMode="External"/><Relationship Id="rId15" Type="http://schemas.openxmlformats.org/officeDocument/2006/relationships/hyperlink" Target="https://www.nrpa.org/publications-research/research-papers/the-economic-impact-of-local-parks/" TargetMode="External"/><Relationship Id="rId16" Type="http://schemas.openxmlformats.org/officeDocument/2006/relationships/hyperlink" Target="http://www.theguardian.com/cities/2015/may/06/dangers-ecogentrification-best-way-make-city-greener" TargetMode="External"/><Relationship Id="rId17" Type="http://schemas.openxmlformats.org/officeDocument/2006/relationships/hyperlink" Target="http://scholarship.claremont.edu/cgi/viewcontent.cgi?article=1027&amp;context=pitzer_theses" TargetMode="External"/><Relationship Id="rId18" Type="http://schemas.openxmlformats.org/officeDocument/2006/relationships/hyperlink" Target="http://www.theguardian.com/cities/2015/may/06/dangers-ecogentrification-best-way-make-city-greener" TargetMode="External"/><Relationship Id="rId19" Type="http://schemas.openxmlformats.org/officeDocument/2006/relationships/hyperlink" Target="http://scholarship.claremont.edu/cgi/viewcontent.cgi?article=1027&amp;context=pitzer_theses" TargetMode="External"/><Relationship Id="rId1" Type="http://schemas.openxmlformats.org/officeDocument/2006/relationships/hyperlink" Target="https://www.parks.ca.gov/?page_id=26166" TargetMode="External"/><Relationship Id="rId2" Type="http://schemas.openxmlformats.org/officeDocument/2006/relationships/hyperlink" Target="http://www.cdc.gov/physicalactivity/downloads/pa_state_indicator_report_2014.pdf" TargetMode="External"/><Relationship Id="rId3" Type="http://schemas.openxmlformats.org/officeDocument/2006/relationships/hyperlink" Target="https://health.gov/paguidelines/pdf/paguide.pdf" TargetMode="External"/><Relationship Id="rId4" Type="http://schemas.openxmlformats.org/officeDocument/2006/relationships/hyperlink" Target="http://www.tpl.org/sites/default/files/cloud.tpl.org/pubs/benefits_HealthBenefitsReport.pdf" TargetMode="External"/><Relationship Id="rId5" Type="http://schemas.openxmlformats.org/officeDocument/2006/relationships/hyperlink" Target="https://activelivingresearch.org/sites/default/files/MakingTheCaseReport.pdf" TargetMode="External"/><Relationship Id="rId6" Type="http://schemas.openxmlformats.org/officeDocument/2006/relationships/hyperlink" Target="http://www.nrpa.org/parks-recreation-magazine/2017/november/making-stormwater-great-for-the-first-time/" TargetMode="External"/><Relationship Id="rId7" Type="http://schemas.openxmlformats.org/officeDocument/2006/relationships/hyperlink" Target="http://www.epa.gov/heat-islands/reducing-urban-heat-islands-compendium-strategies" TargetMode="External"/><Relationship Id="rId8" Type="http://schemas.openxmlformats.org/officeDocument/2006/relationships/hyperlink" Target="http://www.nrpa.org/contentassets/257fe28053c6420786927fcffc2f9996/engagement-survey-report-2017.pdf"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2576EA5-CA30-4C4C-99C6-7095BEC86C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6076</Words>
  <Characters>34635</Characters>
  <Application>Microsoft Macintosh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30</CharactersWithSpaces>
  <SharedDoc>false</SharedDoc>
  <HyperlinkBase/>
  <HLinks>
    <vt:vector size="252" baseType="variant">
      <vt:variant>
        <vt:i4>5177373</vt:i4>
      </vt:variant>
      <vt:variant>
        <vt:i4>0</vt:i4>
      </vt:variant>
      <vt:variant>
        <vt:i4>0</vt:i4>
      </vt:variant>
      <vt:variant>
        <vt:i4>5</vt:i4>
      </vt:variant>
      <vt:variant>
        <vt:lpwstr>http://www.nplan.org</vt:lpwstr>
      </vt:variant>
      <vt:variant>
        <vt:lpwstr/>
      </vt:variant>
      <vt:variant>
        <vt:i4>786482</vt:i4>
      </vt:variant>
      <vt:variant>
        <vt:i4>111</vt:i4>
      </vt:variant>
      <vt:variant>
        <vt:i4>0</vt:i4>
      </vt:variant>
      <vt:variant>
        <vt:i4>5</vt:i4>
      </vt:variant>
      <vt:variant>
        <vt:lpwstr>https://a.next.westlaw.com/Link/Document/FullText?findType=Y&amp;serNum=2003444559&amp;pubNum=780&amp;originationContext=document&amp;transitionType=DocumentItem&amp;contextData=(sc.Search)</vt:lpwstr>
      </vt:variant>
      <vt:variant>
        <vt:lpwstr/>
      </vt:variant>
      <vt:variant>
        <vt:i4>5308474</vt:i4>
      </vt:variant>
      <vt:variant>
        <vt:i4>108</vt:i4>
      </vt:variant>
      <vt:variant>
        <vt:i4>0</vt:i4>
      </vt:variant>
      <vt:variant>
        <vt:i4>5</vt:i4>
      </vt:variant>
      <vt:variant>
        <vt:lpwstr>http://civilrightsproject.ucla.edu/research/k-12-education/integration-and-diversity/integrating-suburban-schools-how-to-benefit-from-growing-diversity-and-avoid-segregation</vt:lpwstr>
      </vt:variant>
      <vt:variant>
        <vt:lpwstr/>
      </vt:variant>
      <vt:variant>
        <vt:i4>6029348</vt:i4>
      </vt:variant>
      <vt:variant>
        <vt:i4>105</vt:i4>
      </vt:variant>
      <vt:variant>
        <vt:i4>0</vt:i4>
      </vt:variant>
      <vt:variant>
        <vt:i4>5</vt:i4>
      </vt:variant>
      <vt:variant>
        <vt:lpwstr>http://www.nsba.org/EducationExcellenceForAll</vt:lpwstr>
      </vt:variant>
      <vt:variant>
        <vt:lpwstr/>
      </vt:variant>
      <vt:variant>
        <vt:i4>4653130</vt:i4>
      </vt:variant>
      <vt:variant>
        <vt:i4>102</vt:i4>
      </vt:variant>
      <vt:variant>
        <vt:i4>0</vt:i4>
      </vt:variant>
      <vt:variant>
        <vt:i4>5</vt:i4>
      </vt:variant>
      <vt:variant>
        <vt:lpwstr>http://journals.lww.com/smajournalonline/Fulltext/2009/06000/Stair_Design_in_the_United_States_and_Obesity__The.16.aspx</vt:lpwstr>
      </vt:variant>
      <vt:variant>
        <vt:lpwstr/>
      </vt:variant>
      <vt:variant>
        <vt:i4>5767205</vt:i4>
      </vt:variant>
      <vt:variant>
        <vt:i4>99</vt:i4>
      </vt:variant>
      <vt:variant>
        <vt:i4>0</vt:i4>
      </vt:variant>
      <vt:variant>
        <vt:i4>5</vt:i4>
      </vt:variant>
      <vt:variant>
        <vt:lpwstr>http://www.smartgrowthamerica.org/policy-work/smart-growth-at-the-state-and-local-level/education/reduce-or-eliminate-acreage-standards-for-k-12-schools/</vt:lpwstr>
      </vt:variant>
      <vt:variant>
        <vt:lpwstr/>
      </vt:variant>
      <vt:variant>
        <vt:i4>2424898</vt:i4>
      </vt:variant>
      <vt:variant>
        <vt:i4>96</vt:i4>
      </vt:variant>
      <vt:variant>
        <vt:i4>0</vt:i4>
      </vt:variant>
      <vt:variant>
        <vt:i4>5</vt:i4>
      </vt:variant>
      <vt:variant>
        <vt:lpwstr>http://www.realtor.org/wps/wcm/connect/fa575e004767ca1ba914abaa3b85ca9a/PET_all.pdf?MOD=AJPERES&amp;CACHEID=fa575e004767ca1ba914abaa3b85ca9a</vt:lpwstr>
      </vt:variant>
      <vt:variant>
        <vt:lpwstr/>
      </vt:variant>
      <vt:variant>
        <vt:i4>6226022</vt:i4>
      </vt:variant>
      <vt:variant>
        <vt:i4>93</vt:i4>
      </vt:variant>
      <vt:variant>
        <vt:i4>0</vt:i4>
      </vt:variant>
      <vt:variant>
        <vt:i4>5</vt:i4>
      </vt:variant>
      <vt:variant>
        <vt:lpwstr>http://www.preservationnation.org/issues/historic-schools/helping-johnny-walk-to-school/helping-johnny-walk-to-school.pdf</vt:lpwstr>
      </vt:variant>
      <vt:variant>
        <vt:lpwstr/>
      </vt:variant>
      <vt:variant>
        <vt:i4>6422616</vt:i4>
      </vt:variant>
      <vt:variant>
        <vt:i4>90</vt:i4>
      </vt:variant>
      <vt:variant>
        <vt:i4>0</vt:i4>
      </vt:variant>
      <vt:variant>
        <vt:i4>5</vt:i4>
      </vt:variant>
      <vt:variant>
        <vt:lpwstr>http://www.eed.state.ak.us/facilities/publications/LCCAHandbook1999.pdf</vt:lpwstr>
      </vt:variant>
      <vt:variant>
        <vt:lpwstr/>
      </vt:variant>
      <vt:variant>
        <vt:i4>4390968</vt:i4>
      </vt:variant>
      <vt:variant>
        <vt:i4>87</vt:i4>
      </vt:variant>
      <vt:variant>
        <vt:i4>0</vt:i4>
      </vt:variant>
      <vt:variant>
        <vt:i4>5</vt:i4>
      </vt:variant>
      <vt:variant>
        <vt:lpwstr>http://Available at: www.ncef.org/rl/lifecycle.cfm?date=4</vt:lpwstr>
      </vt:variant>
      <vt:variant>
        <vt:lpwstr/>
      </vt:variant>
      <vt:variant>
        <vt:i4>4325386</vt:i4>
      </vt:variant>
      <vt:variant>
        <vt:i4>84</vt:i4>
      </vt:variant>
      <vt:variant>
        <vt:i4>0</vt:i4>
      </vt:variant>
      <vt:variant>
        <vt:i4>5</vt:i4>
      </vt:variant>
      <vt:variant>
        <vt:lpwstr>http://www.activeschoolchecklist.com</vt:lpwstr>
      </vt:variant>
      <vt:variant>
        <vt:lpwstr/>
      </vt:variant>
      <vt:variant>
        <vt:i4>5111824</vt:i4>
      </vt:variant>
      <vt:variant>
        <vt:i4>81</vt:i4>
      </vt:variant>
      <vt:variant>
        <vt:i4>0</vt:i4>
      </vt:variant>
      <vt:variant>
        <vt:i4>5</vt:i4>
      </vt:variant>
      <vt:variant>
        <vt:lpwstr>http://www.eed.state.ak.us/facilities/publications/siteselection.pdf</vt:lpwstr>
      </vt:variant>
      <vt:variant>
        <vt:lpwstr/>
      </vt:variant>
      <vt:variant>
        <vt:i4>1376268</vt:i4>
      </vt:variant>
      <vt:variant>
        <vt:i4>78</vt:i4>
      </vt:variant>
      <vt:variant>
        <vt:i4>0</vt:i4>
      </vt:variant>
      <vt:variant>
        <vt:i4>5</vt:i4>
      </vt:variant>
      <vt:variant>
        <vt:lpwstr>http://www.martin.fl.us/web_docs/gmd/web/comp_planning/aid_school_plan/06_Executed_Interlocal_Agreement.pdf</vt:lpwstr>
      </vt:variant>
      <vt:variant>
        <vt:lpwstr/>
      </vt:variant>
      <vt:variant>
        <vt:i4>4980743</vt:i4>
      </vt:variant>
      <vt:variant>
        <vt:i4>75</vt:i4>
      </vt:variant>
      <vt:variant>
        <vt:i4>0</vt:i4>
      </vt:variant>
      <vt:variant>
        <vt:i4>5</vt:i4>
      </vt:variant>
      <vt:variant>
        <vt:lpwstr>https://www.sanjuancollege.edu/Documents/AlliedHealth/HHPC/Fitness Education/ResearchArticles/ChildrenAndHealth/Active_Living_Rural_Youth.pdf</vt:lpwstr>
      </vt:variant>
      <vt:variant>
        <vt:lpwstr/>
      </vt:variant>
      <vt:variant>
        <vt:i4>4325386</vt:i4>
      </vt:variant>
      <vt:variant>
        <vt:i4>72</vt:i4>
      </vt:variant>
      <vt:variant>
        <vt:i4>0</vt:i4>
      </vt:variant>
      <vt:variant>
        <vt:i4>5</vt:i4>
      </vt:variant>
      <vt:variant>
        <vt:lpwstr>http://www.activeschoolchecklist.com</vt:lpwstr>
      </vt:variant>
      <vt:variant>
        <vt:lpwstr/>
      </vt:variant>
      <vt:variant>
        <vt:i4>4325386</vt:i4>
      </vt:variant>
      <vt:variant>
        <vt:i4>69</vt:i4>
      </vt:variant>
      <vt:variant>
        <vt:i4>0</vt:i4>
      </vt:variant>
      <vt:variant>
        <vt:i4>5</vt:i4>
      </vt:variant>
      <vt:variant>
        <vt:lpwstr>http://www.activeschoolchecklist.com</vt:lpwstr>
      </vt:variant>
      <vt:variant>
        <vt:lpwstr/>
      </vt:variant>
      <vt:variant>
        <vt:i4>3932239</vt:i4>
      </vt:variant>
      <vt:variant>
        <vt:i4>66</vt:i4>
      </vt:variant>
      <vt:variant>
        <vt:i4>0</vt:i4>
      </vt:variant>
      <vt:variant>
        <vt:i4>5</vt:i4>
      </vt:variant>
      <vt:variant>
        <vt:lpwstr>http://district.seattleschools.org/modules/groups/homepagefiles/cms/1583136/File/Policies/Board/h/H01.00.pdf?sessionid=5dec4d7ed0584534ca22df4dfed77874</vt:lpwstr>
      </vt:variant>
      <vt:variant>
        <vt:lpwstr/>
      </vt:variant>
      <vt:variant>
        <vt:i4>7864354</vt:i4>
      </vt:variant>
      <vt:variant>
        <vt:i4>63</vt:i4>
      </vt:variant>
      <vt:variant>
        <vt:i4>0</vt:i4>
      </vt:variant>
      <vt:variant>
        <vt:i4>5</vt:i4>
      </vt:variant>
      <vt:variant>
        <vt:lpwstr>http://www.thehdmt.org/etc/Bernal.Hts.Preschool.HDMT.Application_2.7.08.pdf</vt:lpwstr>
      </vt:variant>
      <vt:variant>
        <vt:lpwstr/>
      </vt:variant>
      <vt:variant>
        <vt:i4>7471107</vt:i4>
      </vt:variant>
      <vt:variant>
        <vt:i4>60</vt:i4>
      </vt:variant>
      <vt:variant>
        <vt:i4>0</vt:i4>
      </vt:variant>
      <vt:variant>
        <vt:i4>5</vt:i4>
      </vt:variant>
      <vt:variant>
        <vt:lpwstr>http://www.nlchp.org/program.cfm?prog=2</vt:lpwstr>
      </vt:variant>
      <vt:variant>
        <vt:lpwstr/>
      </vt:variant>
      <vt:variant>
        <vt:i4>6488171</vt:i4>
      </vt:variant>
      <vt:variant>
        <vt:i4>57</vt:i4>
      </vt:variant>
      <vt:variant>
        <vt:i4>0</vt:i4>
      </vt:variant>
      <vt:variant>
        <vt:i4>5</vt:i4>
      </vt:variant>
      <vt:variant>
        <vt:lpwstr>http://portal.hud.gov/hudportal/HUD?src=/program_offices/comm_planning/homeless/lawsandregs/mckv</vt:lpwstr>
      </vt:variant>
      <vt:variant>
        <vt:lpwstr/>
      </vt:variant>
      <vt:variant>
        <vt:i4>7667740</vt:i4>
      </vt:variant>
      <vt:variant>
        <vt:i4>54</vt:i4>
      </vt:variant>
      <vt:variant>
        <vt:i4>0</vt:i4>
      </vt:variant>
      <vt:variant>
        <vt:i4>5</vt:i4>
      </vt:variant>
      <vt:variant>
        <vt:lpwstr>http://www.law.cornell.edu/uscode/usc_sec_42_00011432----000-.html</vt:lpwstr>
      </vt:variant>
      <vt:variant>
        <vt:lpwstr/>
      </vt:variant>
      <vt:variant>
        <vt:i4>3997756</vt:i4>
      </vt:variant>
      <vt:variant>
        <vt:i4>51</vt:i4>
      </vt:variant>
      <vt:variant>
        <vt:i4>0</vt:i4>
      </vt:variant>
      <vt:variant>
        <vt:i4>5</vt:i4>
      </vt:variant>
      <vt:variant>
        <vt:lpwstr>http://www.nplan.org/childhood-obesity/products/nplan-joint-use-agreements</vt:lpwstr>
      </vt:variant>
      <vt:variant>
        <vt:lpwstr/>
      </vt:variant>
      <vt:variant>
        <vt:i4>6226040</vt:i4>
      </vt:variant>
      <vt:variant>
        <vt:i4>48</vt:i4>
      </vt:variant>
      <vt:variant>
        <vt:i4>0</vt:i4>
      </vt:variant>
      <vt:variant>
        <vt:i4>5</vt:i4>
      </vt:variant>
      <vt:variant>
        <vt:lpwstr>http://curs.unc.edu/curs-pdf-downloads/recentlyreleased/Salvesen Z. Smith final school report.pdf</vt:lpwstr>
      </vt:variant>
      <vt:variant>
        <vt:lpwstr/>
      </vt:variant>
      <vt:variant>
        <vt:i4>6029344</vt:i4>
      </vt:variant>
      <vt:variant>
        <vt:i4>45</vt:i4>
      </vt:variant>
      <vt:variant>
        <vt:i4>0</vt:i4>
      </vt:variant>
      <vt:variant>
        <vt:i4>5</vt:i4>
      </vt:variant>
      <vt:variant>
        <vt:lpwstr>http://factfinder2.census.gov/faces/tableservices/jsf/pages/productview.xhtml?pid=DEC_10_DP_DPDP1&amp;prodType=table</vt:lpwstr>
      </vt:variant>
      <vt:variant>
        <vt:lpwstr/>
      </vt:variant>
      <vt:variant>
        <vt:i4>5373962</vt:i4>
      </vt:variant>
      <vt:variant>
        <vt:i4>42</vt:i4>
      </vt:variant>
      <vt:variant>
        <vt:i4>0</vt:i4>
      </vt:variant>
      <vt:variant>
        <vt:i4>5</vt:i4>
      </vt:variant>
      <vt:variant>
        <vt:lpwstr>http://www.saferoutespartnership.org</vt:lpwstr>
      </vt:variant>
      <vt:variant>
        <vt:lpwstr/>
      </vt:variant>
      <vt:variant>
        <vt:i4>983093</vt:i4>
      </vt:variant>
      <vt:variant>
        <vt:i4>39</vt:i4>
      </vt:variant>
      <vt:variant>
        <vt:i4>0</vt:i4>
      </vt:variant>
      <vt:variant>
        <vt:i4>5</vt:i4>
      </vt:variant>
      <vt:variant>
        <vt:lpwstr>http://www.saferoutesinfo.org</vt:lpwstr>
      </vt:variant>
      <vt:variant>
        <vt:lpwstr/>
      </vt:variant>
      <vt:variant>
        <vt:i4>5701633</vt:i4>
      </vt:variant>
      <vt:variant>
        <vt:i4>36</vt:i4>
      </vt:variant>
      <vt:variant>
        <vt:i4>0</vt:i4>
      </vt:variant>
      <vt:variant>
        <vt:i4>5</vt:i4>
      </vt:variant>
      <vt:variant>
        <vt:lpwstr>http://www.usgbc.org/DisplayPage.aspx?CMSPageID=1586</vt:lpwstr>
      </vt:variant>
      <vt:variant>
        <vt:lpwstr/>
      </vt:variant>
      <vt:variant>
        <vt:i4>4522068</vt:i4>
      </vt:variant>
      <vt:variant>
        <vt:i4>33</vt:i4>
      </vt:variant>
      <vt:variant>
        <vt:i4>0</vt:i4>
      </vt:variant>
      <vt:variant>
        <vt:i4>5</vt:i4>
      </vt:variant>
      <vt:variant>
        <vt:lpwstr>http://www.ncef.org/pubs/outdoor.pdf</vt:lpwstr>
      </vt:variant>
      <vt:variant>
        <vt:lpwstr/>
      </vt:variant>
      <vt:variant>
        <vt:i4>2818131</vt:i4>
      </vt:variant>
      <vt:variant>
        <vt:i4>30</vt:i4>
      </vt:variant>
      <vt:variant>
        <vt:i4>0</vt:i4>
      </vt:variant>
      <vt:variant>
        <vt:i4>5</vt:i4>
      </vt:variant>
      <vt:variant>
        <vt:lpwstr>http://www.access-board.gov</vt:lpwstr>
      </vt:variant>
      <vt:variant>
        <vt:lpwstr/>
      </vt:variant>
      <vt:variant>
        <vt:i4>5832753</vt:i4>
      </vt:variant>
      <vt:variant>
        <vt:i4>27</vt:i4>
      </vt:variant>
      <vt:variant>
        <vt:i4>0</vt:i4>
      </vt:variant>
      <vt:variant>
        <vt:i4>5</vt:i4>
      </vt:variant>
      <vt:variant>
        <vt:lpwstr>http://epa.gov/schoolair/</vt:lpwstr>
      </vt:variant>
      <vt:variant>
        <vt:lpwstr/>
      </vt:variant>
      <vt:variant>
        <vt:i4>1245184</vt:i4>
      </vt:variant>
      <vt:variant>
        <vt:i4>24</vt:i4>
      </vt:variant>
      <vt:variant>
        <vt:i4>0</vt:i4>
      </vt:variant>
      <vt:variant>
        <vt:i4>5</vt:i4>
      </vt:variant>
      <vt:variant>
        <vt:lpwstr>http://stage.nylpi.org/pub/School_Siting_Final.pdf</vt:lpwstr>
      </vt:variant>
      <vt:variant>
        <vt:lpwstr/>
      </vt:variant>
      <vt:variant>
        <vt:i4>2424919</vt:i4>
      </vt:variant>
      <vt:variant>
        <vt:i4>21</vt:i4>
      </vt:variant>
      <vt:variant>
        <vt:i4>0</vt:i4>
      </vt:variant>
      <vt:variant>
        <vt:i4>5</vt:i4>
      </vt:variant>
      <vt:variant>
        <vt:lpwstr>http://www.usatoday.com/news/nation/census/2009-02-25-families-kids-home_N.htm</vt:lpwstr>
      </vt:variant>
      <vt:variant>
        <vt:lpwstr/>
      </vt:variant>
      <vt:variant>
        <vt:i4>6750295</vt:i4>
      </vt:variant>
      <vt:variant>
        <vt:i4>18</vt:i4>
      </vt:variant>
      <vt:variant>
        <vt:i4>0</vt:i4>
      </vt:variant>
      <vt:variant>
        <vt:i4>5</vt:i4>
      </vt:variant>
      <vt:variant>
        <vt:lpwstr>http://www.epa.gov/dced/pdf/SmartGrowth_schools_Pub.pdf</vt:lpwstr>
      </vt:variant>
      <vt:variant>
        <vt:lpwstr/>
      </vt:variant>
      <vt:variant>
        <vt:i4>6488124</vt:i4>
      </vt:variant>
      <vt:variant>
        <vt:i4>15</vt:i4>
      </vt:variant>
      <vt:variant>
        <vt:i4>0</vt:i4>
      </vt:variant>
      <vt:variant>
        <vt:i4>5</vt:i4>
      </vt:variant>
      <vt:variant>
        <vt:lpwstr>http://www.saferoutespartnership.org/media/file/EducatorsGuide.pdf</vt:lpwstr>
      </vt:variant>
      <vt:variant>
        <vt:lpwstr/>
      </vt:variant>
      <vt:variant>
        <vt:i4>2293817</vt:i4>
      </vt:variant>
      <vt:variant>
        <vt:i4>12</vt:i4>
      </vt:variant>
      <vt:variant>
        <vt:i4>0</vt:i4>
      </vt:variant>
      <vt:variant>
        <vt:i4>5</vt:i4>
      </vt:variant>
      <vt:variant>
        <vt:lpwstr>http://peandhealth.wikispaces.com/file/view/Sibley+and+Etnier+2003.pdf</vt:lpwstr>
      </vt:variant>
      <vt:variant>
        <vt:lpwstr/>
      </vt:variant>
      <vt:variant>
        <vt:i4>1572919</vt:i4>
      </vt:variant>
      <vt:variant>
        <vt:i4>9</vt:i4>
      </vt:variant>
      <vt:variant>
        <vt:i4>0</vt:i4>
      </vt:variant>
      <vt:variant>
        <vt:i4>5</vt:i4>
      </vt:variant>
      <vt:variant>
        <vt:lpwstr>http://jama.ama-assn.org/content/299/20/2401.full.pdf</vt:lpwstr>
      </vt:variant>
      <vt:variant>
        <vt:lpwstr/>
      </vt:variant>
      <vt:variant>
        <vt:i4>2359340</vt:i4>
      </vt:variant>
      <vt:variant>
        <vt:i4>6</vt:i4>
      </vt:variant>
      <vt:variant>
        <vt:i4>0</vt:i4>
      </vt:variant>
      <vt:variant>
        <vt:i4>5</vt:i4>
      </vt:variant>
      <vt:variant>
        <vt:lpwstr>http://www.childtrendsdatabank.org/?q=node/266</vt:lpwstr>
      </vt:variant>
      <vt:variant>
        <vt:lpwstr/>
      </vt:variant>
      <vt:variant>
        <vt:i4>6226022</vt:i4>
      </vt:variant>
      <vt:variant>
        <vt:i4>3</vt:i4>
      </vt:variant>
      <vt:variant>
        <vt:i4>0</vt:i4>
      </vt:variant>
      <vt:variant>
        <vt:i4>5</vt:i4>
      </vt:variant>
      <vt:variant>
        <vt:lpwstr>http://www.preservationnation.org/issues/historic-schools/helping-johnny-walk-to-school/helping-johnny-walk-to-school.pdf</vt:lpwstr>
      </vt:variant>
      <vt:variant>
        <vt:lpwstr/>
      </vt:variant>
      <vt:variant>
        <vt:i4>1376292</vt:i4>
      </vt:variant>
      <vt:variant>
        <vt:i4>0</vt:i4>
      </vt:variant>
      <vt:variant>
        <vt:i4>0</vt:i4>
      </vt:variant>
      <vt:variant>
        <vt:i4>5</vt:i4>
      </vt:variant>
      <vt:variant>
        <vt:lpwstr>http://curs.unc.edu/curs-pdf-downloads/recentlyreleased/goodschoolsreport.pdf</vt:lpwstr>
      </vt:variant>
      <vt:variant>
        <vt:lpwstr/>
      </vt:variant>
      <vt:variant>
        <vt:i4>4194405</vt:i4>
      </vt:variant>
      <vt:variant>
        <vt:i4>44554</vt:i4>
      </vt:variant>
      <vt:variant>
        <vt:i4>1025</vt:i4>
      </vt:variant>
      <vt:variant>
        <vt:i4>1</vt:i4>
      </vt:variant>
      <vt:variant>
        <vt:lpwstr>NPLAN+PHLP_logos_horz</vt:lpwstr>
      </vt:variant>
      <vt:variant>
        <vt:lpwstr/>
      </vt:variant>
      <vt:variant>
        <vt:i4>4456556</vt:i4>
      </vt:variant>
      <vt:variant>
        <vt:i4>-1</vt:i4>
      </vt:variant>
      <vt:variant>
        <vt:i4>2061</vt:i4>
      </vt:variant>
      <vt:variant>
        <vt:i4>1</vt:i4>
      </vt:variant>
      <vt:variant>
        <vt:lpwstr>school siting photostrip2</vt:lpwstr>
      </vt:variant>
      <vt:variant>
        <vt:lpwstr/>
      </vt:variant>
      <vt:variant>
        <vt:i4>7995484</vt:i4>
      </vt:variant>
      <vt:variant>
        <vt:i4>-1</vt:i4>
      </vt:variant>
      <vt:variant>
        <vt:i4>1037</vt:i4>
      </vt:variant>
      <vt:variant>
        <vt:i4>1</vt:i4>
      </vt:variant>
      <vt:variant>
        <vt:lpwstr>nPlan-PHLP_header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rek Carr</dc:creator>
  <cp:lastModifiedBy>Kim Arroyo Williamson</cp:lastModifiedBy>
  <cp:revision>2</cp:revision>
  <cp:lastPrinted>2018-05-29T21:06:00Z</cp:lastPrinted>
  <dcterms:created xsi:type="dcterms:W3CDTF">2018-05-30T19:27:00Z</dcterms:created>
  <dcterms:modified xsi:type="dcterms:W3CDTF">2018-05-30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5248d6-9dd9-3913-8f05-b8fce8e5df16</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